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0E239" w14:textId="57A5CF76" w:rsidR="00F62C8B" w:rsidRPr="000A457F" w:rsidRDefault="000F3A41" w:rsidP="004C531E">
      <w:pPr>
        <w:pStyle w:val="RSCM01ReceivedAccepted"/>
      </w:pPr>
      <w:r w:rsidRPr="000A457F">
        <w:rPr>
          <w:lang w:eastAsia="pt-BR"/>
        </w:rPr>
        <mc:AlternateContent>
          <mc:Choice Requires="wps">
            <w:drawing>
              <wp:anchor distT="180340" distB="0" distL="114300" distR="114300" simplePos="0" relativeHeight="251658240" behindDoc="1" locked="1" layoutInCell="0" allowOverlap="0" wp14:anchorId="6D4ED0C6" wp14:editId="7F0643E9">
                <wp:simplePos x="0" y="0"/>
                <wp:positionH relativeFrom="margin">
                  <wp:posOffset>-635</wp:posOffset>
                </wp:positionH>
                <wp:positionV relativeFrom="margin">
                  <wp:posOffset>7216775</wp:posOffset>
                </wp:positionV>
                <wp:extent cx="3158490" cy="141541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415415"/>
                        </a:xfrm>
                        <a:prstGeom prst="rect">
                          <a:avLst/>
                        </a:prstGeom>
                        <a:solidFill>
                          <a:srgbClr val="FFFFFF"/>
                        </a:solidFill>
                        <a:ln w="9525">
                          <a:noFill/>
                          <a:miter lim="800000"/>
                          <a:headEnd/>
                          <a:tailEnd/>
                        </a:ln>
                      </wps:spPr>
                      <wps:txbx>
                        <w:txbxContent>
                          <w:p w14:paraId="700C2ECB" w14:textId="2B7E0867" w:rsidR="00055A86" w:rsidRDefault="00055A86" w:rsidP="00C405FD">
                            <w:pPr>
                              <w:pStyle w:val="RSCF01FootnoteAuthorAddress"/>
                              <w:rPr>
                                <w:lang w:val="it-IT"/>
                              </w:rPr>
                            </w:pPr>
                            <w:bookmarkStart w:id="0" w:name="_Hlk65947176"/>
                            <w:r w:rsidRPr="002132A0">
                              <w:rPr>
                                <w:lang w:val="it-IT"/>
                              </w:rPr>
                              <w:t xml:space="preserve">Department of </w:t>
                            </w:r>
                            <w:proofErr w:type="spellStart"/>
                            <w:r w:rsidRPr="002132A0">
                              <w:rPr>
                                <w:lang w:val="it-IT"/>
                              </w:rPr>
                              <w:t>Chemistry</w:t>
                            </w:r>
                            <w:proofErr w:type="spellEnd"/>
                            <w:r w:rsidRPr="002132A0">
                              <w:rPr>
                                <w:lang w:val="it-IT"/>
                              </w:rPr>
                              <w:t xml:space="preserve">, </w:t>
                            </w:r>
                            <w:proofErr w:type="spellStart"/>
                            <w:r w:rsidRPr="002132A0">
                              <w:rPr>
                                <w:lang w:val="it-IT"/>
                              </w:rPr>
                              <w:t>Universita</w:t>
                            </w:r>
                            <w:proofErr w:type="spellEnd"/>
                            <w:r w:rsidRPr="002132A0">
                              <w:rPr>
                                <w:lang w:val="it-IT"/>
                              </w:rPr>
                              <w:t xml:space="preserve">̀ di Torino, Via Pietro Giuria 7, 10125 Torino, </w:t>
                            </w:r>
                            <w:proofErr w:type="spellStart"/>
                            <w:r w:rsidRPr="002132A0">
                              <w:rPr>
                                <w:lang w:val="it-IT"/>
                              </w:rPr>
                              <w:t>Italy</w:t>
                            </w:r>
                            <w:proofErr w:type="spellEnd"/>
                          </w:p>
                          <w:p w14:paraId="1D153335" w14:textId="14E44A30" w:rsidR="00055A86" w:rsidRPr="002132A0" w:rsidRDefault="00055A86" w:rsidP="00C405FD">
                            <w:pPr>
                              <w:pStyle w:val="RSCF01FootnoteAuthorAddress"/>
                              <w:rPr>
                                <w:lang w:val="it-IT"/>
                              </w:rPr>
                            </w:pPr>
                            <w:r w:rsidRPr="00E66DDD">
                              <w:rPr>
                                <w:lang w:val="it-IT"/>
                              </w:rPr>
                              <w:t xml:space="preserve">Department of Earth Sciences, </w:t>
                            </w:r>
                            <w:proofErr w:type="spellStart"/>
                            <w:r w:rsidRPr="00E66DDD">
                              <w:rPr>
                                <w:lang w:val="it-IT"/>
                              </w:rPr>
                              <w:t>Universita</w:t>
                            </w:r>
                            <w:proofErr w:type="spellEnd"/>
                            <w:r w:rsidRPr="00E66DDD">
                              <w:rPr>
                                <w:lang w:val="it-IT"/>
                              </w:rPr>
                              <w:t xml:space="preserve">̀ di Torino, Via Valperga Caluso 35, 10125 Torino, </w:t>
                            </w:r>
                            <w:proofErr w:type="spellStart"/>
                            <w:r w:rsidRPr="00E66DDD">
                              <w:rPr>
                                <w:lang w:val="it-IT"/>
                              </w:rPr>
                              <w:t>Italy</w:t>
                            </w:r>
                            <w:proofErr w:type="spellEnd"/>
                          </w:p>
                          <w:p w14:paraId="1E6C1D75" w14:textId="601B5653" w:rsidR="00055A86" w:rsidRDefault="00055A86" w:rsidP="00C405FD">
                            <w:pPr>
                              <w:pStyle w:val="RSCF01FootnoteAuthorAddress"/>
                            </w:pPr>
                            <w:proofErr w:type="spellStart"/>
                            <w:r w:rsidRPr="002132A0">
                              <w:t>BCMaterials</w:t>
                            </w:r>
                            <w:proofErr w:type="spellEnd"/>
                            <w:r w:rsidRPr="002132A0">
                              <w:t xml:space="preserve">, Basque </w:t>
                            </w:r>
                            <w:proofErr w:type="spellStart"/>
                            <w:r w:rsidRPr="002132A0">
                              <w:t>Center</w:t>
                            </w:r>
                            <w:proofErr w:type="spellEnd"/>
                            <w:r w:rsidRPr="002132A0">
                              <w:t xml:space="preserve"> for Materials, UPV/EHU Science Park, 48940 </w:t>
                            </w:r>
                            <w:proofErr w:type="spellStart"/>
                            <w:r w:rsidRPr="002132A0">
                              <w:t>Leioa</w:t>
                            </w:r>
                            <w:proofErr w:type="spellEnd"/>
                            <w:r w:rsidRPr="002132A0">
                              <w:t>, Spain</w:t>
                            </w:r>
                          </w:p>
                          <w:p w14:paraId="19B4205B" w14:textId="1268AAF7" w:rsidR="00055A86" w:rsidRPr="002132A0" w:rsidRDefault="00055A86" w:rsidP="002132A0">
                            <w:pPr>
                              <w:pStyle w:val="RSCF01FootnoteAuthorAddress"/>
                              <w:rPr>
                                <w:lang w:val="it-IT"/>
                              </w:rPr>
                            </w:pPr>
                            <w:proofErr w:type="spellStart"/>
                            <w:r w:rsidRPr="002132A0">
                              <w:rPr>
                                <w:lang w:val="it-IT"/>
                              </w:rPr>
                              <w:t>Departamento</w:t>
                            </w:r>
                            <w:proofErr w:type="spellEnd"/>
                            <w:r w:rsidRPr="002132A0">
                              <w:rPr>
                                <w:lang w:val="it-IT"/>
                              </w:rPr>
                              <w:t xml:space="preserve"> de </w:t>
                            </w:r>
                            <w:proofErr w:type="spellStart"/>
                            <w:r w:rsidRPr="002132A0">
                              <w:rPr>
                                <w:lang w:val="it-IT"/>
                              </w:rPr>
                              <w:t>Física</w:t>
                            </w:r>
                            <w:proofErr w:type="spellEnd"/>
                            <w:r w:rsidRPr="002132A0">
                              <w:rPr>
                                <w:lang w:val="it-IT"/>
                              </w:rPr>
                              <w:t xml:space="preserve">, </w:t>
                            </w:r>
                            <w:proofErr w:type="spellStart"/>
                            <w:r w:rsidRPr="002132A0">
                              <w:rPr>
                                <w:lang w:val="it-IT"/>
                              </w:rPr>
                              <w:t>Universidade</w:t>
                            </w:r>
                            <w:proofErr w:type="spellEnd"/>
                            <w:r w:rsidRPr="002132A0">
                              <w:rPr>
                                <w:lang w:val="it-IT"/>
                              </w:rPr>
                              <w:t xml:space="preserve"> Federal do Ceará, C.P. 6030, Campus do Pici, 60455‐760, Fortaleza‐CE, Brazil</w:t>
                            </w:r>
                          </w:p>
                          <w:p w14:paraId="34B2C0C9" w14:textId="40D63661" w:rsidR="00055A86" w:rsidRPr="0051450D" w:rsidRDefault="00055A86" w:rsidP="00241ACD">
                            <w:pPr>
                              <w:pStyle w:val="RSCF02FootnotestoTitleAuthors"/>
                              <w:rPr>
                                <w:i/>
                                <w:iCs/>
                                <w:lang w:val="it-IT"/>
                              </w:rPr>
                            </w:pPr>
                            <w:r w:rsidRPr="00D76C8E">
                              <w:rPr>
                                <w:lang w:val="it-IT"/>
                              </w:rPr>
                              <w:t xml:space="preserve">‡ </w:t>
                            </w:r>
                            <w:proofErr w:type="spellStart"/>
                            <w:r w:rsidRPr="00244BEF">
                              <w:rPr>
                                <w:lang w:val="it-IT"/>
                              </w:rPr>
                              <w:t>CriSDi</w:t>
                            </w:r>
                            <w:proofErr w:type="spellEnd"/>
                            <w:r w:rsidRPr="00244BEF">
                              <w:rPr>
                                <w:lang w:val="it-IT"/>
                              </w:rPr>
                              <w:t xml:space="preserve">, </w:t>
                            </w:r>
                            <w:proofErr w:type="spellStart"/>
                            <w:r w:rsidRPr="00244BEF">
                              <w:rPr>
                                <w:lang w:val="it-IT"/>
                              </w:rPr>
                              <w:t>Interdepartmental</w:t>
                            </w:r>
                            <w:proofErr w:type="spellEnd"/>
                            <w:r w:rsidRPr="00244BEF">
                              <w:rPr>
                                <w:lang w:val="it-IT"/>
                              </w:rPr>
                              <w:t xml:space="preserve"> Center for </w:t>
                            </w:r>
                            <w:proofErr w:type="spellStart"/>
                            <w:r w:rsidRPr="00244BEF">
                              <w:rPr>
                                <w:lang w:val="it-IT"/>
                              </w:rPr>
                              <w:t>Crystallography</w:t>
                            </w:r>
                            <w:proofErr w:type="spellEnd"/>
                            <w:r w:rsidRPr="00244BEF">
                              <w:rPr>
                                <w:lang w:val="it-IT"/>
                              </w:rPr>
                              <w:t xml:space="preserve">, Via Pietro Giuria 7, 10125, Torino, </w:t>
                            </w:r>
                            <w:proofErr w:type="spellStart"/>
                            <w:r w:rsidRPr="00244BEF">
                              <w:rPr>
                                <w:lang w:val="it-IT"/>
                              </w:rPr>
                              <w:t>Italy</w:t>
                            </w:r>
                            <w:proofErr w:type="spellEnd"/>
                            <w:r w:rsidRPr="00244BEF">
                              <w:rPr>
                                <w:lang w:val="it-IT"/>
                              </w:rPr>
                              <w:t>.</w:t>
                            </w:r>
                          </w:p>
                          <w:bookmarkEnd w:id="0"/>
                          <w:p w14:paraId="489AAA19" w14:textId="2FD67511" w:rsidR="00055A86" w:rsidRPr="00241ACD" w:rsidRDefault="00055A86" w:rsidP="00241ACD">
                            <w:pPr>
                              <w:pStyle w:val="RSCF02FootnotestoTitleAuthors"/>
                            </w:pPr>
                            <w:r w:rsidRPr="00241ACD">
                              <w:t>Electronic Supplementary Information (ESI) availabl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D4ED0C6" id="_x0000_t202" coordsize="21600,21600" o:spt="202" path="m,l,21600r21600,l21600,xe">
                <v:stroke joinstyle="miter"/>
                <v:path gradientshapeok="t" o:connecttype="rect"/>
              </v:shapetype>
              <v:shape id="Text Box 2" o:spid="_x0000_s1026" type="#_x0000_t202" style="position:absolute;margin-left:-.05pt;margin-top:568.25pt;width:248.7pt;height:111.45pt;z-index:-251658240;visibility:visible;mso-wrap-style:square;mso-width-percent:0;mso-height-percent:200;mso-wrap-distance-left:9pt;mso-wrap-distance-top:14.2pt;mso-wrap-distance-right:9pt;mso-wrap-distance-bottom:0;mso-position-horizontal:absolute;mso-position-horizontal-relative:margin;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" o:allowincell="f" o:allowoverlap="f" stroked="f">
                <o:lock v:ext="edit" aspectratio="t"/>
                <v:textbox style="mso-fit-shape-to-text:t" inset="0,1mm,0,1mm">
                  <w:txbxContent>
                    <w:p w14:paraId="700C2ECB" w14:textId="2B7E0867" w:rsidR="00055A86" w:rsidRDefault="00055A86" w:rsidP="00C405FD">
                      <w:pPr>
                        <w:pStyle w:val="RSCF01FootnoteAuthorAddress"/>
                        <w:rPr>
                          <w:lang w:val="it-IT"/>
                        </w:rPr>
                      </w:pPr>
                      <w:bookmarkStart w:id="1" w:name="_Hlk65947176"/>
                      <w:r w:rsidRPr="002132A0">
                        <w:rPr>
                          <w:lang w:val="it-IT"/>
                        </w:rPr>
                        <w:t xml:space="preserve">Department of </w:t>
                      </w:r>
                      <w:proofErr w:type="spellStart"/>
                      <w:r w:rsidRPr="002132A0">
                        <w:rPr>
                          <w:lang w:val="it-IT"/>
                        </w:rPr>
                        <w:t>Chemistry</w:t>
                      </w:r>
                      <w:proofErr w:type="spellEnd"/>
                      <w:r w:rsidRPr="002132A0">
                        <w:rPr>
                          <w:lang w:val="it-IT"/>
                        </w:rPr>
                        <w:t xml:space="preserve">, </w:t>
                      </w:r>
                      <w:proofErr w:type="spellStart"/>
                      <w:r w:rsidRPr="002132A0">
                        <w:rPr>
                          <w:lang w:val="it-IT"/>
                        </w:rPr>
                        <w:t>Universita</w:t>
                      </w:r>
                      <w:proofErr w:type="spellEnd"/>
                      <w:r w:rsidRPr="002132A0">
                        <w:rPr>
                          <w:lang w:val="it-IT"/>
                        </w:rPr>
                        <w:t xml:space="preserve">̀ di Torino, Via Pietro Giuria 7, 10125 Torino, </w:t>
                      </w:r>
                      <w:proofErr w:type="spellStart"/>
                      <w:r w:rsidRPr="002132A0">
                        <w:rPr>
                          <w:lang w:val="it-IT"/>
                        </w:rPr>
                        <w:t>Italy</w:t>
                      </w:r>
                      <w:proofErr w:type="spellEnd"/>
                    </w:p>
                    <w:p w14:paraId="1D153335" w14:textId="14E44A30" w:rsidR="00055A86" w:rsidRPr="002132A0" w:rsidRDefault="00055A86" w:rsidP="00C405FD">
                      <w:pPr>
                        <w:pStyle w:val="RSCF01FootnoteAuthorAddress"/>
                        <w:rPr>
                          <w:lang w:val="it-IT"/>
                        </w:rPr>
                      </w:pPr>
                      <w:r w:rsidRPr="00E66DDD">
                        <w:rPr>
                          <w:lang w:val="it-IT"/>
                        </w:rPr>
                        <w:t xml:space="preserve">Department of Earth Sciences, </w:t>
                      </w:r>
                      <w:proofErr w:type="spellStart"/>
                      <w:r w:rsidRPr="00E66DDD">
                        <w:rPr>
                          <w:lang w:val="it-IT"/>
                        </w:rPr>
                        <w:t>Universita</w:t>
                      </w:r>
                      <w:proofErr w:type="spellEnd"/>
                      <w:r w:rsidRPr="00E66DDD">
                        <w:rPr>
                          <w:lang w:val="it-IT"/>
                        </w:rPr>
                        <w:t xml:space="preserve">̀ di Torino, Via Valperga Caluso 35, 10125 Torino, </w:t>
                      </w:r>
                      <w:proofErr w:type="spellStart"/>
                      <w:r w:rsidRPr="00E66DDD">
                        <w:rPr>
                          <w:lang w:val="it-IT"/>
                        </w:rPr>
                        <w:t>Italy</w:t>
                      </w:r>
                      <w:proofErr w:type="spellEnd"/>
                    </w:p>
                    <w:p w14:paraId="1E6C1D75" w14:textId="601B5653" w:rsidR="00055A86" w:rsidRDefault="00055A86" w:rsidP="00C405FD">
                      <w:pPr>
                        <w:pStyle w:val="RSCF01FootnoteAuthorAddress"/>
                      </w:pPr>
                      <w:proofErr w:type="spellStart"/>
                      <w:r w:rsidRPr="002132A0">
                        <w:t>BCMaterials</w:t>
                      </w:r>
                      <w:proofErr w:type="spellEnd"/>
                      <w:r w:rsidRPr="002132A0">
                        <w:t xml:space="preserve">, Basque </w:t>
                      </w:r>
                      <w:proofErr w:type="spellStart"/>
                      <w:r w:rsidRPr="002132A0">
                        <w:t>Center</w:t>
                      </w:r>
                      <w:proofErr w:type="spellEnd"/>
                      <w:r w:rsidRPr="002132A0">
                        <w:t xml:space="preserve"> for Materials, UPV/EHU Science Park, 48940 </w:t>
                      </w:r>
                      <w:proofErr w:type="spellStart"/>
                      <w:r w:rsidRPr="002132A0">
                        <w:t>Leioa</w:t>
                      </w:r>
                      <w:proofErr w:type="spellEnd"/>
                      <w:r w:rsidRPr="002132A0">
                        <w:t>, Spain</w:t>
                      </w:r>
                    </w:p>
                    <w:p w14:paraId="19B4205B" w14:textId="1268AAF7" w:rsidR="00055A86" w:rsidRPr="002132A0" w:rsidRDefault="00055A86" w:rsidP="002132A0">
                      <w:pPr>
                        <w:pStyle w:val="RSCF01FootnoteAuthorAddress"/>
                        <w:rPr>
                          <w:lang w:val="it-IT"/>
                        </w:rPr>
                      </w:pPr>
                      <w:proofErr w:type="spellStart"/>
                      <w:r w:rsidRPr="002132A0">
                        <w:rPr>
                          <w:lang w:val="it-IT"/>
                        </w:rPr>
                        <w:t>Departamento</w:t>
                      </w:r>
                      <w:proofErr w:type="spellEnd"/>
                      <w:r w:rsidRPr="002132A0">
                        <w:rPr>
                          <w:lang w:val="it-IT"/>
                        </w:rPr>
                        <w:t xml:space="preserve"> de </w:t>
                      </w:r>
                      <w:proofErr w:type="spellStart"/>
                      <w:r w:rsidRPr="002132A0">
                        <w:rPr>
                          <w:lang w:val="it-IT"/>
                        </w:rPr>
                        <w:t>Física</w:t>
                      </w:r>
                      <w:proofErr w:type="spellEnd"/>
                      <w:r w:rsidRPr="002132A0">
                        <w:rPr>
                          <w:lang w:val="it-IT"/>
                        </w:rPr>
                        <w:t xml:space="preserve">, </w:t>
                      </w:r>
                      <w:proofErr w:type="spellStart"/>
                      <w:r w:rsidRPr="002132A0">
                        <w:rPr>
                          <w:lang w:val="it-IT"/>
                        </w:rPr>
                        <w:t>Universidade</w:t>
                      </w:r>
                      <w:proofErr w:type="spellEnd"/>
                      <w:r w:rsidRPr="002132A0">
                        <w:rPr>
                          <w:lang w:val="it-IT"/>
                        </w:rPr>
                        <w:t xml:space="preserve"> Federal do Ceará, C.P. 6030, Campus do Pici, 60455‐760, Fortaleza‐CE, Brazil</w:t>
                      </w:r>
                    </w:p>
                    <w:p w14:paraId="34B2C0C9" w14:textId="40D63661" w:rsidR="00055A86" w:rsidRPr="0051450D" w:rsidRDefault="00055A86" w:rsidP="00241ACD">
                      <w:pPr>
                        <w:pStyle w:val="RSCF02FootnotestoTitleAuthors"/>
                        <w:rPr>
                          <w:i/>
                          <w:iCs/>
                          <w:lang w:val="it-IT"/>
                        </w:rPr>
                      </w:pPr>
                      <w:r w:rsidRPr="00D76C8E">
                        <w:rPr>
                          <w:lang w:val="it-IT"/>
                        </w:rPr>
                        <w:t xml:space="preserve">‡ </w:t>
                      </w:r>
                      <w:proofErr w:type="spellStart"/>
                      <w:r w:rsidRPr="00244BEF">
                        <w:rPr>
                          <w:lang w:val="it-IT"/>
                        </w:rPr>
                        <w:t>CriSDi</w:t>
                      </w:r>
                      <w:proofErr w:type="spellEnd"/>
                      <w:r w:rsidRPr="00244BEF">
                        <w:rPr>
                          <w:lang w:val="it-IT"/>
                        </w:rPr>
                        <w:t xml:space="preserve">, </w:t>
                      </w:r>
                      <w:proofErr w:type="spellStart"/>
                      <w:r w:rsidRPr="00244BEF">
                        <w:rPr>
                          <w:lang w:val="it-IT"/>
                        </w:rPr>
                        <w:t>Interdepartmental</w:t>
                      </w:r>
                      <w:proofErr w:type="spellEnd"/>
                      <w:r w:rsidRPr="00244BEF">
                        <w:rPr>
                          <w:lang w:val="it-IT"/>
                        </w:rPr>
                        <w:t xml:space="preserve"> Center for </w:t>
                      </w:r>
                      <w:proofErr w:type="spellStart"/>
                      <w:r w:rsidRPr="00244BEF">
                        <w:rPr>
                          <w:lang w:val="it-IT"/>
                        </w:rPr>
                        <w:t>Crystallography</w:t>
                      </w:r>
                      <w:proofErr w:type="spellEnd"/>
                      <w:r w:rsidRPr="00244BEF">
                        <w:rPr>
                          <w:lang w:val="it-IT"/>
                        </w:rPr>
                        <w:t xml:space="preserve">, Via Pietro Giuria 7, 10125, Torino, </w:t>
                      </w:r>
                      <w:proofErr w:type="spellStart"/>
                      <w:r w:rsidRPr="00244BEF">
                        <w:rPr>
                          <w:lang w:val="it-IT"/>
                        </w:rPr>
                        <w:t>Italy</w:t>
                      </w:r>
                      <w:proofErr w:type="spellEnd"/>
                      <w:r w:rsidRPr="00244BEF">
                        <w:rPr>
                          <w:lang w:val="it-IT"/>
                        </w:rPr>
                        <w:t>.</w:t>
                      </w:r>
                    </w:p>
                    <w:bookmarkEnd w:id="1"/>
                    <w:p w14:paraId="489AAA19" w14:textId="2FD67511" w:rsidR="00055A86" w:rsidRPr="00241ACD" w:rsidRDefault="00055A86" w:rsidP="00241ACD">
                      <w:pPr>
                        <w:pStyle w:val="RSCF02FootnotestoTitleAuthors"/>
                      </w:pPr>
                      <w:r w:rsidRPr="00241ACD">
                        <w:t>Electronic Supplementary Information (ESI) available: See DOI: 10.1039/x0xx00000x</w:t>
                      </w:r>
                    </w:p>
                  </w:txbxContent>
                </v:textbox>
                <w10:wrap type="topAndBottom" anchorx="margin" anchory="margin"/>
                <w10:anchorlock/>
              </v:shape>
            </w:pict>
          </mc:Fallback>
        </mc:AlternateContent>
      </w:r>
      <w:r w:rsidR="0025505A" w:rsidRPr="000A457F">
        <w:t>m</w:t>
      </w:r>
      <w:r w:rsidR="00F62C8B" w:rsidRPr="000A457F">
        <w:t>Received 00th January 20</w:t>
      </w:r>
      <w:r w:rsidR="00F15F90" w:rsidRPr="000A457F">
        <w:t>xx</w:t>
      </w:r>
      <w:r w:rsidR="00F62C8B" w:rsidRPr="000A457F">
        <w:t>,</w:t>
      </w:r>
    </w:p>
    <w:p w14:paraId="428366CB" w14:textId="3004F44B" w:rsidR="00F62C8B" w:rsidRPr="000A457F" w:rsidRDefault="00F62C8B" w:rsidP="004C531E">
      <w:pPr>
        <w:pStyle w:val="RSCM01ReceivedAccepted"/>
      </w:pPr>
      <w:r w:rsidRPr="000A457F">
        <w:t>Accepted 00th January 20</w:t>
      </w:r>
      <w:r w:rsidR="00F15F90" w:rsidRPr="000A457F">
        <w:t>xx</w:t>
      </w:r>
    </w:p>
    <w:p w14:paraId="460B5B87" w14:textId="73F7F344" w:rsidR="00F62C8B" w:rsidRPr="000A457F" w:rsidRDefault="00F62C8B" w:rsidP="004C531E">
      <w:pPr>
        <w:pStyle w:val="RSCM02DOI"/>
      </w:pPr>
      <w:r w:rsidRPr="000A457F">
        <w:t>DOI: 10.1039/x0xx00000x</w:t>
      </w:r>
    </w:p>
    <w:p w14:paraId="3CC32575" w14:textId="77777777" w:rsidR="00A9649E" w:rsidRPr="000A457F" w:rsidRDefault="00A9649E" w:rsidP="004C531E">
      <w:pPr>
        <w:pStyle w:val="RSCM03Website"/>
      </w:pPr>
    </w:p>
    <w:p w14:paraId="2580C40F" w14:textId="69AAAEC8" w:rsidR="004414A5" w:rsidRPr="000A457F" w:rsidRDefault="00F62C8B" w:rsidP="00C32EDF">
      <w:pPr>
        <w:pStyle w:val="RSCH01PaperTitle"/>
      </w:pPr>
      <w:r w:rsidRPr="000A457F">
        <w:br w:type="column"/>
      </w:r>
      <w:r w:rsidR="00E62C85" w:rsidRPr="000A457F">
        <w:t xml:space="preserve">Crystal engineering of </w:t>
      </w:r>
      <w:proofErr w:type="spellStart"/>
      <w:r w:rsidR="00E62C85" w:rsidRPr="000A457F">
        <w:t>a</w:t>
      </w:r>
      <w:r w:rsidR="00D04777" w:rsidRPr="000A457F">
        <w:t>urophilic</w:t>
      </w:r>
      <w:proofErr w:type="spellEnd"/>
      <w:r w:rsidR="00D04777" w:rsidRPr="000A457F">
        <w:t xml:space="preserve"> </w:t>
      </w:r>
      <w:r w:rsidR="007474D3" w:rsidRPr="000A457F">
        <w:t>supramolecular architectures</w:t>
      </w:r>
      <w:r w:rsidR="000232CC" w:rsidRPr="000A457F">
        <w:t xml:space="preserve"> and coordination polymers based on butterfly-like </w:t>
      </w:r>
      <w:proofErr w:type="gramStart"/>
      <w:r w:rsidR="000232CC" w:rsidRPr="000A457F">
        <w:t>Copper</w:t>
      </w:r>
      <w:proofErr w:type="gramEnd"/>
      <w:r w:rsidR="000232CC" w:rsidRPr="000A457F">
        <w:t>-dicyanoaurate complexes</w:t>
      </w:r>
      <w:r w:rsidR="007474D3" w:rsidRPr="000A457F">
        <w:t xml:space="preserve">: </w:t>
      </w:r>
      <w:proofErr w:type="spellStart"/>
      <w:r w:rsidR="007474D3" w:rsidRPr="000A457F">
        <w:t>vapochromism</w:t>
      </w:r>
      <w:proofErr w:type="spellEnd"/>
      <w:r w:rsidR="007474D3" w:rsidRPr="000A457F">
        <w:t xml:space="preserve">, P-T behaviour and </w:t>
      </w:r>
      <w:r w:rsidR="00E62C85" w:rsidRPr="000A457F">
        <w:t xml:space="preserve">multi-metallic </w:t>
      </w:r>
      <w:r w:rsidR="007474D3" w:rsidRPr="000A457F">
        <w:t>cocrystal formation.</w:t>
      </w:r>
    </w:p>
    <w:p w14:paraId="57EE4306" w14:textId="47D13BFA" w:rsidR="008125A0" w:rsidRPr="00175799" w:rsidRDefault="006C5DBC" w:rsidP="008125A0">
      <w:pPr>
        <w:pStyle w:val="RSCB01ARTAbstract"/>
        <w:rPr>
          <w:rFonts w:cs="Times New Roman"/>
          <w:sz w:val="20"/>
          <w:vertAlign w:val="superscript"/>
          <w:lang w:val="it-IT"/>
        </w:rPr>
      </w:pPr>
      <w:bookmarkStart w:id="1" w:name="_Hlk65947127"/>
      <w:r w:rsidRPr="00175799">
        <w:rPr>
          <w:rFonts w:cs="Times New Roman"/>
          <w:sz w:val="20"/>
          <w:lang w:val="it-IT"/>
        </w:rPr>
        <w:t>Emanuele Priola</w:t>
      </w:r>
      <w:bookmarkStart w:id="2" w:name="_Hlk65946503"/>
      <w:r w:rsidR="008125A0" w:rsidRPr="00175799">
        <w:rPr>
          <w:rFonts w:cs="Times New Roman"/>
          <w:sz w:val="20"/>
          <w:lang w:val="it-IT"/>
        </w:rPr>
        <w:t>,</w:t>
      </w:r>
      <w:bookmarkEnd w:id="2"/>
      <w:r w:rsidR="008125A0" w:rsidRPr="00175799">
        <w:rPr>
          <w:rFonts w:cs="Times New Roman"/>
          <w:sz w:val="20"/>
          <w:lang w:val="it-IT"/>
        </w:rPr>
        <w:t>*</w:t>
      </w:r>
      <w:r w:rsidR="008125A0" w:rsidRPr="00175799">
        <w:rPr>
          <w:rFonts w:cs="Times New Roman"/>
          <w:sz w:val="20"/>
          <w:vertAlign w:val="superscript"/>
          <w:lang w:val="it-IT"/>
        </w:rPr>
        <w:t>a</w:t>
      </w:r>
      <w:r w:rsidR="00E66DDD" w:rsidRPr="00175799">
        <w:rPr>
          <w:vertAlign w:val="superscript"/>
          <w:lang w:val="it-IT"/>
        </w:rPr>
        <w:t>‡</w:t>
      </w:r>
      <w:r w:rsidR="008125A0" w:rsidRPr="00175799">
        <w:rPr>
          <w:rFonts w:cs="Times New Roman"/>
          <w:sz w:val="20"/>
          <w:lang w:val="it-IT"/>
        </w:rPr>
        <w:t xml:space="preserve"> </w:t>
      </w:r>
      <w:r w:rsidR="002132A0" w:rsidRPr="00175799">
        <w:rPr>
          <w:rFonts w:cs="Times New Roman"/>
          <w:sz w:val="20"/>
          <w:lang w:val="it-IT"/>
        </w:rPr>
        <w:t>Nadia Curetti,</w:t>
      </w:r>
      <w:r w:rsidR="002132A0" w:rsidRPr="00175799">
        <w:rPr>
          <w:rFonts w:cs="Times New Roman"/>
          <w:sz w:val="20"/>
          <w:vertAlign w:val="superscript"/>
          <w:lang w:val="it-IT"/>
        </w:rPr>
        <w:t xml:space="preserve"> b</w:t>
      </w:r>
      <w:r w:rsidR="00E66DDD" w:rsidRPr="00175799">
        <w:rPr>
          <w:vertAlign w:val="superscript"/>
          <w:lang w:val="it-IT"/>
        </w:rPr>
        <w:t>‡</w:t>
      </w:r>
      <w:r w:rsidR="002132A0" w:rsidRPr="00175799">
        <w:rPr>
          <w:rFonts w:cs="Times New Roman"/>
          <w:sz w:val="20"/>
          <w:lang w:val="it-IT"/>
        </w:rPr>
        <w:t xml:space="preserve"> </w:t>
      </w:r>
      <w:r w:rsidRPr="00175799">
        <w:rPr>
          <w:rFonts w:cs="Times New Roman"/>
          <w:sz w:val="20"/>
          <w:lang w:val="it-IT"/>
        </w:rPr>
        <w:t>Domenica Marabello,</w:t>
      </w:r>
      <w:r w:rsidRPr="00175799">
        <w:rPr>
          <w:rFonts w:cs="Times New Roman"/>
          <w:sz w:val="20"/>
          <w:vertAlign w:val="superscript"/>
          <w:lang w:val="it-IT"/>
        </w:rPr>
        <w:t xml:space="preserve"> </w:t>
      </w:r>
      <w:r w:rsidR="00004600" w:rsidRPr="00175799">
        <w:rPr>
          <w:rFonts w:cs="Times New Roman"/>
          <w:sz w:val="20"/>
          <w:vertAlign w:val="superscript"/>
          <w:lang w:val="it-IT"/>
        </w:rPr>
        <w:t>a</w:t>
      </w:r>
      <w:r w:rsidR="00E66DDD" w:rsidRPr="00175799">
        <w:rPr>
          <w:vertAlign w:val="superscript"/>
          <w:lang w:val="it-IT"/>
        </w:rPr>
        <w:t>‡</w:t>
      </w:r>
      <w:r w:rsidRPr="00175799">
        <w:rPr>
          <w:rFonts w:cs="Times New Roman"/>
          <w:sz w:val="20"/>
          <w:lang w:val="it-IT"/>
        </w:rPr>
        <w:t xml:space="preserve"> </w:t>
      </w:r>
      <w:r w:rsidR="000D22CF" w:rsidRPr="00175799">
        <w:rPr>
          <w:rFonts w:cs="Times New Roman"/>
          <w:sz w:val="20"/>
          <w:lang w:val="it-IT"/>
        </w:rPr>
        <w:t>Jacopo Andreo,</w:t>
      </w:r>
      <w:r w:rsidR="000D22CF" w:rsidRPr="00175799">
        <w:rPr>
          <w:rFonts w:cs="Times New Roman"/>
          <w:sz w:val="20"/>
          <w:vertAlign w:val="superscript"/>
          <w:lang w:val="it-IT"/>
        </w:rPr>
        <w:t xml:space="preserve"> c</w:t>
      </w:r>
      <w:r w:rsidR="000D22CF" w:rsidRPr="00175799">
        <w:rPr>
          <w:rFonts w:cs="Times New Roman"/>
          <w:sz w:val="20"/>
          <w:lang w:val="it-IT"/>
        </w:rPr>
        <w:t xml:space="preserve"> Alessia Giordana,</w:t>
      </w:r>
      <w:r w:rsidR="000D22CF" w:rsidRPr="00175799">
        <w:rPr>
          <w:rFonts w:cs="Times New Roman"/>
          <w:sz w:val="20"/>
          <w:vertAlign w:val="superscript"/>
          <w:lang w:val="it-IT"/>
        </w:rPr>
        <w:t xml:space="preserve"> a</w:t>
      </w:r>
      <w:r w:rsidR="000D22CF" w:rsidRPr="00175799">
        <w:rPr>
          <w:rFonts w:cs="Times New Roman"/>
          <w:sz w:val="20"/>
          <w:lang w:val="it-IT"/>
        </w:rPr>
        <w:t xml:space="preserve"> </w:t>
      </w:r>
      <w:r w:rsidRPr="00175799">
        <w:rPr>
          <w:rFonts w:cs="Times New Roman"/>
          <w:sz w:val="20"/>
          <w:lang w:val="it-IT"/>
        </w:rPr>
        <w:t>Luca Andreo,</w:t>
      </w:r>
      <w:r w:rsidRPr="00175799">
        <w:rPr>
          <w:rFonts w:cs="Times New Roman"/>
          <w:sz w:val="20"/>
          <w:vertAlign w:val="superscript"/>
          <w:lang w:val="it-IT"/>
        </w:rPr>
        <w:t xml:space="preserve"> </w:t>
      </w:r>
      <w:r w:rsidR="00004600" w:rsidRPr="00175799">
        <w:rPr>
          <w:rFonts w:cs="Times New Roman"/>
          <w:sz w:val="20"/>
          <w:vertAlign w:val="superscript"/>
          <w:lang w:val="it-IT"/>
        </w:rPr>
        <w:t>a</w:t>
      </w:r>
      <w:r w:rsidRPr="00175799">
        <w:rPr>
          <w:rFonts w:cs="Times New Roman"/>
          <w:sz w:val="20"/>
          <w:lang w:val="it-IT"/>
        </w:rPr>
        <w:t xml:space="preserve"> Piera Benna,</w:t>
      </w:r>
      <w:r w:rsidRPr="00175799">
        <w:rPr>
          <w:rFonts w:cs="Times New Roman"/>
          <w:sz w:val="20"/>
          <w:vertAlign w:val="superscript"/>
          <w:lang w:val="it-IT"/>
        </w:rPr>
        <w:t xml:space="preserve"> b</w:t>
      </w:r>
      <w:r w:rsidR="00E66DDD" w:rsidRPr="00175799">
        <w:rPr>
          <w:vertAlign w:val="superscript"/>
          <w:lang w:val="it-IT"/>
        </w:rPr>
        <w:t>‡</w:t>
      </w:r>
      <w:r w:rsidRPr="00175799">
        <w:rPr>
          <w:rFonts w:cs="Times New Roman"/>
          <w:sz w:val="20"/>
          <w:lang w:val="it-IT"/>
        </w:rPr>
        <w:t xml:space="preserve"> </w:t>
      </w:r>
      <w:r w:rsidR="00004600" w:rsidRPr="00175799">
        <w:rPr>
          <w:rFonts w:cs="Times New Roman"/>
          <w:sz w:val="20"/>
          <w:lang w:val="it-IT"/>
        </w:rPr>
        <w:t>Paulo Tarso Cavalcante Freire</w:t>
      </w:r>
      <w:r w:rsidRPr="00175799">
        <w:rPr>
          <w:rFonts w:cs="Times New Roman"/>
          <w:sz w:val="20"/>
          <w:lang w:val="it-IT"/>
        </w:rPr>
        <w:t>,</w:t>
      </w:r>
      <w:r w:rsidR="00004600" w:rsidRPr="00175799">
        <w:rPr>
          <w:rFonts w:cs="Times New Roman"/>
          <w:sz w:val="20"/>
          <w:vertAlign w:val="superscript"/>
          <w:lang w:val="it-IT"/>
        </w:rPr>
        <w:t>d</w:t>
      </w:r>
      <w:r w:rsidRPr="00175799">
        <w:rPr>
          <w:rFonts w:cs="Times New Roman"/>
          <w:sz w:val="20"/>
          <w:lang w:val="it-IT"/>
        </w:rPr>
        <w:t xml:space="preserve"> </w:t>
      </w:r>
      <w:r w:rsidR="00846E5C" w:rsidRPr="00175799">
        <w:rPr>
          <w:rFonts w:cs="Times New Roman"/>
          <w:sz w:val="20"/>
          <w:lang w:val="it-IT"/>
        </w:rPr>
        <w:t>Paola Benzi,</w:t>
      </w:r>
      <w:r w:rsidR="00846E5C" w:rsidRPr="00175799">
        <w:rPr>
          <w:rFonts w:cs="Times New Roman"/>
          <w:sz w:val="20"/>
          <w:vertAlign w:val="superscript"/>
          <w:lang w:val="it-IT"/>
        </w:rPr>
        <w:t>a</w:t>
      </w:r>
      <w:r w:rsidR="00846E5C" w:rsidRPr="00175799">
        <w:rPr>
          <w:vertAlign w:val="superscript"/>
          <w:lang w:val="it-IT"/>
        </w:rPr>
        <w:t>‡</w:t>
      </w:r>
      <w:r w:rsidR="00846E5C" w:rsidRPr="00175799">
        <w:rPr>
          <w:rFonts w:cs="Times New Roman"/>
          <w:sz w:val="20"/>
          <w:lang w:val="it-IT"/>
        </w:rPr>
        <w:t xml:space="preserve"> </w:t>
      </w:r>
      <w:r w:rsidRPr="00175799">
        <w:rPr>
          <w:rFonts w:cs="Times New Roman"/>
          <w:sz w:val="20"/>
          <w:lang w:val="it-IT"/>
        </w:rPr>
        <w:t>Lorenza Operti,</w:t>
      </w:r>
      <w:r w:rsidRPr="00175799">
        <w:rPr>
          <w:rFonts w:cs="Times New Roman"/>
          <w:sz w:val="20"/>
          <w:vertAlign w:val="superscript"/>
          <w:lang w:val="it-IT"/>
        </w:rPr>
        <w:t xml:space="preserve"> </w:t>
      </w:r>
      <w:r w:rsidR="00004600" w:rsidRPr="00175799">
        <w:rPr>
          <w:rFonts w:cs="Times New Roman"/>
          <w:sz w:val="20"/>
          <w:vertAlign w:val="superscript"/>
          <w:lang w:val="it-IT"/>
        </w:rPr>
        <w:t>a</w:t>
      </w:r>
      <w:r w:rsidR="00244BEF" w:rsidRPr="00175799">
        <w:rPr>
          <w:vertAlign w:val="superscript"/>
          <w:lang w:val="it-IT"/>
        </w:rPr>
        <w:t>‡</w:t>
      </w:r>
      <w:r w:rsidRPr="00175799">
        <w:rPr>
          <w:rFonts w:cs="Times New Roman"/>
          <w:sz w:val="20"/>
          <w:lang w:val="it-IT"/>
        </w:rPr>
        <w:t xml:space="preserve"> </w:t>
      </w:r>
      <w:r w:rsidR="008125A0" w:rsidRPr="00175799">
        <w:rPr>
          <w:rFonts w:cs="Times New Roman"/>
          <w:sz w:val="20"/>
          <w:lang w:val="it-IT"/>
        </w:rPr>
        <w:t xml:space="preserve">and </w:t>
      </w:r>
      <w:r w:rsidRPr="00175799">
        <w:rPr>
          <w:rFonts w:cs="Times New Roman"/>
          <w:sz w:val="20"/>
          <w:lang w:val="it-IT"/>
        </w:rPr>
        <w:t>Eliano Diana</w:t>
      </w:r>
      <w:r w:rsidR="008125A0" w:rsidRPr="00175799">
        <w:rPr>
          <w:rFonts w:cs="Times New Roman"/>
          <w:sz w:val="20"/>
          <w:vertAlign w:val="superscript"/>
          <w:lang w:val="it-IT"/>
        </w:rPr>
        <w:t xml:space="preserve"> </w:t>
      </w:r>
      <w:r w:rsidRPr="00175799">
        <w:rPr>
          <w:rFonts w:cs="Times New Roman"/>
          <w:sz w:val="20"/>
          <w:lang w:val="it-IT"/>
        </w:rPr>
        <w:t>*</w:t>
      </w:r>
      <w:r w:rsidRPr="00175799">
        <w:rPr>
          <w:rFonts w:cs="Times New Roman"/>
          <w:sz w:val="20"/>
          <w:vertAlign w:val="superscript"/>
          <w:lang w:val="it-IT"/>
        </w:rPr>
        <w:t>a</w:t>
      </w:r>
      <w:r w:rsidR="00E66DDD" w:rsidRPr="00175799">
        <w:rPr>
          <w:vertAlign w:val="superscript"/>
          <w:lang w:val="it-IT"/>
        </w:rPr>
        <w:t>‡</w:t>
      </w:r>
    </w:p>
    <w:bookmarkEnd w:id="1"/>
    <w:p w14:paraId="6A8E1345" w14:textId="69A231CA" w:rsidR="00FA2DA2" w:rsidRPr="000A457F" w:rsidRDefault="001B7128" w:rsidP="00FA2DA2">
      <w:pPr>
        <w:pStyle w:val="RSCB01ARTAbstract"/>
        <w:sectPr w:rsidR="00FA2DA2" w:rsidRPr="000A457F"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0A457F">
        <w:t>Using the equilibrium properties of Cu</w:t>
      </w:r>
      <w:r w:rsidR="005C49F8" w:rsidRPr="00175799">
        <w:t>(II)</w:t>
      </w:r>
      <w:r w:rsidR="00175799">
        <w:t xml:space="preserve"> </w:t>
      </w:r>
      <w:r w:rsidR="00743DA9" w:rsidRPr="000A457F">
        <w:t xml:space="preserve">cation </w:t>
      </w:r>
      <w:r w:rsidRPr="000A457F">
        <w:t xml:space="preserve">in </w:t>
      </w:r>
      <w:r w:rsidR="003E7459" w:rsidRPr="000A457F">
        <w:t xml:space="preserve">the </w:t>
      </w:r>
      <w:r w:rsidRPr="000A457F">
        <w:t xml:space="preserve">presence of chelating ligand and the characteristics of </w:t>
      </w:r>
      <w:r w:rsidR="003E7459" w:rsidRPr="000A457F">
        <w:t xml:space="preserve">the </w:t>
      </w:r>
      <w:r w:rsidRPr="000A457F">
        <w:t xml:space="preserve">dicyanoaurate anion, we </w:t>
      </w:r>
      <w:r w:rsidR="003E7459" w:rsidRPr="000A457F">
        <w:t>were able</w:t>
      </w:r>
      <w:r w:rsidRPr="000A457F">
        <w:t xml:space="preserve"> to obtain a family of </w:t>
      </w:r>
      <w:r w:rsidR="00B32816" w:rsidRPr="000A457F">
        <w:t>5</w:t>
      </w:r>
      <w:r w:rsidRPr="000A457F">
        <w:t xml:space="preserve"> bimetallic Cu-Au compounds</w:t>
      </w:r>
      <w:r w:rsidR="003E7459" w:rsidRPr="000A457F">
        <w:t xml:space="preserve"> with</w:t>
      </w:r>
      <w:r w:rsidRPr="000A457F">
        <w:t xml:space="preserve"> supramolecular architecture based on aurophilic interactions. These compounds have been te</w:t>
      </w:r>
      <w:r w:rsidR="004F6CCB" w:rsidRPr="000A457F">
        <w:t>s</w:t>
      </w:r>
      <w:r w:rsidRPr="000A457F">
        <w:t>ted for vapochromism at different temperature</w:t>
      </w:r>
      <w:r w:rsidR="00457A52" w:rsidRPr="000A457F">
        <w:t>s</w:t>
      </w:r>
      <w:r w:rsidRPr="000A457F">
        <w:t xml:space="preserve"> and pressures. One of </w:t>
      </w:r>
      <w:r w:rsidR="004D0A6E" w:rsidRPr="000A457F">
        <w:t>the obtained product</w:t>
      </w:r>
      <w:r w:rsidR="007B2CED">
        <w:t>s</w:t>
      </w:r>
      <w:r w:rsidRPr="000A457F">
        <w:t xml:space="preserve"> shows a reversible vapochromism in</w:t>
      </w:r>
      <w:r w:rsidR="00FF4C12" w:rsidRPr="000A457F">
        <w:t xml:space="preserve"> the</w:t>
      </w:r>
      <w:r w:rsidRPr="000A457F">
        <w:t xml:space="preserve"> presence of ammonia and the process has been studied </w:t>
      </w:r>
      <w:r w:rsidR="004D0A6E" w:rsidRPr="000A457F">
        <w:t>using</w:t>
      </w:r>
      <w:r w:rsidR="00175799">
        <w:t xml:space="preserve"> </w:t>
      </w:r>
      <w:r w:rsidRPr="000A457F">
        <w:t>I</w:t>
      </w:r>
      <w:r w:rsidR="000D3E9F" w:rsidRPr="000A457F">
        <w:t>R</w:t>
      </w:r>
      <w:r w:rsidRPr="000A457F">
        <w:t xml:space="preserve"> and U</w:t>
      </w:r>
      <w:r w:rsidR="00796E05" w:rsidRPr="000A457F">
        <w:t>V</w:t>
      </w:r>
      <w:r w:rsidRPr="000A457F">
        <w:t>-Vis absorption spectroscop</w:t>
      </w:r>
      <w:r w:rsidR="00DE479E" w:rsidRPr="000A457F">
        <w:t>ies</w:t>
      </w:r>
      <w:r w:rsidRPr="000A457F">
        <w:t>. The behaviour</w:t>
      </w:r>
      <w:r w:rsidR="00835A26" w:rsidRPr="000A457F">
        <w:t xml:space="preserve"> at </w:t>
      </w:r>
      <w:r w:rsidR="00E43DAF" w:rsidRPr="000A457F">
        <w:t>variable temperatures and pressures</w:t>
      </w:r>
      <w:r w:rsidRPr="000A457F">
        <w:t xml:space="preserve"> of th</w:t>
      </w:r>
      <w:r w:rsidR="00E43DAF" w:rsidRPr="000A457F">
        <w:t xml:space="preserve">ese crystalline </w:t>
      </w:r>
      <w:r w:rsidRPr="000A457F">
        <w:t>materials has been investigated</w:t>
      </w:r>
      <w:r w:rsidR="007504D1" w:rsidRPr="000A457F">
        <w:t>, commenting</w:t>
      </w:r>
      <w:r w:rsidR="00175799">
        <w:t xml:space="preserve"> </w:t>
      </w:r>
      <w:r w:rsidRPr="000A457F">
        <w:t>the effect of these two variables. Moreover, an isosymmetric phase transition</w:t>
      </w:r>
      <w:r w:rsidR="00460DB7" w:rsidRPr="000A457F">
        <w:t xml:space="preserve"> at 1.2 GPa</w:t>
      </w:r>
      <w:r w:rsidRPr="000A457F">
        <w:t xml:space="preserve"> </w:t>
      </w:r>
      <w:r w:rsidR="00460DB7" w:rsidRPr="000A457F">
        <w:t>has been detected and studied with Raman and SC</w:t>
      </w:r>
      <w:r w:rsidR="00B67A50" w:rsidRPr="000A457F">
        <w:t>-</w:t>
      </w:r>
      <w:r w:rsidR="00460DB7" w:rsidRPr="000A457F">
        <w:t xml:space="preserve">XRD. Finally, </w:t>
      </w:r>
      <w:r w:rsidR="00FF4C12" w:rsidRPr="000A457F">
        <w:t xml:space="preserve">Cu-Au </w:t>
      </w:r>
      <w:r w:rsidR="00460DB7" w:rsidRPr="000A457F">
        <w:t>molecular building blocks ha</w:t>
      </w:r>
      <w:r w:rsidR="00FF4C12" w:rsidRPr="000A457F">
        <w:t>ve</w:t>
      </w:r>
      <w:r w:rsidR="00460DB7" w:rsidRPr="000A457F">
        <w:t xml:space="preserve"> been used to construct cocrystals, opening the way for the crystal engineering of new multimetallic compounds based on aurophilic interactions.</w:t>
      </w:r>
    </w:p>
    <w:p w14:paraId="259AD17B" w14:textId="53C637AF" w:rsidR="00700944" w:rsidRPr="000A457F" w:rsidRDefault="008C1F5E" w:rsidP="007A70A4">
      <w:pPr>
        <w:pStyle w:val="RSCB04AHeadingSection"/>
      </w:pPr>
      <w:r w:rsidRPr="000A457F">
        <w:rPr>
          <w:noProof/>
          <w:lang w:eastAsia="pt-BR"/>
        </w:rPr>
        <w:drawing>
          <wp:anchor distT="0" distB="0" distL="114300" distR="114300" simplePos="0" relativeHeight="251658241" behindDoc="0" locked="0" layoutInCell="1" allowOverlap="1" wp14:anchorId="154BD5BA" wp14:editId="4B484EB9">
            <wp:simplePos x="0" y="0"/>
            <wp:positionH relativeFrom="column">
              <wp:posOffset>3375025</wp:posOffset>
            </wp:positionH>
            <wp:positionV relativeFrom="paragraph">
              <wp:posOffset>139065</wp:posOffset>
            </wp:positionV>
            <wp:extent cx="3030855" cy="3856355"/>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0855" cy="3856355"/>
                    </a:xfrm>
                    <a:prstGeom prst="rect">
                      <a:avLst/>
                    </a:prstGeom>
                  </pic:spPr>
                </pic:pic>
              </a:graphicData>
            </a:graphic>
            <wp14:sizeRelH relativeFrom="page">
              <wp14:pctWidth>0</wp14:pctWidth>
            </wp14:sizeRelH>
            <wp14:sizeRelV relativeFrom="page">
              <wp14:pctHeight>0</wp14:pctHeight>
            </wp14:sizeRelV>
          </wp:anchor>
        </w:drawing>
      </w:r>
      <w:r w:rsidR="007644DE" w:rsidRPr="000A457F">
        <w:rPr>
          <w:noProof/>
        </w:rPr>
        <mc:AlternateContent>
          <mc:Choice Requires="wps">
            <w:drawing>
              <wp:anchor distT="0" distB="0" distL="114300" distR="114300" simplePos="0" relativeHeight="251658247" behindDoc="0" locked="0" layoutInCell="1" allowOverlap="1" wp14:anchorId="5B75A56B" wp14:editId="0C667FA6">
                <wp:simplePos x="0" y="0"/>
                <wp:positionH relativeFrom="column">
                  <wp:posOffset>3397885</wp:posOffset>
                </wp:positionH>
                <wp:positionV relativeFrom="paragraph">
                  <wp:posOffset>4053205</wp:posOffset>
                </wp:positionV>
                <wp:extent cx="3030855" cy="635"/>
                <wp:effectExtent l="0" t="0" r="0" b="0"/>
                <wp:wrapSquare wrapText="bothSides"/>
                <wp:docPr id="8" name="Casella di testo 8"/>
                <wp:cNvGraphicFramePr/>
                <a:graphic xmlns:a="http://schemas.openxmlformats.org/drawingml/2006/main">
                  <a:graphicData uri="http://schemas.microsoft.com/office/word/2010/wordprocessingShape">
                    <wps:wsp>
                      <wps:cNvSpPr txBox="1"/>
                      <wps:spPr>
                        <a:xfrm>
                          <a:off x="0" y="0"/>
                          <a:ext cx="3030855" cy="635"/>
                        </a:xfrm>
                        <a:prstGeom prst="rect">
                          <a:avLst/>
                        </a:prstGeom>
                        <a:solidFill>
                          <a:prstClr val="white"/>
                        </a:solidFill>
                        <a:ln>
                          <a:noFill/>
                        </a:ln>
                      </wps:spPr>
                      <wps:txbx>
                        <w:txbxContent>
                          <w:p w14:paraId="1E37F52D" w14:textId="46F8260E" w:rsidR="007644DE" w:rsidRPr="00175799" w:rsidRDefault="007644DE" w:rsidP="00175799">
                            <w:pPr>
                              <w:pStyle w:val="RSCI04CaptiontoFigureSchemeChart"/>
                            </w:pPr>
                            <w:r w:rsidRPr="00364411">
                              <w:rPr>
                                <w:b/>
                                <w:bCs w:val="0"/>
                              </w:rPr>
                              <w:t>Figure 1</w:t>
                            </w:r>
                            <w:r w:rsidRPr="00364411">
                              <w:t xml:space="preserve">: </w:t>
                            </w:r>
                            <w:r w:rsidR="00797DD2">
                              <w:t>Log</w:t>
                            </w:r>
                            <w:r w:rsidRPr="00364411">
                              <w:t>K</w:t>
                            </w:r>
                            <w:r w:rsidRPr="00364411">
                              <w:rPr>
                                <w:vertAlign w:val="subscript"/>
                              </w:rPr>
                              <w:t>1</w:t>
                            </w:r>
                            <w:r w:rsidRPr="00364411">
                              <w:t xml:space="preserve">, </w:t>
                            </w:r>
                            <w:r w:rsidR="00797DD2">
                              <w:t>Log</w:t>
                            </w:r>
                            <w:r w:rsidRPr="00364411">
                              <w:t>K</w:t>
                            </w:r>
                            <w:r w:rsidRPr="00364411">
                              <w:rPr>
                                <w:vertAlign w:val="subscript"/>
                              </w:rPr>
                              <w:t>2</w:t>
                            </w:r>
                            <w:r w:rsidRPr="00364411">
                              <w:t xml:space="preserve"> and </w:t>
                            </w:r>
                            <w:r w:rsidR="00797DD2">
                              <w:t>Log</w:t>
                            </w:r>
                            <w:r w:rsidRPr="00364411">
                              <w:t>K</w:t>
                            </w:r>
                            <w:r w:rsidRPr="00364411">
                              <w:rPr>
                                <w:vertAlign w:val="subscript"/>
                              </w:rPr>
                              <w:t>3</w:t>
                            </w:r>
                            <w:r w:rsidRPr="00364411">
                              <w:t xml:space="preserve"> coordination constants for 2,2’-bipyridine</w:t>
                            </w:r>
                            <w:r>
                              <w:t xml:space="preserve"> (a)</w:t>
                            </w:r>
                            <w:r w:rsidRPr="00364411">
                              <w:t xml:space="preserve"> and 1,10-phenantroline</w:t>
                            </w:r>
                            <w:r>
                              <w:t xml:space="preserve"> (b)</w:t>
                            </w:r>
                            <w:r w:rsidRPr="00364411">
                              <w:t xml:space="preserve"> with the late 1</w:t>
                            </w:r>
                            <w:r>
                              <w:rPr>
                                <w:vertAlign w:val="superscript"/>
                              </w:rPr>
                              <w:t>st</w:t>
                            </w:r>
                            <w:r w:rsidRPr="00364411">
                              <w:t xml:space="preserve"> transition metals in the </w:t>
                            </w:r>
                            <w:proofErr w:type="gramStart"/>
                            <w:r w:rsidRPr="00364411">
                              <w:t>+2 oxidation</w:t>
                            </w:r>
                            <w:proofErr w:type="gramEnd"/>
                            <w:r w:rsidRPr="00364411">
                              <w:t xml:space="preserve">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75A56B" id="_x0000_t202" coordsize="21600,21600" o:spt="202" path="m,l,21600r21600,l21600,xe">
                <v:stroke joinstyle="miter"/>
                <v:path gradientshapeok="t" o:connecttype="rect"/>
              </v:shapetype>
              <v:shape id="Casella di testo 8" o:spid="_x0000_s1027" type="#_x0000_t202" style="position:absolute;margin-left:267.55pt;margin-top:319.15pt;width:238.65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" stroked="f">
                <v:textbox style="mso-fit-shape-to-text:t" inset="0,0,0,0">
                  <w:txbxContent>
                    <w:p w14:paraId="1E37F52D" w14:textId="46F8260E" w:rsidR="007644DE" w:rsidRPr="00175799" w:rsidRDefault="007644DE" w:rsidP="00175799">
                      <w:pPr>
                        <w:pStyle w:val="RSCI04CaptiontoFigureSchemeChart"/>
                      </w:pPr>
                      <w:r w:rsidRPr="00364411">
                        <w:rPr>
                          <w:b/>
                          <w:bCs w:val="0"/>
                        </w:rPr>
                        <w:t>Figure 1</w:t>
                      </w:r>
                      <w:r w:rsidRPr="00364411">
                        <w:t xml:space="preserve">: </w:t>
                      </w:r>
                      <w:r w:rsidR="00797DD2">
                        <w:t>Log</w:t>
                      </w:r>
                      <w:r w:rsidRPr="00364411">
                        <w:t>K</w:t>
                      </w:r>
                      <w:r w:rsidRPr="00364411">
                        <w:rPr>
                          <w:vertAlign w:val="subscript"/>
                        </w:rPr>
                        <w:t>1</w:t>
                      </w:r>
                      <w:r w:rsidRPr="00364411">
                        <w:t xml:space="preserve">, </w:t>
                      </w:r>
                      <w:r w:rsidR="00797DD2">
                        <w:t>Log</w:t>
                      </w:r>
                      <w:r w:rsidRPr="00364411">
                        <w:t>K</w:t>
                      </w:r>
                      <w:r w:rsidRPr="00364411">
                        <w:rPr>
                          <w:vertAlign w:val="subscript"/>
                        </w:rPr>
                        <w:t>2</w:t>
                      </w:r>
                      <w:r w:rsidRPr="00364411">
                        <w:t xml:space="preserve"> and </w:t>
                      </w:r>
                      <w:r w:rsidR="00797DD2">
                        <w:t>Log</w:t>
                      </w:r>
                      <w:r w:rsidRPr="00364411">
                        <w:t>K</w:t>
                      </w:r>
                      <w:r w:rsidRPr="00364411">
                        <w:rPr>
                          <w:vertAlign w:val="subscript"/>
                        </w:rPr>
                        <w:t>3</w:t>
                      </w:r>
                      <w:r w:rsidRPr="00364411">
                        <w:t xml:space="preserve"> coordination constants for 2,2’-bipyridine</w:t>
                      </w:r>
                      <w:r>
                        <w:t xml:space="preserve"> (a)</w:t>
                      </w:r>
                      <w:r w:rsidRPr="00364411">
                        <w:t xml:space="preserve"> and 1,10-phenantroline</w:t>
                      </w:r>
                      <w:r>
                        <w:t xml:space="preserve"> (b)</w:t>
                      </w:r>
                      <w:r w:rsidRPr="00364411">
                        <w:t xml:space="preserve"> with the late 1</w:t>
                      </w:r>
                      <w:r>
                        <w:rPr>
                          <w:vertAlign w:val="superscript"/>
                        </w:rPr>
                        <w:t>st</w:t>
                      </w:r>
                      <w:r w:rsidRPr="00364411">
                        <w:t xml:space="preserve"> transition metals in the </w:t>
                      </w:r>
                      <w:proofErr w:type="gramStart"/>
                      <w:r w:rsidRPr="00364411">
                        <w:t>+2 oxidation</w:t>
                      </w:r>
                      <w:proofErr w:type="gramEnd"/>
                      <w:r w:rsidRPr="00364411">
                        <w:t xml:space="preserve"> state</w:t>
                      </w:r>
                    </w:p>
                  </w:txbxContent>
                </v:textbox>
                <w10:wrap type="square"/>
              </v:shape>
            </w:pict>
          </mc:Fallback>
        </mc:AlternateContent>
      </w:r>
      <w:r w:rsidR="00FA2DA2" w:rsidRPr="000A457F">
        <w:t>Introduction</w:t>
      </w:r>
    </w:p>
    <w:p w14:paraId="1DF62D5E" w14:textId="48884A27" w:rsidR="003F46CE" w:rsidRPr="000A457F" w:rsidRDefault="003F49F1" w:rsidP="00175799">
      <w:pPr>
        <w:pStyle w:val="RSCB02ArticleText"/>
      </w:pPr>
      <w:r w:rsidRPr="000A457F">
        <w:t xml:space="preserve">During </w:t>
      </w:r>
      <w:r w:rsidR="00A35CC5" w:rsidRPr="000A457F">
        <w:t xml:space="preserve">the </w:t>
      </w:r>
      <w:r w:rsidRPr="000A457F">
        <w:t>last decades, d</w:t>
      </w:r>
      <w:r w:rsidR="00917078" w:rsidRPr="000A457F">
        <w:t>icyanoaurate</w:t>
      </w:r>
      <w:r w:rsidR="00294BB2" w:rsidRPr="000A457F">
        <w:t xml:space="preserve"> </w:t>
      </w:r>
      <w:r w:rsidR="00917078" w:rsidRPr="000A457F">
        <w:t>has prove</w:t>
      </w:r>
      <w:r w:rsidR="00165353" w:rsidRPr="000A457F">
        <w:t>n</w:t>
      </w:r>
      <w:r w:rsidR="00047B82" w:rsidRPr="000A457F">
        <w:t xml:space="preserve"> </w:t>
      </w:r>
      <w:r w:rsidR="00917078" w:rsidRPr="000A457F">
        <w:t xml:space="preserve">to be a good </w:t>
      </w:r>
      <w:proofErr w:type="spellStart"/>
      <w:r w:rsidR="008E79EE" w:rsidRPr="000A457F">
        <w:t>metalloligand</w:t>
      </w:r>
      <w:proofErr w:type="spellEnd"/>
      <w:r w:rsidR="008E79EE" w:rsidRPr="000A457F">
        <w:t xml:space="preserve"> and </w:t>
      </w:r>
      <w:r w:rsidR="00C8342A" w:rsidRPr="000A457F">
        <w:t>a</w:t>
      </w:r>
      <w:r w:rsidR="00E11A8F" w:rsidRPr="000A457F">
        <w:t>n</w:t>
      </w:r>
      <w:r w:rsidR="00C8342A" w:rsidRPr="000A457F">
        <w:t xml:space="preserve"> </w:t>
      </w:r>
      <w:r w:rsidR="00093EA7" w:rsidRPr="000A457F">
        <w:t xml:space="preserve">interesting </w:t>
      </w:r>
      <w:proofErr w:type="spellStart"/>
      <w:r w:rsidR="008E79EE" w:rsidRPr="000A457F">
        <w:t>tecton</w:t>
      </w:r>
      <w:proofErr w:type="spellEnd"/>
      <w:r w:rsidR="00917078" w:rsidRPr="000A457F">
        <w:t xml:space="preserve"> </w:t>
      </w:r>
      <w:r w:rsidR="00A35CC5" w:rsidRPr="000A457F">
        <w:t>for</w:t>
      </w:r>
      <w:r w:rsidR="00917078" w:rsidRPr="000A457F">
        <w:t xml:space="preserve"> build</w:t>
      </w:r>
      <w:r w:rsidR="00A35CC5" w:rsidRPr="000A457F">
        <w:t>ing</w:t>
      </w:r>
      <w:r w:rsidR="00917078" w:rsidRPr="000A457F">
        <w:t xml:space="preserve"> up supramolecular network</w:t>
      </w:r>
      <w:r w:rsidR="003164CE" w:rsidRPr="000A457F">
        <w:t>s</w:t>
      </w:r>
      <w:r w:rsidR="00917078" w:rsidRPr="000A457F">
        <w:t xml:space="preserve"> based on strong coordinative bonds and weak </w:t>
      </w:r>
      <w:proofErr w:type="spellStart"/>
      <w:r w:rsidR="00917078" w:rsidRPr="000A457F">
        <w:t>aurophilic</w:t>
      </w:r>
      <w:proofErr w:type="spellEnd"/>
      <w:r w:rsidR="00917078" w:rsidRPr="000A457F">
        <w:t xml:space="preserve"> interactions.</w:t>
      </w:r>
      <w:r w:rsidR="00A84E9C" w:rsidRPr="000A457F">
        <w:fldChar w:fldCharType="begin">
          <w:fldData xml:space="preserve">PEVuZE5vdGU+PENpdGU+PEF1dGhvcj5HaWwtUnViaW88L0F1dGhvcj48WWVhcj4yMDE4PC9ZZWFy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g4NC0xODk1PC9wYWdlcz48dm9sdW1lPjM3PC92b2x1bWU+PG51bWJlcj45PC9udW1iZXI+PGtl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</w:fldData>
        </w:fldChar>
      </w:r>
      <w:r w:rsidR="00A84E9C" w:rsidRPr="000A457F">
        <w:instrText xml:space="preserve"> ADDIN EN.CITE </w:instrText>
      </w:r>
      <w:r w:rsidR="00A84E9C" w:rsidRPr="000A457F">
        <w:fldChar w:fldCharType="begin">
          <w:fldData xml:space="preserve">PEVuZE5vdGU+PENpdGU+PEF1dGhvcj5HaWwtUnViaW88L0F1dGhvcj48WWVhcj4yMDE4PC9ZZWFy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g4NC0xODk1PC9wYWdlcz48dm9sdW1lPjM3PC92b2x1bWU+PG51bWJlcj45PC9udW1iZXI+PGtl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1-3</w:t>
      </w:r>
      <w:r w:rsidR="00A84E9C" w:rsidRPr="000A457F">
        <w:fldChar w:fldCharType="end"/>
      </w:r>
      <w:r w:rsidR="007657D5" w:rsidRPr="000A457F">
        <w:t xml:space="preserve"> </w:t>
      </w:r>
      <w:r w:rsidR="00A230F6" w:rsidRPr="000A457F">
        <w:t>The</w:t>
      </w:r>
      <w:r w:rsidR="002E73B1" w:rsidRPr="000A457F">
        <w:t xml:space="preserve"> </w:t>
      </w:r>
      <w:r w:rsidR="0041424D" w:rsidRPr="000A457F">
        <w:t>great</w:t>
      </w:r>
      <w:r w:rsidR="002E73B1" w:rsidRPr="000A457F">
        <w:t xml:space="preserve"> stability</w:t>
      </w:r>
      <w:r w:rsidR="00A230F6" w:rsidRPr="000A457F">
        <w:t xml:space="preserve"> of this complex</w:t>
      </w:r>
      <w:r w:rsidR="002E73B1" w:rsidRPr="000A457F">
        <w:t xml:space="preserve"> (log(</w:t>
      </w:r>
      <w:r w:rsidR="002E73B1" w:rsidRPr="000A457F">
        <w:rPr>
          <w:rFonts w:cstheme="minorHAnsi"/>
        </w:rPr>
        <w:t>β</w:t>
      </w:r>
      <w:r w:rsidR="002E73B1" w:rsidRPr="000A457F">
        <w:rPr>
          <w:vertAlign w:val="subscript"/>
        </w:rPr>
        <w:t>form</w:t>
      </w:r>
      <w:r w:rsidR="002E73B1" w:rsidRPr="000A457F">
        <w:t>)= 37 at 25 °C)</w:t>
      </w:r>
      <w:r w:rsidR="00A84E9C" w:rsidRPr="000A457F">
        <w:fldChar w:fldCharType="begin">
          <w:fldData xml:space="preserve">PEVuZE5vdGU+PENpdGU+PEF1dGhvcj5DYW51bWFsbGE8L0F1dGhvcj48WWVhcj4xOTk5PC9ZZWFy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TYzNjgtMTYzNzA8L3BhZ2VzPjx2b2x1bWU+
MTMxPC92b2x1bWU+PG51bWJlcj40NTwvbnVtYmVyPjxkYXRlcz48eWVhcj4yMDA5PC95ZWFyPjxw
dWItZGF0ZXM+PGRhdGU+MjAwOS8xMS8xODwvZGF0ZT48L3B1Yi1kYXRlcz48L2RhdGVzPjxwdWJs
aXNoZXI+QW1lcmljYW4gQ2hlbWljYWwgU29jaWV0eTwvcHVibGlzaGVyPjxpc2JuPjAwMDItNzg2
MzwvaXNibj48dXJscz48cmVsYXRlZC11cmxzPjx1cmw+aHR0cHM6Ly9kb2kub3JnLzEwLjEwMjEv
amE5MDgxMDZlPC91cmw+PC9yZWxhdGVkLXVybHM+PC91cmxzPjxlbGVjdHJvbmljLXJlc291cmNl
LW51bT4xMC4xMDIxL2phOTA4MTA2ZTwvZWxlY3Ryb25pYy1yZXNvdXJjZS1udW0+PC9yZWNvcmQ+
PC9DaXRlPjwvRW5kTm90ZT4A
</w:fldData>
        </w:fldChar>
      </w:r>
      <w:r w:rsidR="00A84E9C" w:rsidRPr="000A457F">
        <w:instrText xml:space="preserve"> ADDIN EN.CITE </w:instrText>
      </w:r>
      <w:r w:rsidR="00A84E9C" w:rsidRPr="000A457F">
        <w:fldChar w:fldCharType="begin">
          <w:fldData xml:space="preserve">PEVuZE5vdGU+PENpdGU+PEF1dGhvcj5DYW51bWFsbGE8L0F1dGhvcj48WWVhcj4xOTk5PC9ZZWFy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4-6</w:t>
      </w:r>
      <w:r w:rsidR="00A84E9C" w:rsidRPr="000A457F">
        <w:fldChar w:fldCharType="end"/>
      </w:r>
      <w:r w:rsidR="00001A3B" w:rsidRPr="000A457F">
        <w:t xml:space="preserve"> (</w:t>
      </w:r>
      <w:r w:rsidR="00001A3B" w:rsidRPr="000A457F">
        <w:rPr>
          <w:rFonts w:cstheme="minorHAnsi"/>
        </w:rPr>
        <w:t>β</w:t>
      </w:r>
      <w:r w:rsidR="00001A3B" w:rsidRPr="000A457F">
        <w:rPr>
          <w:vertAlign w:val="subscript"/>
        </w:rPr>
        <w:t>form</w:t>
      </w:r>
      <w:r w:rsidR="00001A3B" w:rsidRPr="000A457F">
        <w:t>=K</w:t>
      </w:r>
      <w:r w:rsidR="00001A3B" w:rsidRPr="000A457F">
        <w:rPr>
          <w:vertAlign w:val="subscript"/>
        </w:rPr>
        <w:t>1</w:t>
      </w:r>
      <w:r w:rsidR="00001A3B" w:rsidRPr="000A457F">
        <w:t>K</w:t>
      </w:r>
      <w:r w:rsidR="00001A3B" w:rsidRPr="000A457F">
        <w:rPr>
          <w:vertAlign w:val="subscript"/>
        </w:rPr>
        <w:t>2</w:t>
      </w:r>
      <w:r w:rsidR="00001A3B" w:rsidRPr="000A457F">
        <w:t xml:space="preserve">, </w:t>
      </w:r>
      <w:proofErr w:type="spellStart"/>
      <w:r w:rsidR="00001A3B" w:rsidRPr="000A457F">
        <w:t>K</w:t>
      </w:r>
      <w:r w:rsidR="00001A3B" w:rsidRPr="000A457F">
        <w:rPr>
          <w:vertAlign w:val="subscript"/>
        </w:rPr>
        <w:t>n</w:t>
      </w:r>
      <w:proofErr w:type="spellEnd"/>
      <w:r w:rsidR="00001A3B" w:rsidRPr="000A457F">
        <w:t xml:space="preserve">= formation constant of </w:t>
      </w:r>
      <w:proofErr w:type="spellStart"/>
      <w:r w:rsidR="00001A3B" w:rsidRPr="000A457F">
        <w:t>ML</w:t>
      </w:r>
      <w:r w:rsidR="00001A3B" w:rsidRPr="000A457F">
        <w:rPr>
          <w:vertAlign w:val="subscript"/>
        </w:rPr>
        <w:t>n</w:t>
      </w:r>
      <w:proofErr w:type="spellEnd"/>
      <w:r w:rsidR="00001A3B" w:rsidRPr="000A457F">
        <w:t>)</w:t>
      </w:r>
      <w:r w:rsidR="002E73B1" w:rsidRPr="000A457F">
        <w:t xml:space="preserve"> make</w:t>
      </w:r>
      <w:r w:rsidR="00A230F6" w:rsidRPr="000A457F">
        <w:t>s</w:t>
      </w:r>
      <w:r w:rsidR="002E73B1" w:rsidRPr="000A457F">
        <w:t xml:space="preserve"> possible to manipulate it in </w:t>
      </w:r>
      <w:r w:rsidR="0036685A" w:rsidRPr="000A457F">
        <w:t xml:space="preserve">several </w:t>
      </w:r>
      <w:r w:rsidR="002E73B1" w:rsidRPr="000A457F">
        <w:t>chemical environments</w:t>
      </w:r>
      <w:r w:rsidR="0036685A" w:rsidRPr="000A457F">
        <w:t xml:space="preserve"> (</w:t>
      </w:r>
      <w:r w:rsidR="00A230F6" w:rsidRPr="000A457F">
        <w:t>for example</w:t>
      </w:r>
      <w:r w:rsidR="00A35CC5" w:rsidRPr="000A457F">
        <w:t>,</w:t>
      </w:r>
      <w:r w:rsidR="0036685A" w:rsidRPr="000A457F">
        <w:t xml:space="preserve"> in</w:t>
      </w:r>
      <w:r w:rsidR="00A35CC5" w:rsidRPr="000A457F">
        <w:t xml:space="preserve"> </w:t>
      </w:r>
      <w:r w:rsidR="0036685A" w:rsidRPr="000A457F">
        <w:t>presence of acids or competing ligands)</w:t>
      </w:r>
      <w:r w:rsidR="002E73B1" w:rsidRPr="000A457F">
        <w:t xml:space="preserve"> and </w:t>
      </w:r>
      <w:r w:rsidR="006E17C5" w:rsidRPr="000A457F">
        <w:t>the</w:t>
      </w:r>
      <w:r w:rsidR="002E73B1" w:rsidRPr="000A457F">
        <w:t xml:space="preserve"> low steric hindrance favo</w:t>
      </w:r>
      <w:r w:rsidR="00D33289" w:rsidRPr="000A457F">
        <w:t>u</w:t>
      </w:r>
      <w:r w:rsidR="002E73B1" w:rsidRPr="000A457F">
        <w:t>r</w:t>
      </w:r>
      <w:r w:rsidR="0036685A" w:rsidRPr="000A457F">
        <w:t>s</w:t>
      </w:r>
      <w:r w:rsidR="003164CE" w:rsidRPr="000A457F">
        <w:t xml:space="preserve"> </w:t>
      </w:r>
      <w:r w:rsidR="002E73B1" w:rsidRPr="000A457F">
        <w:t>the formation of Au(I)</w:t>
      </w:r>
      <w:r w:rsidR="00ED7E44" w:rsidRPr="000A457F">
        <w:rPr>
          <w:rFonts w:ascii="MS Gothic" w:eastAsia="MS Gothic" w:hAnsi="MS Gothic" w:cs="MS Gothic"/>
        </w:rPr>
        <w:t>…</w:t>
      </w:r>
      <w:r w:rsidR="002E73B1" w:rsidRPr="000A457F">
        <w:t>Au(I)</w:t>
      </w:r>
      <w:r w:rsidR="00555AAF" w:rsidRPr="000A457F">
        <w:t xml:space="preserve"> </w:t>
      </w:r>
      <w:r w:rsidR="002E73B1" w:rsidRPr="000A457F">
        <w:t>contacts</w:t>
      </w:r>
      <w:r w:rsidR="003164CE" w:rsidRPr="000A457F">
        <w:t xml:space="preserve"> despite </w:t>
      </w:r>
      <w:r w:rsidR="0036685A" w:rsidRPr="000A457F">
        <w:t>the</w:t>
      </w:r>
      <w:r w:rsidR="003164CE" w:rsidRPr="000A457F">
        <w:t xml:space="preserve"> anionic nature</w:t>
      </w:r>
      <w:r w:rsidR="002E73B1" w:rsidRPr="000A457F">
        <w:t>.</w:t>
      </w:r>
      <w:r w:rsidR="00A84E9C" w:rsidRPr="000A457F">
        <w:fldChar w:fldCharType="begin">
          <w:fldData xml:space="preserve">PEVuZE5vdGU+PENpdGU+PEF1dGhvcj5CYXJkYWrDrTwvQXV0aG9yPjxZZWFyPjE5OTk8L1llYXI+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</w:fldData>
        </w:fldChar>
      </w:r>
      <w:r w:rsidR="00A84E9C" w:rsidRPr="000A457F">
        <w:instrText xml:space="preserve"> ADDIN EN.CITE </w:instrText>
      </w:r>
      <w:r w:rsidR="00A84E9C" w:rsidRPr="000A457F">
        <w:fldChar w:fldCharType="begin">
          <w:fldData xml:space="preserve">PEVuZE5vdGU+PENpdGU+PEF1dGhvcj5CYXJkYWrDrTwvQXV0aG9yPjxZZWFyPjE5OTk8L1llYXI+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7-10</w:t>
      </w:r>
      <w:r w:rsidR="00A84E9C" w:rsidRPr="000A457F">
        <w:fldChar w:fldCharType="end"/>
      </w:r>
      <w:r w:rsidR="002E73B1" w:rsidRPr="000A457F">
        <w:t xml:space="preserve"> </w:t>
      </w:r>
      <w:r w:rsidR="004E080B" w:rsidRPr="000A457F">
        <w:t>At</w:t>
      </w:r>
      <w:r w:rsidR="002E73B1" w:rsidRPr="000A457F">
        <w:t xml:space="preserve"> the same time,</w:t>
      </w:r>
      <w:r w:rsidR="00A35CC5" w:rsidRPr="000A457F">
        <w:t xml:space="preserve"> the</w:t>
      </w:r>
      <w:r w:rsidR="002E73B1" w:rsidRPr="000A457F">
        <w:t xml:space="preserve"> linearity and ambidentate bridging </w:t>
      </w:r>
      <w:r w:rsidR="005053D9" w:rsidRPr="000A457F">
        <w:t xml:space="preserve">coordination </w:t>
      </w:r>
      <w:r w:rsidR="0036685A" w:rsidRPr="000A457F">
        <w:t>mode</w:t>
      </w:r>
      <w:r w:rsidR="002E73B1" w:rsidRPr="000A457F">
        <w:t xml:space="preserve"> has been used </w:t>
      </w:r>
      <w:r w:rsidR="0036685A" w:rsidRPr="000A457F">
        <w:t xml:space="preserve">to build </w:t>
      </w:r>
      <w:r w:rsidR="002E73B1" w:rsidRPr="000A457F">
        <w:t xml:space="preserve">coordination networks that are </w:t>
      </w:r>
      <w:r w:rsidR="00555AAF" w:rsidRPr="000A457F">
        <w:t xml:space="preserve">often </w:t>
      </w:r>
      <w:r w:rsidR="002E73B1" w:rsidRPr="000A457F">
        <w:t>an expanded version of cyanide</w:t>
      </w:r>
      <w:r w:rsidR="00A35CC5" w:rsidRPr="000A457F">
        <w:t>-</w:t>
      </w:r>
      <w:r w:rsidR="002E73B1" w:rsidRPr="000A457F">
        <w:t>derived compounds</w:t>
      </w:r>
      <w:r w:rsidR="00D04777" w:rsidRPr="000A457F">
        <w:t xml:space="preserve"> (</w:t>
      </w:r>
      <w:r w:rsidR="002963E4">
        <w:t>e.g.</w:t>
      </w:r>
      <w:r w:rsidR="00D04777" w:rsidRPr="000A457F">
        <w:t xml:space="preserve"> expanded Prussian</w:t>
      </w:r>
      <w:r w:rsidR="004C2157" w:rsidRPr="000A457F">
        <w:t xml:space="preserve"> </w:t>
      </w:r>
      <w:r w:rsidR="00D04777" w:rsidRPr="000A457F">
        <w:t>Blue analogues</w:t>
      </w:r>
      <w:r w:rsidR="009359A7" w:rsidRPr="000A457F">
        <w:t>, Hoffman-like frameworks</w:t>
      </w:r>
      <w:r w:rsidR="00A91E80" w:rsidRPr="000A457F">
        <w:t xml:space="preserve"> and super</w:t>
      </w:r>
      <w:r w:rsidR="009359A7" w:rsidRPr="000A457F">
        <w:t>-</w:t>
      </w:r>
      <w:proofErr w:type="spellStart"/>
      <w:r w:rsidR="00A91E80" w:rsidRPr="000A457F">
        <w:t>perovskytes</w:t>
      </w:r>
      <w:proofErr w:type="spellEnd"/>
      <w:r w:rsidR="00D04777" w:rsidRPr="000A457F">
        <w:t>)</w:t>
      </w:r>
      <w:r w:rsidR="002E73B1" w:rsidRPr="000A457F">
        <w:t>.</w:t>
      </w:r>
      <w:r w:rsidR="00A84E9C" w:rsidRPr="000A457F">
        <w:fldChar w:fldCharType="begin">
          <w:fldData xml:space="preserve">PEVuZE5vdGU+PENpdGU+PEF1dGhvcj5IaWxsPC9BdXRob3I+PFllYXI+MjAxNjwvWWVhcj48UmVj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=
</w:fldData>
        </w:fldChar>
      </w:r>
      <w:r w:rsidR="00A84E9C" w:rsidRPr="000A457F">
        <w:instrText xml:space="preserve"> ADDIN EN.CITE </w:instrText>
      </w:r>
      <w:r w:rsidR="00A84E9C" w:rsidRPr="000A457F">
        <w:fldChar w:fldCharType="begin">
          <w:fldData xml:space="preserve">PEVuZE5vdGU+PENpdGU+PEF1dGhvcj5IaWxsPC9BdXRob3I+PFllYXI+MjAxNjwvWWVhcj48UmVj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=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11-13</w:t>
      </w:r>
      <w:r w:rsidR="00A84E9C" w:rsidRPr="000A457F">
        <w:fldChar w:fldCharType="end"/>
      </w:r>
      <w:r w:rsidR="000232CC" w:rsidRPr="000A457F">
        <w:t xml:space="preserve"> These materials </w:t>
      </w:r>
      <w:r w:rsidR="00AF04A8" w:rsidRPr="000A457F">
        <w:t>can show</w:t>
      </w:r>
      <w:r w:rsidR="000232CC" w:rsidRPr="000A457F">
        <w:t xml:space="preserve"> </w:t>
      </w:r>
      <w:r w:rsidR="004E38A3" w:rsidRPr="000A457F">
        <w:t xml:space="preserve">interesting </w:t>
      </w:r>
      <w:r w:rsidR="000232CC" w:rsidRPr="000A457F">
        <w:t>properties</w:t>
      </w:r>
      <w:r w:rsidR="004E38A3" w:rsidRPr="000A457F">
        <w:t xml:space="preserve"> </w:t>
      </w:r>
      <w:r w:rsidR="00A35CC5" w:rsidRPr="000A457F">
        <w:t>such as</w:t>
      </w:r>
      <w:r w:rsidR="000232CC" w:rsidRPr="000A457F">
        <w:t xml:space="preserve">: </w:t>
      </w:r>
      <w:proofErr w:type="spellStart"/>
      <w:r w:rsidR="000232CC" w:rsidRPr="000A457F">
        <w:t>vapochromism</w:t>
      </w:r>
      <w:proofErr w:type="spellEnd"/>
      <w:r w:rsidR="000232CC" w:rsidRPr="000A457F">
        <w:t>, photoluminescence at room temperature,</w:t>
      </w:r>
      <w:r w:rsidR="008E79EE" w:rsidRPr="000A457F">
        <w:t xml:space="preserve"> high birefringence,</w:t>
      </w:r>
      <w:r w:rsidR="000232CC" w:rsidRPr="000A457F">
        <w:t xml:space="preserve"> non-classical responses to temperature and pressur</w:t>
      </w:r>
      <w:r w:rsidR="004E38A3" w:rsidRPr="000A457F">
        <w:t>e</w:t>
      </w:r>
      <w:r w:rsidR="000232CC" w:rsidRPr="000A457F">
        <w:t>.</w:t>
      </w:r>
      <w:r w:rsidR="00A84E9C" w:rsidRPr="000A457F">
        <w:fldChar w:fldCharType="begin">
          <w:fldData xml:space="preserve">PEVuZE5vdGU+PENpdGU+PEF1dGhvcj5DYWlybnM8L0F1dGhvcj48WWVhcj4yMDEzPC9ZZWFyPjxS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xNjEx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wNjYyLTEwNjczPC9wYWdlcz48dm9sdW1lPjEzMDwvdm9sdW1lPjxudW1iZXI+MzI8L251bWJl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2MzM0LTYzMzU8L3BhZ2VzPjx2b2x1bWU+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g0MzUtMTg0NDQ8L3BhZ2VzPjx2b2x1bWU+MTMxPC92b2x1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</w:fldData>
        </w:fldChar>
      </w:r>
      <w:r w:rsidR="00A84E9C" w:rsidRPr="000A457F">
        <w:instrText xml:space="preserve"> ADDIN EN.CITE </w:instrText>
      </w:r>
      <w:r w:rsidR="00A84E9C" w:rsidRPr="000A457F">
        <w:fldChar w:fldCharType="begin">
          <w:fldData xml:space="preserve">PEVuZE5vdGU+PENpdGU+PEF1dGhvcj5DYWlybnM8L0F1dGhvcj48WWVhcj4yMDEzPC9ZZWFyPjxS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xNjEx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wNjYyLTEwNjczPC9wYWdlcz48dm9sdW1lPjEzMDwvdm9sdW1lPjxudW1iZXI+MzI8L251bWJl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2MzM0LTYzMzU8L3BhZ2VzPjx2b2x1bWU+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g0MzUtMTg0NDQ8L3BhZ2VzPjx2b2x1bWU+MTMxPC92b2x1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14-27</w:t>
      </w:r>
      <w:r w:rsidR="00A84E9C" w:rsidRPr="000A457F">
        <w:fldChar w:fldCharType="end"/>
      </w:r>
      <w:r w:rsidR="00D04777" w:rsidRPr="000A457F">
        <w:t xml:space="preserve"> </w:t>
      </w:r>
      <w:r w:rsidR="000232CC" w:rsidRPr="000A457F">
        <w:t xml:space="preserve">However, </w:t>
      </w:r>
      <w:r w:rsidR="004E38A3" w:rsidRPr="000A457F">
        <w:t>a</w:t>
      </w:r>
      <w:r w:rsidR="000232CC" w:rsidRPr="000A457F">
        <w:t xml:space="preserve"> systematic </w:t>
      </w:r>
      <w:r w:rsidR="004E38A3" w:rsidRPr="000A457F">
        <w:t>investigation</w:t>
      </w:r>
      <w:r w:rsidR="000232CC" w:rsidRPr="000A457F">
        <w:t xml:space="preserve"> of dicyanoaurate</w:t>
      </w:r>
      <w:r w:rsidR="00072F8C" w:rsidRPr="000A457F">
        <w:t>-</w:t>
      </w:r>
      <w:r w:rsidR="004F5DB7" w:rsidRPr="000A457F">
        <w:t>bas</w:t>
      </w:r>
      <w:r w:rsidR="000232CC" w:rsidRPr="000A457F">
        <w:t xml:space="preserve">ed </w:t>
      </w:r>
      <w:r w:rsidR="00CE128F" w:rsidRPr="000A457F">
        <w:t>b</w:t>
      </w:r>
      <w:r w:rsidR="000232CC" w:rsidRPr="000A457F">
        <w:t xml:space="preserve">imetallic molecular complexes that aggregate only </w:t>
      </w:r>
      <w:r w:rsidR="004E38A3" w:rsidRPr="000A457F">
        <w:t>by means</w:t>
      </w:r>
      <w:r w:rsidR="000232CC" w:rsidRPr="000A457F">
        <w:t xml:space="preserve"> of </w:t>
      </w:r>
      <w:proofErr w:type="spellStart"/>
      <w:r w:rsidR="000232CC" w:rsidRPr="000A457F">
        <w:t>aurophilic</w:t>
      </w:r>
      <w:proofErr w:type="spellEnd"/>
      <w:r w:rsidR="000232CC" w:rsidRPr="000A457F">
        <w:t xml:space="preserve"> interactions has not yet been</w:t>
      </w:r>
      <w:r w:rsidR="004E38A3" w:rsidRPr="000A457F">
        <w:t xml:space="preserve"> performed</w:t>
      </w:r>
      <w:r w:rsidR="00733E70" w:rsidRPr="000A457F">
        <w:t>, although the study of molecular gold strings</w:t>
      </w:r>
      <w:r w:rsidR="008A61E2" w:rsidRPr="000A457F">
        <w:t xml:space="preserve"> of other gold(I) complexes</w:t>
      </w:r>
      <w:r w:rsidR="00733E70" w:rsidRPr="000A457F">
        <w:t xml:space="preserve"> is well developed</w:t>
      </w:r>
      <w:r w:rsidR="000232CC" w:rsidRPr="000A457F">
        <w:t>.</w:t>
      </w:r>
      <w:r w:rsidR="00A84E9C" w:rsidRPr="000A457F">
        <w:fldChar w:fldCharType="begin"/>
      </w:r>
      <w:r w:rsidR="00A84E9C" w:rsidRPr="000A457F">
        <w:instrText xml:space="preserve"> ADDIN EN.CITE &lt;EndNote&gt;&lt;Cite&gt;&lt;Author&gt;Seifert&lt;/Author&gt;&lt;Year&gt;2020&lt;/Year&gt;&lt;RecNum&gt;1775&lt;/RecNum&gt;&lt;DisplayText&gt;&lt;style face="superscript"&gt;28&lt;/style&gt;&lt;/DisplayText&gt;&lt;record&gt;&lt;rec-number&gt;1775&lt;/rec-number&gt;&lt;foreign-keys&gt;&lt;key app="EN" db-id="vrrrfdarpeerdpetadq5f9sd5st0srwaf5fa" timestamp="1617800182"&gt;1775&lt;/key&gt;&lt;/foreign-keys&gt;&lt;ref-type name="Journal Article"&gt;17&lt;/ref-type&gt;&lt;contributors&gt;&lt;authors&gt;&lt;author&gt;Seifert, Tim P.&lt;/author&gt;&lt;author&gt;Naina, Vanitha R.&lt;/author&gt;&lt;author&gt;Feuerstein, Thomas J.&lt;/author&gt;&lt;author&gt;Knöfel, Nicolai D.&lt;/author&gt;&lt;author&gt;Roesky, Peter W.&lt;/author&gt;&lt;/authors&gt;&lt;/contributors&gt;&lt;titles&gt;&lt;title&gt;Molecular gold strings: aurophilicity, luminescence and structure–property correlations&lt;/title&gt;&lt;secondary-title&gt;Nanoscale&lt;/secondary-title&gt;&lt;/titles&gt;&lt;periodical&gt;&lt;full-title&gt;Nanoscale&lt;/full-title&gt;&lt;/periodical&gt;&lt;pages&gt;20065-20088&lt;/pages&gt;&lt;volume&gt;12&lt;/volume&gt;&lt;number&gt;39&lt;/number&gt;&lt;dates&gt;&lt;year&gt;2020&lt;/year&gt;&lt;/dates&gt;&lt;publisher&gt;The Royal Society of Chemistry&lt;/publisher&gt;&lt;isbn&gt;2040-3364&lt;/isbn&gt;&lt;work-type&gt;10.1039/D0NR04748A&lt;/work-type&gt;&lt;urls&gt;&lt;related-urls&gt;&lt;url&gt;http://dx.doi.org/10.1039/D0NR04748A&lt;/url&gt;&lt;/related-urls&gt;&lt;/urls&gt;&lt;electronic-resource-num&gt;10.1039/D0NR04748A&lt;/electronic-resource-num&gt;&lt;/record&gt;&lt;/Cite&gt;&lt;/EndNote&gt;</w:instrText>
      </w:r>
      <w:r w:rsidR="00A84E9C" w:rsidRPr="000A457F">
        <w:fldChar w:fldCharType="separate"/>
      </w:r>
      <w:r w:rsidR="00A84E9C" w:rsidRPr="000A457F">
        <w:rPr>
          <w:noProof/>
          <w:vertAlign w:val="superscript"/>
        </w:rPr>
        <w:t>28</w:t>
      </w:r>
      <w:r w:rsidR="00A84E9C" w:rsidRPr="000A457F">
        <w:fldChar w:fldCharType="end"/>
      </w:r>
      <w:r w:rsidR="00BB68EB" w:rsidRPr="000A457F">
        <w:rPr>
          <w:bCs/>
        </w:rPr>
        <w:t xml:space="preserve"> In </w:t>
      </w:r>
      <w:r w:rsidR="004E38A3" w:rsidRPr="000A457F">
        <w:rPr>
          <w:bCs/>
        </w:rPr>
        <w:t xml:space="preserve">a </w:t>
      </w:r>
      <w:r w:rsidR="00BB68EB" w:rsidRPr="000A457F">
        <w:rPr>
          <w:bCs/>
        </w:rPr>
        <w:t>previous publication,</w:t>
      </w:r>
      <w:r w:rsidR="004E38A3" w:rsidRPr="000A457F">
        <w:rPr>
          <w:bCs/>
        </w:rPr>
        <w:t xml:space="preserve"> we reported</w:t>
      </w:r>
      <w:r w:rsidR="00BB68EB" w:rsidRPr="000A457F">
        <w:rPr>
          <w:bCs/>
        </w:rPr>
        <w:t xml:space="preserve"> a series </w:t>
      </w:r>
      <w:r w:rsidR="00BB68EB" w:rsidRPr="000A457F">
        <w:t>of molecular complexes of Zn</w:t>
      </w:r>
      <w:r w:rsidR="00B95D6B" w:rsidRPr="000A457F">
        <w:t>(II)</w:t>
      </w:r>
      <w:r w:rsidR="00BB68EB" w:rsidRPr="000A457F">
        <w:t xml:space="preserve"> with these characteristics, and we demonstrated their preformation in solution </w:t>
      </w:r>
      <w:r w:rsidRPr="000A457F">
        <w:t>at</w:t>
      </w:r>
      <w:r w:rsidR="004E38A3" w:rsidRPr="000A457F">
        <w:t xml:space="preserve"> </w:t>
      </w:r>
      <w:r w:rsidR="00460DB7" w:rsidRPr="000A457F">
        <w:t xml:space="preserve">concentrations </w:t>
      </w:r>
      <w:r w:rsidR="00A35CC5" w:rsidRPr="000A457F">
        <w:t>in</w:t>
      </w:r>
      <w:r w:rsidR="00460DB7" w:rsidRPr="000A457F">
        <w:t xml:space="preserve"> which no </w:t>
      </w:r>
      <w:proofErr w:type="spellStart"/>
      <w:r w:rsidR="00460DB7" w:rsidRPr="000A457F">
        <w:t>aurophilic</w:t>
      </w:r>
      <w:proofErr w:type="spellEnd"/>
      <w:r w:rsidR="00460DB7" w:rsidRPr="000A457F">
        <w:t xml:space="preserve"> interactions are present.</w:t>
      </w:r>
      <w:r w:rsidR="00A84E9C" w:rsidRPr="000A457F">
        <w:fldChar w:fldCharType="begin"/>
      </w:r>
      <w:r w:rsidR="00A84E9C" w:rsidRPr="000A457F">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00A84E9C" w:rsidRPr="000A457F">
        <w:fldChar w:fldCharType="separate"/>
      </w:r>
      <w:r w:rsidR="00A84E9C" w:rsidRPr="000A457F">
        <w:rPr>
          <w:noProof/>
          <w:vertAlign w:val="superscript"/>
        </w:rPr>
        <w:t>29</w:t>
      </w:r>
      <w:r w:rsidR="00A84E9C" w:rsidRPr="000A457F">
        <w:fldChar w:fldCharType="end"/>
      </w:r>
      <w:r w:rsidR="00460DB7" w:rsidRPr="000A457F">
        <w:t xml:space="preserve"> The formation of {(L)</w:t>
      </w:r>
      <w:r w:rsidR="00460DB7" w:rsidRPr="000A457F">
        <w:rPr>
          <w:vertAlign w:val="subscript"/>
        </w:rPr>
        <w:t>2</w:t>
      </w:r>
      <w:r w:rsidR="00460DB7" w:rsidRPr="000A457F">
        <w:t>Zn[Au(CN)</w:t>
      </w:r>
      <w:r w:rsidR="00460DB7" w:rsidRPr="000A457F">
        <w:rPr>
          <w:vertAlign w:val="subscript"/>
        </w:rPr>
        <w:t>2</w:t>
      </w:r>
      <w:r w:rsidR="00460DB7" w:rsidRPr="000A457F">
        <w:t>]}</w:t>
      </w:r>
      <w:r w:rsidR="00460DB7" w:rsidRPr="000A457F">
        <w:rPr>
          <w:vertAlign w:val="superscript"/>
        </w:rPr>
        <w:t>+</w:t>
      </w:r>
      <w:r w:rsidR="00460DB7" w:rsidRPr="000A457F">
        <w:t xml:space="preserve"> </w:t>
      </w:r>
      <w:r w:rsidR="00156E71" w:rsidRPr="000A457F">
        <w:t>(</w:t>
      </w:r>
      <w:r w:rsidR="00460DB7" w:rsidRPr="000A457F">
        <w:t>L = chelating ligand</w:t>
      </w:r>
      <w:r w:rsidR="00156E71" w:rsidRPr="000A457F">
        <w:t>)</w:t>
      </w:r>
      <w:r w:rsidR="00460DB7" w:rsidRPr="000A457F">
        <w:t xml:space="preserve"> is favoured </w:t>
      </w:r>
      <w:r w:rsidR="00B10325" w:rsidRPr="000A457F">
        <w:t>with</w:t>
      </w:r>
      <w:r w:rsidR="00B927C3" w:rsidRPr="000A457F">
        <w:t xml:space="preserve"> </w:t>
      </w:r>
      <w:r w:rsidR="00460DB7" w:rsidRPr="000A457F">
        <w:t>respect to the [Zn(L)</w:t>
      </w:r>
      <w:r w:rsidR="00460DB7" w:rsidRPr="000A457F">
        <w:rPr>
          <w:vertAlign w:val="subscript"/>
        </w:rPr>
        <w:t>3</w:t>
      </w:r>
      <w:r w:rsidR="00460DB7" w:rsidRPr="000A457F">
        <w:t>]</w:t>
      </w:r>
      <w:r w:rsidR="00460DB7" w:rsidRPr="000A457F">
        <w:rPr>
          <w:vertAlign w:val="superscript"/>
        </w:rPr>
        <w:t>+</w:t>
      </w:r>
      <w:r w:rsidR="00460DB7" w:rsidRPr="000A457F">
        <w:t xml:space="preserve"> </w:t>
      </w:r>
      <w:r w:rsidR="00A35CC5" w:rsidRPr="000A457F">
        <w:t>due to</w:t>
      </w:r>
      <w:r w:rsidR="00460DB7" w:rsidRPr="000A457F">
        <w:t xml:space="preserve"> the great difference between K</w:t>
      </w:r>
      <w:r w:rsidR="00460DB7" w:rsidRPr="000A457F">
        <w:rPr>
          <w:vertAlign w:val="subscript"/>
        </w:rPr>
        <w:t>2</w:t>
      </w:r>
      <w:r w:rsidR="00460DB7" w:rsidRPr="000A457F">
        <w:t xml:space="preserve"> and K</w:t>
      </w:r>
      <w:r w:rsidR="00460DB7" w:rsidRPr="000A457F">
        <w:rPr>
          <w:vertAlign w:val="subscript"/>
        </w:rPr>
        <w:t>3</w:t>
      </w:r>
      <w:r w:rsidR="00460DB7" w:rsidRPr="000A457F">
        <w:t xml:space="preserve"> formation constants for Zn</w:t>
      </w:r>
      <w:r w:rsidR="0060781C" w:rsidRPr="000A457F">
        <w:t>(II)</w:t>
      </w:r>
      <w:r w:rsidR="00460DB7" w:rsidRPr="000A457F">
        <w:t xml:space="preserve"> complexes (see Figure 1 for the 2,2’-bipyridine and the 1,10-phenantroline).</w:t>
      </w:r>
      <w:r w:rsidR="00A84E9C" w:rsidRPr="000A457F">
        <w:fldChar w:fldCharType="begin"/>
      </w:r>
      <w:r w:rsidR="00A84E9C" w:rsidRPr="000A457F">
        <w:instrText xml:space="preserve"> ADDIN EN.CITE &lt;EndNote&gt;&lt;Cite&gt;&lt;Author&gt;McBryde&lt;/Author&gt;&lt;Year&gt;1978&lt;/Year&gt;&lt;RecNum&gt;1752&lt;/RecNum&gt;&lt;DisplayText&gt;&lt;style face="superscript"&gt;30&lt;/style&gt;&lt;/DisplayText&gt;&lt;record&gt;&lt;rec-number&gt;1752&lt;/rec-number&gt;&lt;foreign-keys&gt;&lt;key app="EN" db-id="vrrrfdarpeerdpetadq5f9sd5st0srwaf5fa" timestamp="1617787661"&gt;1752&lt;/key&gt;&lt;/foreign-keys&gt;&lt;ref-type name="Book"&gt;6&lt;/ref-type&gt;&lt;contributors&gt;&lt;authors&gt;&lt;author&gt;W.A.E. McBryde&lt;/author&gt;&lt;/authors&gt;&lt;secondary-authors&gt;&lt;author&gt;IUPAC&lt;/author&gt;&lt;/secondary-authors&gt;&lt;tertiary-authors&gt;&lt;author&gt;Pergamon Press&lt;/author&gt;&lt;/tertiary-authors&gt;&lt;/contributors&gt;&lt;titles&gt;&lt;title&gt;A CRITICAL REVIEW OF EQUILIBRIUM DATA FOR PROTON- AND METAL COMPLEXES OF 1,10 PHENANTHBOLINE, 2,2&amp;apos; BIPYBIDYL AND RELATED COMPOUNDS, IUPAC CHEMICAL DATA SERIES&lt;/title&gt;&lt;secondary-title&gt;IUPAC CHEMICAL DATA SERIES&lt;/secondary-title&gt;&lt;/titles&gt;&lt;number&gt;17&lt;/number&gt;&lt;dates&gt;&lt;year&gt;1978&lt;/year&gt;&lt;/dates&gt;&lt;pub-location&gt;Oxford&lt;/pub-location&gt;&lt;urls&gt;&lt;/urls&gt;&lt;/record&gt;&lt;/Cite&gt;&lt;/EndNote&gt;</w:instrText>
      </w:r>
      <w:r w:rsidR="00A84E9C" w:rsidRPr="000A457F">
        <w:fldChar w:fldCharType="separate"/>
      </w:r>
      <w:r w:rsidR="00A84E9C" w:rsidRPr="000A457F">
        <w:rPr>
          <w:noProof/>
          <w:vertAlign w:val="superscript"/>
        </w:rPr>
        <w:t>30</w:t>
      </w:r>
      <w:r w:rsidR="00A84E9C" w:rsidRPr="000A457F">
        <w:fldChar w:fldCharType="end"/>
      </w:r>
      <w:r w:rsidR="00460DB7" w:rsidRPr="000A457F">
        <w:t xml:space="preserve"> This is mainly due </w:t>
      </w:r>
      <w:r w:rsidR="00460DB7" w:rsidRPr="000A457F">
        <w:lastRenderedPageBreak/>
        <w:t>to the absence of crystal field stabili</w:t>
      </w:r>
      <w:r w:rsidR="008F6A49" w:rsidRPr="000A457F">
        <w:t>s</w:t>
      </w:r>
      <w:r w:rsidR="00460DB7" w:rsidRPr="000A457F">
        <w:t xml:space="preserve">ation and the small ionic radius of this </w:t>
      </w:r>
      <w:r w:rsidR="0023014B" w:rsidRPr="000A457F">
        <w:t>cation.</w:t>
      </w:r>
      <w:r w:rsidR="00A84E9C" w:rsidRPr="000A457F">
        <w:fldChar w:fldCharType="begin">
          <w:fldData xml:space="preserve">PEVuZE5vdGU+PENpdGU+PEF1dGhvcj5ZYW1hc2FraTwvQXV0aG9yPjxZZWFyPjE5NTY8L1llYXI+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zMjQtMTMyNDwvcGFnZXM+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</w:fldData>
        </w:fldChar>
      </w:r>
      <w:r w:rsidR="00A84E9C" w:rsidRPr="000A457F">
        <w:instrText xml:space="preserve"> ADDIN EN.CITE </w:instrText>
      </w:r>
      <w:r w:rsidR="00A84E9C" w:rsidRPr="000A457F">
        <w:fldChar w:fldCharType="begin">
          <w:fldData xml:space="preserve">PEVuZE5vdGU+PENpdGU+PEF1dGhvcj5ZYW1hc2FraTwvQXV0aG9yPjxZZWFyPjE5NTY8L1llYXI+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zMjQtMTMyNDwvcGFnZXM+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</w:fldData>
        </w:fldChar>
      </w:r>
      <w:r w:rsidR="00A84E9C" w:rsidRPr="000A457F">
        <w:instrText xml:space="preserve"> ADDIN EN.CITE.DATA </w:instrText>
      </w:r>
      <w:r w:rsidR="00A84E9C" w:rsidRPr="000A457F">
        <w:fldChar w:fldCharType="end"/>
      </w:r>
      <w:r w:rsidR="00A84E9C" w:rsidRPr="000A457F">
        <w:fldChar w:fldCharType="separate"/>
      </w:r>
      <w:r w:rsidR="00A84E9C" w:rsidRPr="000A457F">
        <w:rPr>
          <w:noProof/>
          <w:vertAlign w:val="superscript"/>
        </w:rPr>
        <w:t>31,32</w:t>
      </w:r>
      <w:r w:rsidR="00A84E9C" w:rsidRPr="000A457F">
        <w:fldChar w:fldCharType="end"/>
      </w:r>
      <w:r w:rsidR="0023014B" w:rsidRPr="000A457F">
        <w:t xml:space="preserve"> In this paper we focus our attention on copper-dicyanoaurate bimetallic </w:t>
      </w:r>
      <w:r w:rsidR="004E38A3" w:rsidRPr="000A457F">
        <w:t xml:space="preserve">complexes in </w:t>
      </w:r>
      <w:r w:rsidR="006C1FBD" w:rsidRPr="000A457F">
        <w:t xml:space="preserve">the </w:t>
      </w:r>
      <w:r w:rsidR="004E38A3" w:rsidRPr="000A457F">
        <w:t xml:space="preserve">presence of chelating ligands. </w:t>
      </w:r>
      <w:r w:rsidR="00742483" w:rsidRPr="000A457F">
        <w:t>Cu</w:t>
      </w:r>
      <w:r w:rsidR="00B95D6B" w:rsidRPr="000A457F">
        <w:t>(II)</w:t>
      </w:r>
      <w:r w:rsidR="00B9452C" w:rsidRPr="000A457F">
        <w:t xml:space="preserve"> ion</w:t>
      </w:r>
      <w:r w:rsidR="00742483" w:rsidRPr="000A457F">
        <w:t xml:space="preserve"> is a good candidate for the formation of bis</w:t>
      </w:r>
      <w:r w:rsidR="003164CE" w:rsidRPr="000A457F">
        <w:t>-</w:t>
      </w:r>
      <w:r w:rsidR="00742483" w:rsidRPr="000A457F">
        <w:t>chelated species</w:t>
      </w:r>
      <w:r w:rsidR="00901641" w:rsidRPr="000A457F">
        <w:t xml:space="preserve">, </w:t>
      </w:r>
      <w:r w:rsidR="00A804C5" w:rsidRPr="000A457F">
        <w:t>as a</w:t>
      </w:r>
      <w:r w:rsidR="00901641" w:rsidRPr="000A457F">
        <w:t xml:space="preserve"> consequence of </w:t>
      </w:r>
      <w:r w:rsidR="00742483" w:rsidRPr="000A457F">
        <w:t xml:space="preserve">the Jahn-Teller </w:t>
      </w:r>
      <w:r w:rsidR="00A804C5" w:rsidRPr="000A457F">
        <w:t xml:space="preserve">effect </w:t>
      </w:r>
      <w:r w:rsidR="00A92753" w:rsidRPr="000A457F">
        <w:t xml:space="preserve">(or pseudo Jahn-Teller for </w:t>
      </w:r>
      <w:proofErr w:type="spellStart"/>
      <w:r w:rsidR="00A92753" w:rsidRPr="000A457F">
        <w:t>heteroleptic</w:t>
      </w:r>
      <w:proofErr w:type="spellEnd"/>
      <w:r w:rsidR="00A92753" w:rsidRPr="000A457F">
        <w:t xml:space="preserve"> complexes) </w:t>
      </w:r>
      <w:r w:rsidR="00A804C5" w:rsidRPr="000A457F">
        <w:t>which</w:t>
      </w:r>
      <w:r w:rsidR="00742483" w:rsidRPr="000A457F">
        <w:t xml:space="preserve"> destabili</w:t>
      </w:r>
      <w:r w:rsidR="0062070C" w:rsidRPr="000A457F">
        <w:t>s</w:t>
      </w:r>
      <w:r w:rsidR="00742483" w:rsidRPr="000A457F">
        <w:t>e</w:t>
      </w:r>
      <w:r w:rsidR="00BF513E" w:rsidRPr="000A457F">
        <w:t>s</w:t>
      </w:r>
      <w:r w:rsidR="00742483" w:rsidRPr="000A457F">
        <w:t xml:space="preserve"> the </w:t>
      </w:r>
      <w:r w:rsidR="00B9452C" w:rsidRPr="000A457F">
        <w:t>tris</w:t>
      </w:r>
      <w:r w:rsidR="003164CE" w:rsidRPr="000A457F">
        <w:t>-</w:t>
      </w:r>
      <w:r w:rsidR="00B9452C" w:rsidRPr="000A457F">
        <w:t>chelated form and generat</w:t>
      </w:r>
      <w:r w:rsidR="00A230F6" w:rsidRPr="000A457F">
        <w:t>e</w:t>
      </w:r>
      <w:r w:rsidR="00C60EA5" w:rsidRPr="000A457F">
        <w:t>s</w:t>
      </w:r>
      <w:r w:rsidR="00B9452C" w:rsidRPr="000A457F">
        <w:t xml:space="preserve"> systems</w:t>
      </w:r>
      <w:r w:rsidR="004F5DB7" w:rsidRPr="000A457F">
        <w:t xml:space="preserve"> </w:t>
      </w:r>
      <w:r w:rsidR="00B9452C" w:rsidRPr="000A457F">
        <w:t>with K</w:t>
      </w:r>
      <w:r w:rsidR="002B1C0C" w:rsidRPr="000A457F">
        <w:rPr>
          <w:vertAlign w:val="subscript"/>
        </w:rPr>
        <w:t>2</w:t>
      </w:r>
      <w:r w:rsidR="00B9452C" w:rsidRPr="000A457F">
        <w:t>&gt;&gt;K</w:t>
      </w:r>
      <w:r w:rsidR="002B1C0C" w:rsidRPr="000A457F">
        <w:rPr>
          <w:vertAlign w:val="subscript"/>
        </w:rPr>
        <w:t>3</w:t>
      </w:r>
      <w:r w:rsidR="00CE2EE7" w:rsidRPr="000A457F">
        <w:t>(</w:t>
      </w:r>
      <w:r w:rsidR="00B9452C" w:rsidRPr="000A457F">
        <w:t>see Figure 1)</w:t>
      </w:r>
      <w:r w:rsidR="00A84E9C" w:rsidRPr="000A457F">
        <w:rPr>
          <w:bCs/>
        </w:rPr>
        <w:fldChar w:fldCharType="begin"/>
      </w:r>
      <w:r w:rsidR="00A84E9C" w:rsidRPr="000A457F">
        <w:instrText xml:space="preserve"> ADDIN EN.CITE &lt;EndNote&gt;&lt;Cite&gt;&lt;Author&gt;McBryde&lt;/Author&gt;&lt;Year&gt;1978&lt;/Year&gt;&lt;RecNum&gt;1752&lt;/RecNum&gt;&lt;DisplayText&gt;&lt;style face="superscript"&gt;30&lt;/style&gt;&lt;/DisplayText&gt;&lt;record&gt;&lt;rec-number&gt;1752&lt;/rec-number&gt;&lt;foreign-keys&gt;&lt;key app="EN" db-id="vrrrfdarpeerdpetadq5f9sd5st0srwaf5fa" timestamp="1617787661"&gt;1752&lt;/key&gt;&lt;/foreign-keys&gt;&lt;ref-type name="Book"&gt;6&lt;/ref-type&gt;&lt;contributors&gt;&lt;authors&gt;&lt;author&gt;W.A.E. McBryde&lt;/author&gt;&lt;/authors&gt;&lt;secondary-authors&gt;&lt;author&gt;IUPAC&lt;/author&gt;&lt;/secondary-authors&gt;&lt;tertiary-authors&gt;&lt;author&gt;Pergamon Press&lt;/author&gt;&lt;/tertiary-authors&gt;&lt;/contributors&gt;&lt;titles&gt;&lt;title&gt;A CRITICAL REVIEW OF EQUILIBRIUM DATA FOR PROTON- AND METAL COMPLEXES OF 1,10 PHENANTHBOLINE, 2,2&amp;apos; BIPYBIDYL AND RELATED COMPOUNDS, IUPAC CHEMICAL DATA SERIES&lt;/title&gt;&lt;secondary-title&gt;IUPAC CHEMICAL DATA SERIES&lt;/secondary-title&gt;&lt;/titles&gt;&lt;number&gt;17&lt;/number&gt;&lt;dates&gt;&lt;year&gt;1978&lt;/year&gt;&lt;/dates&gt;&lt;pub-location&gt;Oxford&lt;/pub-location&gt;&lt;urls&gt;&lt;/urls&gt;&lt;/record&gt;&lt;/Cite&gt;&lt;/EndNote&gt;</w:instrText>
      </w:r>
      <w:r w:rsidR="00A84E9C" w:rsidRPr="000A457F">
        <w:rPr>
          <w:bCs/>
        </w:rPr>
        <w:fldChar w:fldCharType="separate"/>
      </w:r>
      <w:r w:rsidR="00A84E9C" w:rsidRPr="000A457F">
        <w:rPr>
          <w:noProof/>
          <w:vertAlign w:val="superscript"/>
        </w:rPr>
        <w:t>30</w:t>
      </w:r>
      <w:r w:rsidR="00A84E9C" w:rsidRPr="000A457F">
        <w:rPr>
          <w:bCs/>
        </w:rPr>
        <w:fldChar w:fldCharType="end"/>
      </w:r>
      <w:r w:rsidR="00B9452C" w:rsidRPr="000A457F">
        <w:t>.</w:t>
      </w:r>
      <w:r w:rsidR="0069510F" w:rsidRPr="000A457F">
        <w:t xml:space="preserve"> </w:t>
      </w:r>
      <w:r w:rsidR="003F1B93" w:rsidRPr="000A457F">
        <w:t>F</w:t>
      </w:r>
      <w:r w:rsidR="00E20908" w:rsidRPr="000A457F">
        <w:t xml:space="preserve">rom a structural point of view, </w:t>
      </w:r>
      <w:r w:rsidR="00880865" w:rsidRPr="000A457F">
        <w:t xml:space="preserve">in complexes </w:t>
      </w:r>
      <w:r w:rsidR="003F1B93" w:rsidRPr="000A457F">
        <w:t>the Jahn-Teller effect causes</w:t>
      </w:r>
      <w:r w:rsidR="008562FD" w:rsidRPr="000A457F">
        <w:t>:</w:t>
      </w:r>
      <w:r w:rsidR="003F1B93" w:rsidRPr="000A457F">
        <w:t xml:space="preserve"> </w:t>
      </w:r>
      <w:r w:rsidR="008562FD" w:rsidRPr="000A457F">
        <w:t>(</w:t>
      </w:r>
      <w:proofErr w:type="spellStart"/>
      <w:r w:rsidR="008562FD" w:rsidRPr="000A457F">
        <w:t>i</w:t>
      </w:r>
      <w:proofErr w:type="spellEnd"/>
      <w:r w:rsidR="008562FD" w:rsidRPr="000A457F">
        <w:t xml:space="preserve">) </w:t>
      </w:r>
      <w:r w:rsidR="003F1B93" w:rsidRPr="000A457F">
        <w:t>with 2,2’-</w:t>
      </w:r>
      <w:r w:rsidR="00296CAA">
        <w:t>bipyridine-like</w:t>
      </w:r>
      <w:r w:rsidR="003F1B93" w:rsidRPr="000A457F">
        <w:t xml:space="preserve"> ligands, </w:t>
      </w:r>
      <w:r w:rsidR="008024DE" w:rsidRPr="000A457F">
        <w:t>a</w:t>
      </w:r>
      <w:r w:rsidR="003F1B93" w:rsidRPr="000A457F">
        <w:t>n out-of-plane</w:t>
      </w:r>
      <w:r w:rsidR="008024DE" w:rsidRPr="000A457F">
        <w:t xml:space="preserve"> distortion of </w:t>
      </w:r>
      <w:r w:rsidR="003164CE" w:rsidRPr="000A457F">
        <w:t>one chelating</w:t>
      </w:r>
      <w:r w:rsidR="008024DE" w:rsidRPr="000A457F">
        <w:t xml:space="preserve"> ligand </w:t>
      </w:r>
      <w:r w:rsidR="00E22A3D" w:rsidRPr="000A457F">
        <w:t>(</w:t>
      </w:r>
      <w:r w:rsidR="00880865" w:rsidRPr="000A457F">
        <w:t>ii</w:t>
      </w:r>
      <w:r w:rsidR="00E22A3D" w:rsidRPr="000A457F">
        <w:t>)</w:t>
      </w:r>
      <w:r w:rsidR="00880865" w:rsidRPr="000A457F">
        <w:t xml:space="preserve"> with</w:t>
      </w:r>
      <w:r w:rsidR="00102C85" w:rsidRPr="000A457F">
        <w:t xml:space="preserve"> the </w:t>
      </w:r>
      <w:r w:rsidR="003F1B93" w:rsidRPr="000A457F">
        <w:t xml:space="preserve">more rigid </w:t>
      </w:r>
      <w:proofErr w:type="spellStart"/>
      <w:r w:rsidR="003F1B93" w:rsidRPr="000A457F">
        <w:t>phenantroline</w:t>
      </w:r>
      <w:proofErr w:type="spellEnd"/>
      <w:r w:rsidR="003F1B93" w:rsidRPr="000A457F">
        <w:t xml:space="preserve"> </w:t>
      </w:r>
      <w:r w:rsidR="003164CE" w:rsidRPr="000A457F">
        <w:t>a shift of one of the ligand</w:t>
      </w:r>
      <w:r w:rsidR="003B6835" w:rsidRPr="000A457F">
        <w:t>s</w:t>
      </w:r>
      <w:r w:rsidR="003164CE" w:rsidRPr="000A457F">
        <w:t xml:space="preserve"> around the metal cent</w:t>
      </w:r>
      <w:r w:rsidR="005D537F" w:rsidRPr="000A457F">
        <w:t>re</w:t>
      </w:r>
      <w:r w:rsidR="005C3999" w:rsidRPr="000A457F">
        <w:t xml:space="preserve"> (see Figure S1 and S2 in ESI)</w:t>
      </w:r>
      <w:r w:rsidR="008024DE" w:rsidRPr="000A457F">
        <w:t>.</w:t>
      </w:r>
      <w:r w:rsidR="00084627" w:rsidRPr="000A457F">
        <w:t xml:space="preserve"> </w:t>
      </w:r>
      <w:r w:rsidR="00A84E9C" w:rsidRPr="000A457F">
        <w:rPr>
          <w:bCs/>
        </w:rPr>
        <w:fldChar w:fldCharType="begin">
          <w:fldData xml:space="preserve">PEVuZE5vdGU+PENpdGU+PEF1dGhvcj5NdXJwaHk8L0F1dGhvcj48WWVhcj4yMDA2PC9ZZWFyPjxS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</w:fldData>
        </w:fldChar>
      </w:r>
      <w:r w:rsidR="00A84E9C" w:rsidRPr="000A457F">
        <w:instrText xml:space="preserve"> ADDIN EN.CITE </w:instrText>
      </w:r>
      <w:r w:rsidR="00A84E9C" w:rsidRPr="000A457F">
        <w:rPr>
          <w:bCs/>
        </w:rPr>
        <w:fldChar w:fldCharType="begin">
          <w:fldData xml:space="preserve">PEVuZE5vdGU+PENpdGU+PEF1dGhvcj5NdXJwaHk8L0F1dGhvcj48WWVhcj4yMDA2PC9ZZWFyPjxS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</w:fldData>
        </w:fldChar>
      </w:r>
      <w:r w:rsidR="00A84E9C" w:rsidRPr="000A457F">
        <w:instrText xml:space="preserve"> ADDIN EN.CITE.DATA </w:instrText>
      </w:r>
      <w:r w:rsidR="00A84E9C" w:rsidRPr="000A457F">
        <w:rPr>
          <w:bCs/>
        </w:rPr>
      </w:r>
      <w:r w:rsidR="00A84E9C" w:rsidRPr="000A457F">
        <w:rPr>
          <w:bCs/>
        </w:rPr>
        <w:fldChar w:fldCharType="end"/>
      </w:r>
      <w:r w:rsidR="00A84E9C" w:rsidRPr="000A457F">
        <w:rPr>
          <w:bCs/>
        </w:rPr>
      </w:r>
      <w:r w:rsidR="00A84E9C" w:rsidRPr="000A457F">
        <w:rPr>
          <w:bCs/>
        </w:rPr>
        <w:fldChar w:fldCharType="separate"/>
      </w:r>
      <w:r w:rsidR="00A84E9C" w:rsidRPr="000A457F">
        <w:rPr>
          <w:noProof/>
          <w:vertAlign w:val="superscript"/>
        </w:rPr>
        <w:t>33-36</w:t>
      </w:r>
      <w:r w:rsidR="00A84E9C" w:rsidRPr="000A457F">
        <w:rPr>
          <w:bCs/>
        </w:rPr>
        <w:fldChar w:fldCharType="end"/>
      </w:r>
      <w:r w:rsidR="0088195E" w:rsidRPr="000A457F">
        <w:t xml:space="preserve"> </w:t>
      </w:r>
      <w:r w:rsidR="00BF513E" w:rsidRPr="000A457F">
        <w:t>Moreover</w:t>
      </w:r>
      <w:r w:rsidR="0088195E" w:rsidRPr="000A457F">
        <w:t xml:space="preserve">, </w:t>
      </w:r>
      <w:r w:rsidR="00EF05DC" w:rsidRPr="000A457F">
        <w:t xml:space="preserve">the previously described </w:t>
      </w:r>
      <w:r w:rsidR="0088195E" w:rsidRPr="000A457F">
        <w:t xml:space="preserve">copper-dicyanoaurate materials have shown very promising </w:t>
      </w:r>
      <w:proofErr w:type="spellStart"/>
      <w:r w:rsidR="0088195E" w:rsidRPr="000A457F">
        <w:t>vapochromism</w:t>
      </w:r>
      <w:proofErr w:type="spellEnd"/>
      <w:r w:rsidR="001C7C58" w:rsidRPr="000A457F">
        <w:t xml:space="preserve"> (modification of electronic absorption or emission spectra in presence of </w:t>
      </w:r>
      <w:r w:rsidR="002A56B0" w:rsidRPr="000A457F">
        <w:t xml:space="preserve">specific chemical species in </w:t>
      </w:r>
      <w:r w:rsidR="00EF05DC" w:rsidRPr="000A457F">
        <w:t xml:space="preserve">the </w:t>
      </w:r>
      <w:r w:rsidR="002A56B0" w:rsidRPr="000A457F">
        <w:t>atmosphere</w:t>
      </w:r>
      <w:r w:rsidR="001C7C58" w:rsidRPr="000A457F">
        <w:t>)</w:t>
      </w:r>
      <w:r w:rsidR="00E6485A" w:rsidRPr="000A457F">
        <w:t xml:space="preserve"> </w:t>
      </w:r>
      <w:r w:rsidR="0088195E" w:rsidRPr="000A457F">
        <w:t>and</w:t>
      </w:r>
      <w:r w:rsidR="00E6485A" w:rsidRPr="000A457F">
        <w:t xml:space="preserve"> </w:t>
      </w:r>
      <w:r w:rsidR="0088195E" w:rsidRPr="000A457F">
        <w:t>anomalous P</w:t>
      </w:r>
      <w:r w:rsidR="002A56B0" w:rsidRPr="000A457F">
        <w:t>ressure</w:t>
      </w:r>
      <w:r w:rsidR="0088195E" w:rsidRPr="000A457F">
        <w:t>-T</w:t>
      </w:r>
      <w:r w:rsidR="002A56B0" w:rsidRPr="000A457F">
        <w:t>emperature</w:t>
      </w:r>
      <w:r w:rsidR="00146079" w:rsidRPr="000A457F">
        <w:t xml:space="preserve"> (P-T)</w:t>
      </w:r>
      <w:r w:rsidR="0088195E" w:rsidRPr="000A457F">
        <w:t xml:space="preserve"> behaviour.</w:t>
      </w:r>
      <w:r w:rsidR="00A84E9C" w:rsidRPr="000A457F">
        <w:rPr>
          <w:bCs/>
        </w:rPr>
        <w:fldChar w:fldCharType="begin">
          <w:fldData xml:space="preserve">PEVuZE5vdGU+PENpdGU+PEF1dGhvcj5MZWZlYnZyZTwvQXV0aG9yPjxZZWFyPjIwMDQ8L1llYXI+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</w:fldData>
        </w:fldChar>
      </w:r>
      <w:r w:rsidR="00A84E9C" w:rsidRPr="000A457F">
        <w:instrText xml:space="preserve"> ADDIN EN.CITE </w:instrText>
      </w:r>
      <w:r w:rsidR="00A84E9C" w:rsidRPr="000A457F">
        <w:rPr>
          <w:bCs/>
        </w:rPr>
        <w:fldChar w:fldCharType="begin">
          <w:fldData xml:space="preserve">PEVuZE5vdGU+PENpdGU+PEF1dGhvcj5MZWZlYnZyZTwvQXV0aG9yPjxZZWFyPjIwMDQ8L1llYXI+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</w:fldData>
        </w:fldChar>
      </w:r>
      <w:r w:rsidR="00A84E9C" w:rsidRPr="000A457F">
        <w:instrText xml:space="preserve"> ADDIN EN.CITE.DATA </w:instrText>
      </w:r>
      <w:r w:rsidR="00A84E9C" w:rsidRPr="000A457F">
        <w:rPr>
          <w:bCs/>
        </w:rPr>
      </w:r>
      <w:r w:rsidR="00A84E9C" w:rsidRPr="000A457F">
        <w:rPr>
          <w:bCs/>
        </w:rPr>
        <w:fldChar w:fldCharType="end"/>
      </w:r>
      <w:r w:rsidR="00A84E9C" w:rsidRPr="000A457F">
        <w:rPr>
          <w:bCs/>
        </w:rPr>
      </w:r>
      <w:r w:rsidR="00A84E9C" w:rsidRPr="000A457F">
        <w:rPr>
          <w:bCs/>
        </w:rPr>
        <w:fldChar w:fldCharType="separate"/>
      </w:r>
      <w:r w:rsidR="00A84E9C" w:rsidRPr="000A457F">
        <w:rPr>
          <w:noProof/>
          <w:vertAlign w:val="superscript"/>
        </w:rPr>
        <w:t>17, 37-39</w:t>
      </w:r>
      <w:r w:rsidR="00A84E9C" w:rsidRPr="000A457F">
        <w:rPr>
          <w:bCs/>
        </w:rPr>
        <w:fldChar w:fldCharType="end"/>
      </w:r>
    </w:p>
    <w:p w14:paraId="2E7D38A2" w14:textId="23C6D20F" w:rsidR="00221D17" w:rsidRPr="000A457F" w:rsidRDefault="003164CE" w:rsidP="00F94DAF">
      <w:pPr>
        <w:pStyle w:val="RSCI04CaptiontoFigureSchemeChart"/>
        <w:spacing w:line="240" w:lineRule="exact"/>
        <w:rPr>
          <w:rFonts w:cs="Times New Roman"/>
          <w:bCs w:val="0"/>
          <w:w w:val="108"/>
          <w:sz w:val="18"/>
        </w:rPr>
      </w:pPr>
      <w:r w:rsidRPr="000A457F">
        <w:rPr>
          <w:rFonts w:cs="Times New Roman"/>
          <w:bCs w:val="0"/>
          <w:w w:val="108"/>
          <w:sz w:val="18"/>
        </w:rPr>
        <w:t xml:space="preserve">In this paper, we </w:t>
      </w:r>
      <w:r w:rsidR="003B6835" w:rsidRPr="000A457F">
        <w:rPr>
          <w:rFonts w:cs="Times New Roman"/>
          <w:bCs w:val="0"/>
          <w:w w:val="108"/>
          <w:sz w:val="18"/>
        </w:rPr>
        <w:t>report the synthesis</w:t>
      </w:r>
      <w:r w:rsidRPr="000A457F">
        <w:rPr>
          <w:rFonts w:cs="Times New Roman"/>
          <w:bCs w:val="0"/>
          <w:w w:val="108"/>
          <w:sz w:val="18"/>
        </w:rPr>
        <w:t xml:space="preserve"> and characteriz</w:t>
      </w:r>
      <w:r w:rsidR="003B6835" w:rsidRPr="000A457F">
        <w:rPr>
          <w:rFonts w:cs="Times New Roman"/>
          <w:bCs w:val="0"/>
          <w:w w:val="108"/>
          <w:sz w:val="18"/>
        </w:rPr>
        <w:t>ation</w:t>
      </w:r>
      <w:r w:rsidR="00D01513" w:rsidRPr="000A457F">
        <w:rPr>
          <w:rFonts w:cs="Times New Roman"/>
          <w:bCs w:val="0"/>
          <w:w w:val="108"/>
          <w:sz w:val="18"/>
        </w:rPr>
        <w:t xml:space="preserve"> </w:t>
      </w:r>
      <w:r w:rsidR="003B6835" w:rsidRPr="000A457F">
        <w:rPr>
          <w:rFonts w:cs="Times New Roman"/>
          <w:bCs w:val="0"/>
          <w:w w:val="108"/>
          <w:sz w:val="18"/>
        </w:rPr>
        <w:t xml:space="preserve">of </w:t>
      </w:r>
      <w:r w:rsidR="00D01513" w:rsidRPr="00175799">
        <w:rPr>
          <w:rFonts w:cs="Times New Roman"/>
          <w:bCs w:val="0"/>
          <w:w w:val="108"/>
          <w:sz w:val="18"/>
        </w:rPr>
        <w:t xml:space="preserve">a family of </w:t>
      </w:r>
      <w:r w:rsidR="00B32816" w:rsidRPr="00175799">
        <w:rPr>
          <w:rFonts w:cs="Times New Roman"/>
          <w:bCs w:val="0"/>
          <w:w w:val="108"/>
          <w:sz w:val="18"/>
        </w:rPr>
        <w:t>5</w:t>
      </w:r>
      <w:r w:rsidRPr="00175799">
        <w:rPr>
          <w:rFonts w:cs="Times New Roman"/>
          <w:bCs w:val="0"/>
          <w:w w:val="108"/>
          <w:sz w:val="18"/>
        </w:rPr>
        <w:t xml:space="preserve"> new bimetallic complexes</w:t>
      </w:r>
      <w:r w:rsidR="00372CAD" w:rsidRPr="00175799">
        <w:rPr>
          <w:rFonts w:cs="Times New Roman"/>
          <w:bCs w:val="0"/>
          <w:w w:val="108"/>
          <w:sz w:val="18"/>
        </w:rPr>
        <w:t xml:space="preserve"> (see Table 1) </w:t>
      </w:r>
      <w:r w:rsidR="008D6942" w:rsidRPr="00175799">
        <w:rPr>
          <w:rFonts w:cs="Times New Roman"/>
          <w:bCs w:val="0"/>
          <w:w w:val="108"/>
          <w:sz w:val="18"/>
        </w:rPr>
        <w:t>obtained using</w:t>
      </w:r>
      <w:r w:rsidR="00372CAD" w:rsidRPr="00175799">
        <w:rPr>
          <w:rFonts w:cs="Times New Roman"/>
          <w:bCs w:val="0"/>
          <w:w w:val="108"/>
          <w:sz w:val="18"/>
        </w:rPr>
        <w:t xml:space="preserve"> </w:t>
      </w:r>
      <w:r w:rsidR="009868D1" w:rsidRPr="00175799">
        <w:rPr>
          <w:rFonts w:cs="Times New Roman"/>
          <w:bCs w:val="0"/>
          <w:w w:val="108"/>
          <w:sz w:val="18"/>
        </w:rPr>
        <w:t>four</w:t>
      </w:r>
      <w:r w:rsidR="00372CAD" w:rsidRPr="00175799">
        <w:rPr>
          <w:rFonts w:cs="Times New Roman"/>
          <w:bCs w:val="0"/>
          <w:w w:val="108"/>
          <w:sz w:val="18"/>
        </w:rPr>
        <w:t xml:space="preserve"> nitrogen donor chelating ligands (</w:t>
      </w:r>
      <w:r w:rsidR="00D01513" w:rsidRPr="00175799">
        <w:rPr>
          <w:rFonts w:cs="Times New Roman"/>
          <w:bCs w:val="0"/>
          <w:w w:val="108"/>
          <w:sz w:val="18"/>
        </w:rPr>
        <w:t>L1 = 2,2′-bipyridine; L</w:t>
      </w:r>
      <w:r w:rsidR="009A3031" w:rsidRPr="00175799">
        <w:rPr>
          <w:rFonts w:cs="Times New Roman"/>
          <w:bCs w:val="0"/>
          <w:w w:val="108"/>
          <w:sz w:val="18"/>
        </w:rPr>
        <w:t>2</w:t>
      </w:r>
      <w:r w:rsidR="009A66FF" w:rsidRPr="00175799">
        <w:rPr>
          <w:rFonts w:cs="Times New Roman"/>
          <w:bCs w:val="0"/>
          <w:w w:val="108"/>
          <w:sz w:val="18"/>
        </w:rPr>
        <w:t xml:space="preserve"> </w:t>
      </w:r>
      <w:r w:rsidR="00D01513" w:rsidRPr="00175799">
        <w:rPr>
          <w:rFonts w:cs="Times New Roman"/>
          <w:bCs w:val="0"/>
          <w:w w:val="108"/>
          <w:sz w:val="18"/>
        </w:rPr>
        <w:t>=</w:t>
      </w:r>
      <w:r w:rsidR="009A66FF" w:rsidRPr="00175799">
        <w:rPr>
          <w:rFonts w:cs="Times New Roman"/>
          <w:bCs w:val="0"/>
          <w:w w:val="108"/>
          <w:sz w:val="18"/>
        </w:rPr>
        <w:t xml:space="preserve"> </w:t>
      </w:r>
      <w:r w:rsidR="00D01513" w:rsidRPr="00175799">
        <w:rPr>
          <w:rFonts w:cs="Times New Roman"/>
          <w:bCs w:val="0"/>
          <w:w w:val="108"/>
          <w:sz w:val="18"/>
        </w:rPr>
        <w:t>1,10-phenantroline</w:t>
      </w:r>
      <w:r w:rsidR="009A3031" w:rsidRPr="00175799">
        <w:rPr>
          <w:rFonts w:cs="Times New Roman"/>
          <w:bCs w:val="0"/>
          <w:w w:val="108"/>
          <w:sz w:val="18"/>
        </w:rPr>
        <w:t>;</w:t>
      </w:r>
      <w:r w:rsidR="009A66FF" w:rsidRPr="00175799">
        <w:rPr>
          <w:rFonts w:cs="Times New Roman"/>
          <w:bCs w:val="0"/>
          <w:w w:val="108"/>
          <w:sz w:val="18"/>
        </w:rPr>
        <w:t xml:space="preserve"> L</w:t>
      </w:r>
      <w:r w:rsidR="008D0A52" w:rsidRPr="00175799">
        <w:rPr>
          <w:rFonts w:cs="Times New Roman"/>
          <w:bCs w:val="0"/>
          <w:w w:val="108"/>
          <w:sz w:val="18"/>
        </w:rPr>
        <w:t>3</w:t>
      </w:r>
      <w:r w:rsidR="009A66FF" w:rsidRPr="00175799">
        <w:rPr>
          <w:rFonts w:cs="Times New Roman"/>
          <w:bCs w:val="0"/>
          <w:w w:val="108"/>
          <w:sz w:val="18"/>
        </w:rPr>
        <w:t xml:space="preserve">= </w:t>
      </w:r>
      <w:r w:rsidR="00D01513" w:rsidRPr="00175799">
        <w:rPr>
          <w:rFonts w:cs="Times New Roman"/>
          <w:bCs w:val="0"/>
          <w:w w:val="108"/>
          <w:sz w:val="18"/>
        </w:rPr>
        <w:t>1-(2-pyridy)-3-(4-</w:t>
      </w:r>
      <w:proofErr w:type="gramStart"/>
      <w:r w:rsidR="00D01513" w:rsidRPr="00175799">
        <w:rPr>
          <w:rFonts w:cs="Times New Roman"/>
          <w:bCs w:val="0"/>
          <w:w w:val="108"/>
          <w:sz w:val="18"/>
        </w:rPr>
        <w:t>trifluoromethylphenyl)</w:t>
      </w:r>
      <w:proofErr w:type="spellStart"/>
      <w:r w:rsidR="00D01513" w:rsidRPr="00175799">
        <w:rPr>
          <w:rFonts w:cs="Times New Roman"/>
          <w:bCs w:val="0"/>
          <w:w w:val="108"/>
          <w:sz w:val="18"/>
        </w:rPr>
        <w:t>imidazo</w:t>
      </w:r>
      <w:proofErr w:type="spellEnd"/>
      <w:proofErr w:type="gramEnd"/>
      <w:r w:rsidR="00D01513" w:rsidRPr="00175799">
        <w:rPr>
          <w:rFonts w:cs="Times New Roman"/>
          <w:bCs w:val="0"/>
          <w:w w:val="108"/>
          <w:sz w:val="18"/>
        </w:rPr>
        <w:t>[1,5-a]-pyridine</w:t>
      </w:r>
      <w:r w:rsidR="009A66FF" w:rsidRPr="00175799">
        <w:rPr>
          <w:rFonts w:cs="Times New Roman"/>
          <w:bCs w:val="0"/>
          <w:w w:val="108"/>
          <w:sz w:val="18"/>
        </w:rPr>
        <w:t xml:space="preserve"> and</w:t>
      </w:r>
      <w:r w:rsidR="00D01513" w:rsidRPr="00175799">
        <w:rPr>
          <w:rFonts w:cs="Times New Roman"/>
          <w:bCs w:val="0"/>
          <w:w w:val="108"/>
          <w:sz w:val="18"/>
        </w:rPr>
        <w:t xml:space="preserve"> L</w:t>
      </w:r>
      <w:r w:rsidR="008D0A52" w:rsidRPr="00175799">
        <w:rPr>
          <w:rFonts w:cs="Times New Roman"/>
          <w:bCs w:val="0"/>
          <w:w w:val="108"/>
          <w:sz w:val="18"/>
        </w:rPr>
        <w:t>4</w:t>
      </w:r>
      <w:r w:rsidR="00D01513" w:rsidRPr="00175799">
        <w:rPr>
          <w:rFonts w:cs="Times New Roman"/>
          <w:bCs w:val="0"/>
          <w:w w:val="108"/>
          <w:sz w:val="18"/>
        </w:rPr>
        <w:t xml:space="preserve"> = 2-(2′-pyridyl)-1,8-naphthyridine</w:t>
      </w:r>
      <w:r w:rsidR="00372CAD" w:rsidRPr="00175799">
        <w:rPr>
          <w:rFonts w:cs="Times New Roman"/>
          <w:bCs w:val="0"/>
          <w:w w:val="108"/>
          <w:sz w:val="18"/>
        </w:rPr>
        <w:t>, see Figure 2)</w:t>
      </w:r>
      <w:r w:rsidR="008D6942" w:rsidRPr="00175799">
        <w:rPr>
          <w:rFonts w:cs="Times New Roman"/>
          <w:bCs w:val="0"/>
          <w:w w:val="108"/>
          <w:sz w:val="18"/>
        </w:rPr>
        <w:t xml:space="preserve">. These ligands </w:t>
      </w:r>
      <w:r w:rsidR="0090464B" w:rsidRPr="00175799">
        <w:rPr>
          <w:rFonts w:cs="Times New Roman"/>
          <w:bCs w:val="0"/>
          <w:w w:val="108"/>
          <w:sz w:val="18"/>
        </w:rPr>
        <w:t>were</w:t>
      </w:r>
      <w:r w:rsidR="008D6942" w:rsidRPr="00175799">
        <w:rPr>
          <w:rFonts w:cs="Times New Roman"/>
          <w:bCs w:val="0"/>
          <w:w w:val="108"/>
          <w:sz w:val="18"/>
        </w:rPr>
        <w:t xml:space="preserve"> chosen for their difference in shape, steric hindrance,</w:t>
      </w:r>
      <w:r w:rsidR="00555AAF" w:rsidRPr="00175799">
        <w:rPr>
          <w:rFonts w:cs="Times New Roman"/>
          <w:bCs w:val="0"/>
          <w:w w:val="108"/>
          <w:sz w:val="18"/>
        </w:rPr>
        <w:t xml:space="preserve"> rigidity,</w:t>
      </w:r>
      <w:r w:rsidR="008D6942" w:rsidRPr="00175799">
        <w:rPr>
          <w:rFonts w:cs="Times New Roman"/>
          <w:bCs w:val="0"/>
          <w:w w:val="108"/>
          <w:sz w:val="18"/>
        </w:rPr>
        <w:t xml:space="preserve"> coordination ability and electronic properties</w:t>
      </w:r>
      <w:r w:rsidRPr="00175799">
        <w:rPr>
          <w:rFonts w:cs="Times New Roman"/>
          <w:bCs w:val="0"/>
          <w:w w:val="108"/>
          <w:sz w:val="18"/>
        </w:rPr>
        <w:t>.</w:t>
      </w:r>
      <w:r w:rsidR="008D6942" w:rsidRPr="00175799">
        <w:rPr>
          <w:rFonts w:cs="Times New Roman"/>
          <w:bCs w:val="0"/>
          <w:w w:val="108"/>
          <w:sz w:val="18"/>
        </w:rPr>
        <w:t xml:space="preserve"> </w:t>
      </w:r>
      <w:r w:rsidR="003F46CE" w:rsidRPr="000A457F">
        <w:rPr>
          <w:rFonts w:cs="Times New Roman"/>
          <w:bCs w:val="0"/>
          <w:w w:val="108"/>
          <w:sz w:val="18"/>
        </w:rPr>
        <w:t xml:space="preserve">From a synthetic point of </w:t>
      </w:r>
      <w:r w:rsidR="00F96BCB" w:rsidRPr="000A457F">
        <w:rPr>
          <w:rFonts w:cs="Times New Roman"/>
          <w:bCs w:val="0"/>
          <w:w w:val="108"/>
          <w:sz w:val="18"/>
        </w:rPr>
        <w:t>view,</w:t>
      </w:r>
      <w:r w:rsidR="003F46CE" w:rsidRPr="000A457F">
        <w:rPr>
          <w:rFonts w:cs="Times New Roman"/>
          <w:bCs w:val="0"/>
          <w:w w:val="108"/>
          <w:sz w:val="18"/>
        </w:rPr>
        <w:t xml:space="preserve"> </w:t>
      </w:r>
      <w:r w:rsidR="001F5CF2" w:rsidRPr="000A457F">
        <w:rPr>
          <w:rFonts w:cs="Times New Roman"/>
          <w:bCs w:val="0"/>
          <w:w w:val="108"/>
          <w:sz w:val="18"/>
        </w:rPr>
        <w:t>in</w:t>
      </w:r>
      <w:r w:rsidR="00EF38A0" w:rsidRPr="000A457F">
        <w:rPr>
          <w:rFonts w:cs="Times New Roman"/>
          <w:bCs w:val="0"/>
          <w:w w:val="108"/>
          <w:sz w:val="18"/>
        </w:rPr>
        <w:t xml:space="preserve"> literature is reported that </w:t>
      </w:r>
      <w:r w:rsidR="00D878CE" w:rsidRPr="000A457F">
        <w:rPr>
          <w:rFonts w:cs="Times New Roman"/>
          <w:bCs w:val="0"/>
          <w:w w:val="108"/>
          <w:sz w:val="18"/>
        </w:rPr>
        <w:t xml:space="preserve">in the presence of chelating nitrogen donor and cyanide ligands both </w:t>
      </w:r>
      <w:r w:rsidR="003F46CE" w:rsidRPr="000A457F">
        <w:rPr>
          <w:rFonts w:cs="Times New Roman"/>
          <w:bCs w:val="0"/>
          <w:w w:val="108"/>
          <w:sz w:val="18"/>
        </w:rPr>
        <w:t>Cu</w:t>
      </w:r>
      <w:r w:rsidR="00AB7EE1" w:rsidRPr="000A457F">
        <w:rPr>
          <w:rFonts w:cs="Times New Roman"/>
          <w:bCs w:val="0"/>
          <w:w w:val="108"/>
          <w:sz w:val="18"/>
        </w:rPr>
        <w:t>(II)</w:t>
      </w:r>
      <w:r w:rsidR="000113CA" w:rsidRPr="000A457F">
        <w:rPr>
          <w:rFonts w:cs="Times New Roman"/>
          <w:bCs w:val="0"/>
          <w:w w:val="108"/>
          <w:sz w:val="18"/>
        </w:rPr>
        <w:t xml:space="preserve"> and </w:t>
      </w:r>
      <w:r w:rsidR="003F46CE" w:rsidRPr="000A457F">
        <w:rPr>
          <w:rFonts w:cs="Times New Roman"/>
          <w:bCs w:val="0"/>
          <w:w w:val="108"/>
          <w:sz w:val="18"/>
        </w:rPr>
        <w:t>Cu</w:t>
      </w:r>
      <w:r w:rsidR="00D8113B" w:rsidRPr="000A457F">
        <w:rPr>
          <w:rFonts w:cs="Times New Roman"/>
          <w:bCs w:val="0"/>
          <w:w w:val="108"/>
          <w:sz w:val="18"/>
        </w:rPr>
        <w:t>(I)</w:t>
      </w:r>
      <w:r w:rsidR="003F46CE" w:rsidRPr="000A457F">
        <w:rPr>
          <w:rFonts w:cs="Times New Roman"/>
          <w:bCs w:val="0"/>
          <w:w w:val="108"/>
          <w:sz w:val="18"/>
        </w:rPr>
        <w:t xml:space="preserve"> </w:t>
      </w:r>
      <w:r w:rsidR="00D878CE" w:rsidRPr="000A457F">
        <w:rPr>
          <w:rFonts w:cs="Times New Roman"/>
          <w:bCs w:val="0"/>
          <w:w w:val="108"/>
          <w:sz w:val="18"/>
        </w:rPr>
        <w:t xml:space="preserve">products </w:t>
      </w:r>
      <w:r w:rsidR="000113CA" w:rsidRPr="000A457F">
        <w:rPr>
          <w:rFonts w:cs="Times New Roman"/>
          <w:bCs w:val="0"/>
          <w:w w:val="108"/>
          <w:sz w:val="18"/>
        </w:rPr>
        <w:t>can be obtained</w:t>
      </w:r>
      <w:r w:rsidR="00D878CE" w:rsidRPr="000A457F">
        <w:rPr>
          <w:rFonts w:cs="Times New Roman"/>
          <w:bCs w:val="0"/>
          <w:w w:val="108"/>
          <w:sz w:val="18"/>
        </w:rPr>
        <w:t xml:space="preserve"> </w:t>
      </w:r>
      <w:r w:rsidR="000E5FB0" w:rsidRPr="000A457F">
        <w:rPr>
          <w:rFonts w:cs="Times New Roman"/>
          <w:bCs w:val="0"/>
          <w:w w:val="108"/>
          <w:sz w:val="18"/>
        </w:rPr>
        <w:t>independently</w:t>
      </w:r>
      <w:r w:rsidR="00D878CE" w:rsidRPr="000A457F">
        <w:rPr>
          <w:rFonts w:cs="Times New Roman"/>
          <w:bCs w:val="0"/>
          <w:w w:val="108"/>
          <w:sz w:val="18"/>
        </w:rPr>
        <w:t xml:space="preserve"> from the starting oxidation state</w:t>
      </w:r>
      <w:r w:rsidR="003F46CE" w:rsidRPr="000A457F">
        <w:rPr>
          <w:rFonts w:cs="Times New Roman"/>
          <w:bCs w:val="0"/>
          <w:w w:val="108"/>
          <w:sz w:val="18"/>
        </w:rPr>
        <w:t>.</w:t>
      </w:r>
      <w:r w:rsidR="00A84E9C" w:rsidRPr="000A457F">
        <w:rPr>
          <w:rFonts w:cs="Times New Roman"/>
          <w:bCs w:val="0"/>
          <w:w w:val="108"/>
          <w:sz w:val="18"/>
        </w:rPr>
        <w:fldChar w:fldCharType="begin">
          <w:fldData xml:space="preserve">PEVuZE5vdGU+PENpdGU+PEF1dGhvcj5LaXRhZ2F3YTwvQXV0aG9yPjxZZWFyPjE5ODQ8L1llYXI+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</w:fldData>
        </w:fldChar>
      </w:r>
      <w:r w:rsidR="00A84E9C" w:rsidRPr="000A457F">
        <w:rPr>
          <w:rFonts w:cs="Times New Roman"/>
          <w:bCs w:val="0"/>
          <w:w w:val="108"/>
          <w:sz w:val="18"/>
        </w:rPr>
        <w:instrText xml:space="preserve"> ADDIN EN.CITE </w:instrText>
      </w:r>
      <w:r w:rsidR="00A84E9C" w:rsidRPr="000A457F">
        <w:rPr>
          <w:rFonts w:cs="Times New Roman"/>
          <w:bCs w:val="0"/>
          <w:w w:val="108"/>
          <w:sz w:val="18"/>
        </w:rPr>
        <w:fldChar w:fldCharType="begin">
          <w:fldData xml:space="preserve">PEVuZE5vdGU+PENpdGU+PEF1dGhvcj5LaXRhZ2F3YTwvQXV0aG9yPjxZZWFyPjE5ODQ8L1llYXI+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</w:fldData>
        </w:fldChar>
      </w:r>
      <w:r w:rsidR="00A84E9C" w:rsidRPr="000A457F">
        <w:rPr>
          <w:rFonts w:cs="Times New Roman"/>
          <w:bCs w:val="0"/>
          <w:w w:val="108"/>
          <w:sz w:val="18"/>
        </w:rPr>
        <w:instrText xml:space="preserve"> ADDIN EN.CITE.DATA </w:instrText>
      </w:r>
      <w:r w:rsidR="00A84E9C" w:rsidRPr="000A457F">
        <w:rPr>
          <w:rFonts w:cs="Times New Roman"/>
          <w:bCs w:val="0"/>
          <w:w w:val="108"/>
          <w:sz w:val="18"/>
        </w:rPr>
      </w:r>
      <w:r w:rsidR="00A84E9C" w:rsidRPr="000A457F">
        <w:rPr>
          <w:rFonts w:cs="Times New Roman"/>
          <w:bCs w:val="0"/>
          <w:w w:val="108"/>
          <w:sz w:val="18"/>
        </w:rPr>
        <w:fldChar w:fldCharType="end"/>
      </w:r>
      <w:r w:rsidR="00A84E9C" w:rsidRPr="000A457F">
        <w:rPr>
          <w:rFonts w:cs="Times New Roman"/>
          <w:bCs w:val="0"/>
          <w:w w:val="108"/>
          <w:sz w:val="18"/>
        </w:rPr>
      </w:r>
      <w:r w:rsidR="00A84E9C" w:rsidRPr="000A457F">
        <w:rPr>
          <w:rFonts w:cs="Times New Roman"/>
          <w:bCs w:val="0"/>
          <w:w w:val="108"/>
          <w:sz w:val="18"/>
        </w:rPr>
        <w:fldChar w:fldCharType="separate"/>
      </w:r>
      <w:r w:rsidR="00A84E9C" w:rsidRPr="000A457F">
        <w:rPr>
          <w:rFonts w:cs="Times New Roman"/>
          <w:bCs w:val="0"/>
          <w:noProof/>
          <w:w w:val="108"/>
          <w:sz w:val="18"/>
          <w:vertAlign w:val="superscript"/>
        </w:rPr>
        <w:t>40,41</w:t>
      </w:r>
      <w:r w:rsidR="00A84E9C" w:rsidRPr="000A457F">
        <w:rPr>
          <w:rFonts w:cs="Times New Roman"/>
          <w:bCs w:val="0"/>
          <w:w w:val="108"/>
          <w:sz w:val="18"/>
        </w:rPr>
        <w:fldChar w:fldCharType="end"/>
      </w:r>
      <w:r w:rsidR="00F96BCB" w:rsidRPr="000A457F">
        <w:rPr>
          <w:rFonts w:cs="Times New Roman"/>
          <w:bCs w:val="0"/>
          <w:w w:val="108"/>
          <w:sz w:val="18"/>
          <w:vertAlign w:val="superscript"/>
        </w:rPr>
        <w:t>,</w:t>
      </w:r>
      <w:r w:rsidR="00A84E9C" w:rsidRPr="000A457F">
        <w:rPr>
          <w:rFonts w:cs="Times New Roman"/>
          <w:bCs w:val="0"/>
          <w:w w:val="108"/>
          <w:sz w:val="18"/>
        </w:rPr>
        <w:fldChar w:fldCharType="begin">
          <w:fldData xml:space="preserve">PEVuZE5vdGU+PENpdGU+PEF1dGhvcj5HcmlmYXNpPC9BdXRob3I+PFllYXI+MjAxNjwvWWVhcj48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==
</w:fldData>
        </w:fldChar>
      </w:r>
      <w:r w:rsidR="00A84E9C" w:rsidRPr="000A457F">
        <w:rPr>
          <w:rFonts w:cs="Times New Roman"/>
          <w:bCs w:val="0"/>
          <w:w w:val="108"/>
          <w:sz w:val="18"/>
        </w:rPr>
        <w:instrText xml:space="preserve"> ADDIN EN.CITE </w:instrText>
      </w:r>
      <w:r w:rsidR="00A84E9C" w:rsidRPr="000A457F">
        <w:rPr>
          <w:rFonts w:cs="Times New Roman"/>
          <w:bCs w:val="0"/>
          <w:w w:val="108"/>
          <w:sz w:val="18"/>
        </w:rPr>
        <w:fldChar w:fldCharType="begin">
          <w:fldData xml:space="preserve">PEVuZE5vdGU+PENpdGU+PEF1dGhvcj5HcmlmYXNpPC9BdXRob3I+PFllYXI+MjAxNjwvWWVhcj48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==
</w:fldData>
        </w:fldChar>
      </w:r>
      <w:r w:rsidR="00A84E9C" w:rsidRPr="000A457F">
        <w:rPr>
          <w:rFonts w:cs="Times New Roman"/>
          <w:bCs w:val="0"/>
          <w:w w:val="108"/>
          <w:sz w:val="18"/>
        </w:rPr>
        <w:instrText xml:space="preserve"> ADDIN EN.CITE.DATA </w:instrText>
      </w:r>
      <w:r w:rsidR="00A84E9C" w:rsidRPr="000A457F">
        <w:rPr>
          <w:rFonts w:cs="Times New Roman"/>
          <w:bCs w:val="0"/>
          <w:w w:val="108"/>
          <w:sz w:val="18"/>
        </w:rPr>
      </w:r>
      <w:r w:rsidR="00A84E9C" w:rsidRPr="000A457F">
        <w:rPr>
          <w:rFonts w:cs="Times New Roman"/>
          <w:bCs w:val="0"/>
          <w:w w:val="108"/>
          <w:sz w:val="18"/>
        </w:rPr>
        <w:fldChar w:fldCharType="end"/>
      </w:r>
      <w:r w:rsidR="00A84E9C" w:rsidRPr="000A457F">
        <w:rPr>
          <w:rFonts w:cs="Times New Roman"/>
          <w:bCs w:val="0"/>
          <w:w w:val="108"/>
          <w:sz w:val="18"/>
        </w:rPr>
      </w:r>
      <w:r w:rsidR="00A84E9C" w:rsidRPr="000A457F">
        <w:rPr>
          <w:rFonts w:cs="Times New Roman"/>
          <w:bCs w:val="0"/>
          <w:w w:val="108"/>
          <w:sz w:val="18"/>
        </w:rPr>
        <w:fldChar w:fldCharType="separate"/>
      </w:r>
      <w:r w:rsidR="00A84E9C" w:rsidRPr="000A457F">
        <w:rPr>
          <w:rFonts w:cs="Times New Roman"/>
          <w:bCs w:val="0"/>
          <w:noProof/>
          <w:w w:val="108"/>
          <w:sz w:val="18"/>
          <w:vertAlign w:val="superscript"/>
        </w:rPr>
        <w:t>42-44</w:t>
      </w:r>
      <w:r w:rsidR="00A84E9C" w:rsidRPr="000A457F">
        <w:rPr>
          <w:rFonts w:cs="Times New Roman"/>
          <w:bCs w:val="0"/>
          <w:w w:val="108"/>
          <w:sz w:val="18"/>
        </w:rPr>
        <w:fldChar w:fldCharType="end"/>
      </w:r>
      <w:r w:rsidR="003F46CE" w:rsidRPr="000A457F">
        <w:rPr>
          <w:rFonts w:cs="Times New Roman"/>
          <w:bCs w:val="0"/>
          <w:w w:val="108"/>
          <w:sz w:val="18"/>
        </w:rPr>
        <w:t xml:space="preserve"> </w:t>
      </w:r>
      <w:r w:rsidR="00185FE8" w:rsidRPr="000E5FB0">
        <w:rPr>
          <w:rFonts w:cs="Times New Roman"/>
          <w:bCs w:val="0"/>
          <w:w w:val="108"/>
          <w:sz w:val="18"/>
        </w:rPr>
        <w:t xml:space="preserve">The </w:t>
      </w:r>
      <w:proofErr w:type="spellStart"/>
      <w:r w:rsidR="00185FE8" w:rsidRPr="000E5FB0">
        <w:rPr>
          <w:rFonts w:cs="Times New Roman"/>
          <w:bCs w:val="0"/>
          <w:w w:val="108"/>
          <w:sz w:val="18"/>
        </w:rPr>
        <w:t>v</w:t>
      </w:r>
      <w:r w:rsidR="00F96BCB" w:rsidRPr="000E5FB0">
        <w:rPr>
          <w:rFonts w:cs="Times New Roman"/>
          <w:bCs w:val="0"/>
          <w:w w:val="108"/>
          <w:sz w:val="18"/>
        </w:rPr>
        <w:t>apochromic</w:t>
      </w:r>
      <w:proofErr w:type="spellEnd"/>
      <w:r w:rsidR="00F96BCB" w:rsidRPr="000E5FB0">
        <w:rPr>
          <w:rFonts w:cs="Times New Roman"/>
          <w:bCs w:val="0"/>
          <w:w w:val="108"/>
          <w:sz w:val="18"/>
        </w:rPr>
        <w:t xml:space="preserve"> </w:t>
      </w:r>
      <w:r w:rsidR="00E53C6A" w:rsidRPr="000E5FB0">
        <w:rPr>
          <w:rFonts w:cs="Times New Roman"/>
          <w:bCs w:val="0"/>
          <w:w w:val="108"/>
          <w:sz w:val="18"/>
        </w:rPr>
        <w:t>behavio</w:t>
      </w:r>
      <w:r w:rsidR="00CB275B" w:rsidRPr="000E5FB0">
        <w:rPr>
          <w:rFonts w:cs="Times New Roman"/>
          <w:bCs w:val="0"/>
          <w:w w:val="108"/>
          <w:sz w:val="18"/>
        </w:rPr>
        <w:t>u</w:t>
      </w:r>
      <w:r w:rsidR="00E53C6A" w:rsidRPr="000E5FB0">
        <w:rPr>
          <w:rFonts w:cs="Times New Roman"/>
          <w:bCs w:val="0"/>
          <w:w w:val="108"/>
          <w:sz w:val="18"/>
        </w:rPr>
        <w:t>r</w:t>
      </w:r>
      <w:r w:rsidR="00F96BCB" w:rsidRPr="000E5FB0">
        <w:rPr>
          <w:rFonts w:cs="Times New Roman"/>
          <w:bCs w:val="0"/>
          <w:w w:val="108"/>
          <w:sz w:val="18"/>
        </w:rPr>
        <w:t xml:space="preserve"> was checked for all </w:t>
      </w:r>
      <w:r w:rsidR="008B48E4" w:rsidRPr="000E5FB0">
        <w:rPr>
          <w:rFonts w:cs="Times New Roman"/>
          <w:bCs w:val="0"/>
          <w:w w:val="108"/>
          <w:sz w:val="18"/>
        </w:rPr>
        <w:t xml:space="preserve">the synthetized </w:t>
      </w:r>
      <w:r w:rsidR="00F96BCB" w:rsidRPr="000E5FB0">
        <w:rPr>
          <w:rFonts w:cs="Times New Roman"/>
          <w:bCs w:val="0"/>
          <w:w w:val="108"/>
          <w:sz w:val="18"/>
        </w:rPr>
        <w:t xml:space="preserve">materials toward common solvent </w:t>
      </w:r>
      <w:r w:rsidR="00E43BFF" w:rsidRPr="000A457F">
        <w:rPr>
          <w:rFonts w:cs="Times New Roman"/>
          <w:bCs w:val="0"/>
          <w:w w:val="108"/>
          <w:sz w:val="18"/>
        </w:rPr>
        <w:t>vapours</w:t>
      </w:r>
      <w:r w:rsidR="00F96BCB" w:rsidRPr="000E5FB0">
        <w:rPr>
          <w:rFonts w:cs="Times New Roman"/>
          <w:bCs w:val="0"/>
          <w:w w:val="108"/>
          <w:sz w:val="18"/>
        </w:rPr>
        <w:t xml:space="preserve"> and ammonia.</w:t>
      </w:r>
      <w:r w:rsidR="00363C76" w:rsidRPr="000E5FB0">
        <w:rPr>
          <w:rFonts w:cs="Times New Roman"/>
          <w:bCs w:val="0"/>
          <w:w w:val="108"/>
          <w:sz w:val="18"/>
        </w:rPr>
        <w:t xml:space="preserve"> </w:t>
      </w:r>
      <w:r w:rsidR="001329DC" w:rsidRPr="000E5FB0">
        <w:rPr>
          <w:rFonts w:cs="Times New Roman"/>
          <w:bCs w:val="0"/>
          <w:w w:val="108"/>
          <w:sz w:val="18"/>
        </w:rPr>
        <w:t>C</w:t>
      </w:r>
      <w:r w:rsidR="00372CAD" w:rsidRPr="000E5FB0">
        <w:rPr>
          <w:rFonts w:cs="Times New Roman"/>
          <w:bCs w:val="0"/>
          <w:w w:val="108"/>
          <w:sz w:val="18"/>
        </w:rPr>
        <w:t xml:space="preserve">rystals of compound </w:t>
      </w:r>
      <w:r w:rsidR="00372CAD" w:rsidRPr="000E5FB0">
        <w:rPr>
          <w:rFonts w:cs="Times New Roman"/>
          <w:b/>
          <w:w w:val="108"/>
          <w:sz w:val="18"/>
        </w:rPr>
        <w:t>1</w:t>
      </w:r>
      <w:r w:rsidR="001329DC" w:rsidRPr="000E5FB0">
        <w:rPr>
          <w:rFonts w:cs="Times New Roman"/>
          <w:bCs w:val="0"/>
          <w:w w:val="108"/>
          <w:sz w:val="18"/>
        </w:rPr>
        <w:t xml:space="preserve"> can be</w:t>
      </w:r>
      <w:r w:rsidR="00372CAD" w:rsidRPr="000E5FB0">
        <w:rPr>
          <w:rFonts w:cs="Times New Roman"/>
          <w:bCs w:val="0"/>
          <w:w w:val="108"/>
          <w:sz w:val="18"/>
        </w:rPr>
        <w:t xml:space="preserve"> considered prototypical for </w:t>
      </w:r>
      <w:proofErr w:type="spellStart"/>
      <w:r w:rsidR="00372CAD" w:rsidRPr="000E5FB0">
        <w:rPr>
          <w:rFonts w:cs="Times New Roman"/>
          <w:bCs w:val="0"/>
          <w:w w:val="108"/>
          <w:sz w:val="18"/>
        </w:rPr>
        <w:t>aurophilic</w:t>
      </w:r>
      <w:proofErr w:type="spellEnd"/>
      <w:r w:rsidR="00F96BCB" w:rsidRPr="000E5FB0">
        <w:rPr>
          <w:rFonts w:cs="Times New Roman"/>
          <w:bCs w:val="0"/>
          <w:w w:val="108"/>
          <w:sz w:val="18"/>
        </w:rPr>
        <w:t>-</w:t>
      </w:r>
      <w:r w:rsidR="00372CAD" w:rsidRPr="000E5FB0">
        <w:rPr>
          <w:rFonts w:cs="Times New Roman"/>
          <w:bCs w:val="0"/>
          <w:w w:val="108"/>
          <w:sz w:val="18"/>
        </w:rPr>
        <w:t>based supramolecular</w:t>
      </w:r>
      <w:r w:rsidR="0088195E" w:rsidRPr="000E5FB0">
        <w:rPr>
          <w:rFonts w:cs="Times New Roman"/>
          <w:bCs w:val="0"/>
          <w:w w:val="108"/>
          <w:sz w:val="18"/>
        </w:rPr>
        <w:t xml:space="preserve"> bimetallic</w:t>
      </w:r>
      <w:r w:rsidR="00372CAD" w:rsidRPr="000E5FB0">
        <w:rPr>
          <w:rFonts w:cs="Times New Roman"/>
          <w:bCs w:val="0"/>
          <w:w w:val="108"/>
          <w:sz w:val="18"/>
        </w:rPr>
        <w:t xml:space="preserve"> architectures</w:t>
      </w:r>
      <w:r w:rsidR="001329DC" w:rsidRPr="000E5FB0">
        <w:rPr>
          <w:rFonts w:cs="Times New Roman"/>
          <w:bCs w:val="0"/>
          <w:w w:val="108"/>
          <w:sz w:val="18"/>
        </w:rPr>
        <w:t xml:space="preserve"> and</w:t>
      </w:r>
      <w:r w:rsidR="00372CAD" w:rsidRPr="000E5FB0">
        <w:rPr>
          <w:rFonts w:cs="Times New Roman"/>
          <w:bCs w:val="0"/>
          <w:w w:val="108"/>
          <w:sz w:val="18"/>
        </w:rPr>
        <w:t xml:space="preserve"> </w:t>
      </w:r>
      <w:r w:rsidR="0090464B" w:rsidRPr="000E5FB0">
        <w:rPr>
          <w:rFonts w:cs="Times New Roman"/>
          <w:bCs w:val="0"/>
          <w:w w:val="108"/>
          <w:sz w:val="18"/>
        </w:rPr>
        <w:t xml:space="preserve">were </w:t>
      </w:r>
      <w:r w:rsidR="00372CAD" w:rsidRPr="000E5FB0">
        <w:rPr>
          <w:rFonts w:cs="Times New Roman"/>
          <w:bCs w:val="0"/>
          <w:w w:val="108"/>
          <w:sz w:val="18"/>
        </w:rPr>
        <w:t>studied at variable temperature</w:t>
      </w:r>
      <w:r w:rsidR="001329DC" w:rsidRPr="000E5FB0">
        <w:rPr>
          <w:rFonts w:cs="Times New Roman"/>
          <w:bCs w:val="0"/>
          <w:w w:val="108"/>
          <w:sz w:val="18"/>
        </w:rPr>
        <w:t>s</w:t>
      </w:r>
      <w:r w:rsidR="00372CAD" w:rsidRPr="000E5FB0">
        <w:rPr>
          <w:rFonts w:cs="Times New Roman"/>
          <w:bCs w:val="0"/>
          <w:w w:val="108"/>
          <w:sz w:val="18"/>
        </w:rPr>
        <w:t xml:space="preserve"> and pressure</w:t>
      </w:r>
      <w:r w:rsidR="001329DC" w:rsidRPr="000E5FB0">
        <w:rPr>
          <w:rFonts w:cs="Times New Roman"/>
          <w:bCs w:val="0"/>
          <w:w w:val="108"/>
          <w:sz w:val="18"/>
        </w:rPr>
        <w:t>s</w:t>
      </w:r>
      <w:r w:rsidR="0088195E" w:rsidRPr="000E5FB0">
        <w:rPr>
          <w:rFonts w:cs="Times New Roman"/>
          <w:bCs w:val="0"/>
          <w:w w:val="108"/>
          <w:sz w:val="18"/>
        </w:rPr>
        <w:t xml:space="preserve">. This crystallographic study </w:t>
      </w:r>
      <w:r w:rsidR="001F6B20" w:rsidRPr="000E5FB0">
        <w:rPr>
          <w:rFonts w:cs="Times New Roman"/>
          <w:bCs w:val="0"/>
          <w:w w:val="108"/>
          <w:sz w:val="18"/>
        </w:rPr>
        <w:t xml:space="preserve">permits to </w:t>
      </w:r>
      <w:r w:rsidR="00363C76" w:rsidRPr="000E5FB0">
        <w:rPr>
          <w:rFonts w:cs="Times New Roman"/>
          <w:bCs w:val="0"/>
          <w:w w:val="108"/>
          <w:sz w:val="18"/>
        </w:rPr>
        <w:t xml:space="preserve">rationalize </w:t>
      </w:r>
      <w:r w:rsidR="00372CAD" w:rsidRPr="000E5FB0">
        <w:rPr>
          <w:rFonts w:cs="Times New Roman"/>
          <w:bCs w:val="0"/>
          <w:w w:val="108"/>
          <w:sz w:val="18"/>
        </w:rPr>
        <w:t>the effect of non-environmental conditions on thes</w:t>
      </w:r>
      <w:r w:rsidR="0088195E" w:rsidRPr="000E5FB0">
        <w:rPr>
          <w:rFonts w:cs="Times New Roman"/>
          <w:bCs w:val="0"/>
          <w:w w:val="108"/>
          <w:sz w:val="18"/>
        </w:rPr>
        <w:t>e supramolecular networks</w:t>
      </w:r>
      <w:r w:rsidR="00372CAD" w:rsidRPr="000E5FB0">
        <w:rPr>
          <w:rFonts w:cs="Times New Roman"/>
          <w:bCs w:val="0"/>
          <w:w w:val="108"/>
          <w:sz w:val="18"/>
        </w:rPr>
        <w:t xml:space="preserve">. Finally, </w:t>
      </w:r>
      <w:r w:rsidR="0088195E" w:rsidRPr="000E5FB0">
        <w:rPr>
          <w:rFonts w:cs="Times New Roman"/>
          <w:bCs w:val="0"/>
          <w:w w:val="108"/>
          <w:sz w:val="18"/>
        </w:rPr>
        <w:t>considering the</w:t>
      </w:r>
      <w:r w:rsidR="005F30B2" w:rsidRPr="000E5FB0">
        <w:rPr>
          <w:rFonts w:cs="Times New Roman"/>
          <w:bCs w:val="0"/>
          <w:w w:val="108"/>
          <w:sz w:val="18"/>
        </w:rPr>
        <w:t xml:space="preserve"> </w:t>
      </w:r>
      <w:r w:rsidR="0088195E" w:rsidRPr="000E5FB0">
        <w:rPr>
          <w:rFonts w:cs="Times New Roman"/>
          <w:bCs w:val="0"/>
          <w:w w:val="108"/>
          <w:sz w:val="18"/>
        </w:rPr>
        <w:t xml:space="preserve">stability </w:t>
      </w:r>
      <w:r w:rsidR="005F30B2" w:rsidRPr="000E5FB0">
        <w:rPr>
          <w:rFonts w:cs="Times New Roman"/>
          <w:bCs w:val="0"/>
          <w:w w:val="108"/>
          <w:sz w:val="18"/>
        </w:rPr>
        <w:t xml:space="preserve">and permanence </w:t>
      </w:r>
      <w:r w:rsidR="0088195E" w:rsidRPr="000E5FB0">
        <w:rPr>
          <w:rFonts w:cs="Times New Roman"/>
          <w:bCs w:val="0"/>
          <w:w w:val="108"/>
          <w:sz w:val="18"/>
        </w:rPr>
        <w:t>of these</w:t>
      </w:r>
      <w:r w:rsidR="005F30B2" w:rsidRPr="000E5FB0">
        <w:rPr>
          <w:rFonts w:cs="Times New Roman"/>
          <w:bCs w:val="0"/>
          <w:w w:val="108"/>
          <w:sz w:val="18"/>
        </w:rPr>
        <w:t xml:space="preserve"> bimetallic </w:t>
      </w:r>
      <w:r w:rsidR="0088195E" w:rsidRPr="000E5FB0">
        <w:rPr>
          <w:rFonts w:cs="Times New Roman"/>
          <w:bCs w:val="0"/>
          <w:w w:val="108"/>
          <w:sz w:val="18"/>
        </w:rPr>
        <w:t xml:space="preserve">complexes in solution, </w:t>
      </w:r>
      <w:r w:rsidR="00372CAD" w:rsidRPr="000E5FB0">
        <w:rPr>
          <w:rFonts w:cs="Times New Roman"/>
          <w:bCs w:val="0"/>
          <w:w w:val="108"/>
          <w:sz w:val="18"/>
        </w:rPr>
        <w:t xml:space="preserve">we decided to use </w:t>
      </w:r>
      <w:r w:rsidR="005F30B2" w:rsidRPr="000E5FB0">
        <w:rPr>
          <w:rFonts w:cs="Times New Roman"/>
          <w:bCs w:val="0"/>
          <w:w w:val="108"/>
          <w:sz w:val="18"/>
        </w:rPr>
        <w:t>them</w:t>
      </w:r>
      <w:r w:rsidR="00372CAD" w:rsidRPr="000E5FB0">
        <w:rPr>
          <w:rFonts w:cs="Times New Roman"/>
          <w:bCs w:val="0"/>
          <w:w w:val="108"/>
          <w:sz w:val="18"/>
        </w:rPr>
        <w:t xml:space="preserve"> as building blocks in more complex architectures with other</w:t>
      </w:r>
      <w:r w:rsidR="00372CAD" w:rsidRPr="000A457F">
        <w:rPr>
          <w:rFonts w:cs="Times New Roman"/>
          <w:bCs w:val="0"/>
          <w:w w:val="108"/>
          <w:sz w:val="18"/>
        </w:rPr>
        <w:t xml:space="preserve"> d</w:t>
      </w:r>
      <w:r w:rsidR="00372CAD" w:rsidRPr="000A457F">
        <w:rPr>
          <w:rFonts w:cs="Times New Roman"/>
          <w:bCs w:val="0"/>
          <w:w w:val="108"/>
          <w:sz w:val="18"/>
          <w:vertAlign w:val="superscript"/>
        </w:rPr>
        <w:t>10</w:t>
      </w:r>
      <w:r w:rsidR="00372CAD" w:rsidRPr="000A457F">
        <w:rPr>
          <w:rFonts w:cs="Times New Roman"/>
          <w:bCs w:val="0"/>
          <w:w w:val="108"/>
          <w:sz w:val="18"/>
        </w:rPr>
        <w:t xml:space="preserve"> metal </w:t>
      </w:r>
      <w:r w:rsidR="00771D28">
        <w:rPr>
          <w:rFonts w:cs="Times New Roman"/>
          <w:bCs w:val="0"/>
          <w:w w:val="108"/>
          <w:sz w:val="18"/>
        </w:rPr>
        <w:t>centres</w:t>
      </w:r>
      <w:r w:rsidR="00363C76" w:rsidRPr="000A457F">
        <w:rPr>
          <w:rFonts w:cs="Times New Roman"/>
          <w:bCs w:val="0"/>
          <w:w w:val="108"/>
          <w:sz w:val="18"/>
        </w:rPr>
        <w:t xml:space="preserve">, obtaining cocrystals and </w:t>
      </w:r>
      <w:proofErr w:type="spellStart"/>
      <w:r w:rsidR="00363C76" w:rsidRPr="000A457F">
        <w:rPr>
          <w:rFonts w:cs="Times New Roman"/>
          <w:bCs w:val="0"/>
          <w:w w:val="108"/>
          <w:sz w:val="18"/>
        </w:rPr>
        <w:t>heteroleptic</w:t>
      </w:r>
      <w:proofErr w:type="spellEnd"/>
      <w:r w:rsidR="00363C76" w:rsidRPr="000A457F">
        <w:rPr>
          <w:rFonts w:cs="Times New Roman"/>
          <w:bCs w:val="0"/>
          <w:w w:val="108"/>
          <w:sz w:val="18"/>
        </w:rPr>
        <w:t xml:space="preserve"> complexes</w:t>
      </w:r>
      <w:r w:rsidR="00264E64" w:rsidRPr="000A457F">
        <w:rPr>
          <w:rFonts w:cs="Times New Roman"/>
          <w:bCs w:val="0"/>
          <w:w w:val="108"/>
          <w:sz w:val="18"/>
        </w:rPr>
        <w:t>.</w:t>
      </w:r>
    </w:p>
    <w:p w14:paraId="0F72B736" w14:textId="54451445" w:rsidR="00F214D8" w:rsidRPr="000A457F" w:rsidRDefault="003F47FC" w:rsidP="00653D48">
      <w:pPr>
        <w:pStyle w:val="RSCB04AHeadingSection"/>
        <w:jc w:val="center"/>
        <w:rPr>
          <w:b w:val="0"/>
          <w:bCs/>
          <w:sz w:val="18"/>
        </w:rPr>
      </w:pPr>
      <w:r w:rsidRPr="000A457F">
        <w:rPr>
          <w:b w:val="0"/>
          <w:bCs/>
          <w:sz w:val="18"/>
        </w:rPr>
        <w:t>a)</w:t>
      </w:r>
      <w:r w:rsidR="00653D48" w:rsidRPr="000A457F">
        <w:rPr>
          <w:b w:val="0"/>
          <w:bCs/>
          <w:noProof/>
          <w:sz w:val="18"/>
        </w:rPr>
        <w:drawing>
          <wp:inline distT="0" distB="0" distL="0" distR="0" wp14:anchorId="792788AF" wp14:editId="46E71697">
            <wp:extent cx="1318260" cy="1863636"/>
            <wp:effectExtent l="0" t="0" r="0" b="381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2527" cy="1897943"/>
                    </a:xfrm>
                    <a:prstGeom prst="rect">
                      <a:avLst/>
                    </a:prstGeom>
                  </pic:spPr>
                </pic:pic>
              </a:graphicData>
            </a:graphic>
          </wp:inline>
        </w:drawing>
      </w:r>
      <w:r w:rsidRPr="000A457F">
        <w:rPr>
          <w:b w:val="0"/>
          <w:bCs/>
          <w:sz w:val="18"/>
        </w:rPr>
        <w:t>b)</w:t>
      </w:r>
      <w:r w:rsidRPr="000A457F">
        <w:rPr>
          <w:noProof/>
          <w:lang w:eastAsia="pt-BR"/>
        </w:rPr>
        <w:drawing>
          <wp:inline distT="0" distB="0" distL="0" distR="0" wp14:anchorId="76CF86A4" wp14:editId="360FE169">
            <wp:extent cx="1528881" cy="1363842"/>
            <wp:effectExtent l="0" t="0" r="0" b="8255"/>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t="13155" r="13876" b="10018"/>
                    <a:stretch/>
                  </pic:blipFill>
                  <pic:spPr bwMode="auto">
                    <a:xfrm>
                      <a:off x="0" y="0"/>
                      <a:ext cx="1580960" cy="1410299"/>
                    </a:xfrm>
                    <a:prstGeom prst="rect">
                      <a:avLst/>
                    </a:prstGeom>
                    <a:noFill/>
                    <a:ln>
                      <a:noFill/>
                    </a:ln>
                    <a:extLst>
                      <a:ext uri="{53640926-AAD7-44D8-BBD7-CCE9431645EC}">
                        <a14:shadowObscured xmlns:a14="http://schemas.microsoft.com/office/drawing/2010/main"/>
                      </a:ext>
                    </a:extLst>
                  </pic:spPr>
                </pic:pic>
              </a:graphicData>
            </a:graphic>
          </wp:inline>
        </w:drawing>
      </w:r>
    </w:p>
    <w:p w14:paraId="79598EDF" w14:textId="63D8E501" w:rsidR="00A61D19" w:rsidRPr="000A457F" w:rsidRDefault="00F214D8" w:rsidP="00221D17">
      <w:pPr>
        <w:pStyle w:val="RSCI04CaptiontoFigureSchemeChart"/>
      </w:pPr>
      <w:r w:rsidRPr="000A457F">
        <w:rPr>
          <w:b/>
          <w:bCs w:val="0"/>
        </w:rPr>
        <w:t xml:space="preserve">Figure </w:t>
      </w:r>
      <w:r w:rsidR="00372CAD" w:rsidRPr="000A457F">
        <w:rPr>
          <w:b/>
          <w:bCs w:val="0"/>
        </w:rPr>
        <w:t>2</w:t>
      </w:r>
      <w:r w:rsidRPr="000A457F">
        <w:t xml:space="preserve">: </w:t>
      </w:r>
      <w:r w:rsidR="003F47FC" w:rsidRPr="000A457F">
        <w:t xml:space="preserve">(a) </w:t>
      </w:r>
      <w:r w:rsidRPr="000A457F">
        <w:t>Scheme of employed</w:t>
      </w:r>
      <w:r w:rsidR="00D01513" w:rsidRPr="000A457F">
        <w:t xml:space="preserve"> organic</w:t>
      </w:r>
      <w:r w:rsidRPr="000A457F">
        <w:t xml:space="preserve"> ligands</w:t>
      </w:r>
      <w:r w:rsidR="003F47FC" w:rsidRPr="000A457F">
        <w:t xml:space="preserve"> and (b) example of structural formula of </w:t>
      </w:r>
      <w:r w:rsidR="003F47FC" w:rsidRPr="000A457F">
        <w:rPr>
          <w:b/>
          <w:bCs w:val="0"/>
        </w:rPr>
        <w:t>1</w:t>
      </w:r>
      <w:r w:rsidR="003F47FC" w:rsidRPr="000A457F">
        <w:t>-</w:t>
      </w:r>
      <w:r w:rsidR="00A8610E" w:rsidRPr="000A457F">
        <w:rPr>
          <w:b/>
          <w:bCs w:val="0"/>
        </w:rPr>
        <w:t>6</w:t>
      </w:r>
      <w:r w:rsidR="003F47FC" w:rsidRPr="000A457F">
        <w:t xml:space="preserve"> complexes</w:t>
      </w:r>
      <w:r w:rsidR="008E1BA1" w:rsidRPr="000A457F">
        <w:t>.</w:t>
      </w:r>
    </w:p>
    <w:p w14:paraId="1F8CB368" w14:textId="77777777" w:rsidR="00E776F1" w:rsidRPr="000A457F" w:rsidRDefault="00E776F1" w:rsidP="00E776F1">
      <w:pPr>
        <w:pStyle w:val="RSCB04AHeadingSection"/>
      </w:pPr>
      <w:r w:rsidRPr="000A457F">
        <w:t>Experimental</w:t>
      </w:r>
    </w:p>
    <w:p w14:paraId="29F863BF" w14:textId="77777777" w:rsidR="00221D17" w:rsidRPr="000A457F" w:rsidRDefault="007A70A4" w:rsidP="00221D17">
      <w:pPr>
        <w:pStyle w:val="RSCB06BHeadingSub-Section"/>
        <w:jc w:val="both"/>
      </w:pPr>
      <w:r w:rsidRPr="000A457F">
        <w:t>Materials and general methods</w:t>
      </w:r>
    </w:p>
    <w:p w14:paraId="13370A1F" w14:textId="66CC7AD8" w:rsidR="0053164C" w:rsidRPr="000A457F" w:rsidRDefault="005C3BDC" w:rsidP="005F30B2">
      <w:pPr>
        <w:pStyle w:val="RSCB06BHeadingSub-Section"/>
        <w:jc w:val="both"/>
      </w:pPr>
      <w:r w:rsidRPr="000A457F">
        <w:rPr>
          <w:rFonts w:cs="Times New Roman"/>
          <w:b w:val="0"/>
          <w:w w:val="108"/>
          <w:szCs w:val="18"/>
        </w:rPr>
        <w:t xml:space="preserve">All reagents have been obtained from </w:t>
      </w:r>
      <w:r w:rsidR="00A61D19" w:rsidRPr="000A457F">
        <w:rPr>
          <w:rFonts w:cs="Times New Roman"/>
          <w:b w:val="0"/>
          <w:w w:val="108"/>
          <w:szCs w:val="18"/>
        </w:rPr>
        <w:t>Sigma</w:t>
      </w:r>
      <w:r w:rsidRPr="000A457F">
        <w:rPr>
          <w:rFonts w:cs="Times New Roman"/>
          <w:b w:val="0"/>
          <w:w w:val="108"/>
          <w:szCs w:val="18"/>
        </w:rPr>
        <w:t>-A</w:t>
      </w:r>
      <w:r w:rsidR="00A61D19" w:rsidRPr="000A457F">
        <w:rPr>
          <w:rFonts w:cs="Times New Roman"/>
          <w:b w:val="0"/>
          <w:w w:val="108"/>
          <w:szCs w:val="18"/>
        </w:rPr>
        <w:t>ldrich</w:t>
      </w:r>
      <w:r w:rsidR="0090464B" w:rsidRPr="000A457F">
        <w:rPr>
          <w:rFonts w:cs="Times New Roman"/>
          <w:b w:val="0"/>
          <w:w w:val="108"/>
          <w:szCs w:val="18"/>
        </w:rPr>
        <w:t>,</w:t>
      </w:r>
      <w:r w:rsidRPr="000A457F">
        <w:rPr>
          <w:rFonts w:cs="Times New Roman"/>
          <w:b w:val="0"/>
          <w:w w:val="108"/>
          <w:szCs w:val="18"/>
        </w:rPr>
        <w:t xml:space="preserve"> except for ligand</w:t>
      </w:r>
      <w:r w:rsidR="00306218" w:rsidRPr="000A457F">
        <w:rPr>
          <w:rFonts w:cs="Times New Roman"/>
          <w:b w:val="0"/>
          <w:w w:val="108"/>
          <w:szCs w:val="18"/>
        </w:rPr>
        <w:t>s</w:t>
      </w:r>
      <w:r w:rsidRPr="000A457F">
        <w:rPr>
          <w:rFonts w:cs="Times New Roman"/>
          <w:b w:val="0"/>
          <w:w w:val="108"/>
          <w:szCs w:val="18"/>
        </w:rPr>
        <w:t xml:space="preserve"> L</w:t>
      </w:r>
      <w:r w:rsidR="00E8691D" w:rsidRPr="000A457F">
        <w:rPr>
          <w:rFonts w:cs="Times New Roman"/>
          <w:b w:val="0"/>
          <w:w w:val="108"/>
          <w:szCs w:val="18"/>
        </w:rPr>
        <w:t>3</w:t>
      </w:r>
      <w:r w:rsidR="00C357B4" w:rsidRPr="000A457F">
        <w:rPr>
          <w:rFonts w:cs="Times New Roman"/>
          <w:b w:val="0"/>
          <w:w w:val="108"/>
          <w:szCs w:val="18"/>
        </w:rPr>
        <w:t xml:space="preserve"> </w:t>
      </w:r>
      <w:r w:rsidRPr="000A457F">
        <w:rPr>
          <w:rFonts w:cs="Times New Roman"/>
          <w:b w:val="0"/>
          <w:w w:val="108"/>
          <w:szCs w:val="18"/>
        </w:rPr>
        <w:t>and L</w:t>
      </w:r>
      <w:r w:rsidR="00E8691D" w:rsidRPr="000A457F">
        <w:rPr>
          <w:rFonts w:cs="Times New Roman"/>
          <w:b w:val="0"/>
          <w:w w:val="108"/>
          <w:szCs w:val="18"/>
        </w:rPr>
        <w:t>4</w:t>
      </w:r>
      <w:r w:rsidRPr="000A457F">
        <w:rPr>
          <w:rFonts w:cs="Times New Roman"/>
          <w:b w:val="0"/>
          <w:w w:val="108"/>
          <w:szCs w:val="18"/>
        </w:rPr>
        <w:t xml:space="preserve"> </w:t>
      </w:r>
      <w:r w:rsidR="00185FE8" w:rsidRPr="000A457F">
        <w:rPr>
          <w:rFonts w:cs="Times New Roman"/>
          <w:b w:val="0"/>
          <w:w w:val="108"/>
          <w:szCs w:val="18"/>
        </w:rPr>
        <w:t>which</w:t>
      </w:r>
      <w:r w:rsidRPr="000A457F">
        <w:rPr>
          <w:rFonts w:cs="Times New Roman"/>
          <w:b w:val="0"/>
          <w:w w:val="108"/>
          <w:szCs w:val="18"/>
        </w:rPr>
        <w:t xml:space="preserve"> </w:t>
      </w:r>
      <w:r w:rsidR="00306218" w:rsidRPr="000A457F">
        <w:rPr>
          <w:rFonts w:cs="Times New Roman"/>
          <w:b w:val="0"/>
          <w:w w:val="108"/>
          <w:szCs w:val="18"/>
        </w:rPr>
        <w:t>were</w:t>
      </w:r>
      <w:r w:rsidRPr="000A457F">
        <w:rPr>
          <w:rFonts w:cs="Times New Roman"/>
          <w:b w:val="0"/>
          <w:w w:val="108"/>
          <w:szCs w:val="18"/>
        </w:rPr>
        <w:t xml:space="preserve"> </w:t>
      </w:r>
      <w:r w:rsidR="00771D28" w:rsidRPr="000A457F">
        <w:rPr>
          <w:rFonts w:cs="Times New Roman"/>
          <w:b w:val="0"/>
          <w:w w:val="108"/>
          <w:szCs w:val="18"/>
        </w:rPr>
        <w:t>synthesi</w:t>
      </w:r>
      <w:r w:rsidR="00771D28">
        <w:rPr>
          <w:rFonts w:cs="Times New Roman"/>
          <w:b w:val="0"/>
          <w:w w:val="108"/>
          <w:szCs w:val="18"/>
        </w:rPr>
        <w:t>s</w:t>
      </w:r>
      <w:r w:rsidR="00771D28" w:rsidRPr="000A457F">
        <w:rPr>
          <w:rFonts w:cs="Times New Roman"/>
          <w:b w:val="0"/>
          <w:w w:val="108"/>
          <w:szCs w:val="18"/>
        </w:rPr>
        <w:t xml:space="preserve">ed </w:t>
      </w:r>
      <w:r w:rsidRPr="000A457F">
        <w:rPr>
          <w:rFonts w:cs="Times New Roman"/>
          <w:b w:val="0"/>
          <w:w w:val="108"/>
          <w:szCs w:val="18"/>
        </w:rPr>
        <w:t>according to literature procedures.</w:t>
      </w:r>
      <w:r w:rsidR="00A84E9C" w:rsidRPr="000A457F">
        <w:rPr>
          <w:rFonts w:cs="Times New Roman"/>
          <w:b w:val="0"/>
          <w:w w:val="108"/>
          <w:szCs w:val="18"/>
        </w:rPr>
        <w:fldChar w:fldCharType="begin">
          <w:fldData xml:space="preserve">PEVuZE5vdGU+PENpdGU+PEF1dGhvcj5Wb2xwaTwvQXV0aG9yPjxZZWFyPjIwMjA8L1llYXI+PFJl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</w:fldData>
        </w:fldChar>
      </w:r>
      <w:r w:rsidR="00A84E9C" w:rsidRPr="000A457F">
        <w:rPr>
          <w:rFonts w:cs="Times New Roman"/>
          <w:b w:val="0"/>
          <w:w w:val="108"/>
          <w:szCs w:val="18"/>
        </w:rPr>
        <w:instrText xml:space="preserve"> ADDIN EN.CITE </w:instrText>
      </w:r>
      <w:r w:rsidR="00A84E9C" w:rsidRPr="000A457F">
        <w:rPr>
          <w:rFonts w:cs="Times New Roman"/>
          <w:b w:val="0"/>
          <w:w w:val="108"/>
          <w:szCs w:val="18"/>
        </w:rPr>
        <w:fldChar w:fldCharType="begin">
          <w:fldData xml:space="preserve">PEVuZE5vdGU+PENpdGU+PEF1dGhvcj5Wb2xwaTwvQXV0aG9yPjxZZWFyPjIwMjA8L1llYXI+PFJl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</w:fldData>
        </w:fldChar>
      </w:r>
      <w:r w:rsidR="00A84E9C" w:rsidRPr="000A457F">
        <w:rPr>
          <w:rFonts w:cs="Times New Roman"/>
          <w:b w:val="0"/>
          <w:w w:val="108"/>
          <w:szCs w:val="18"/>
        </w:rPr>
        <w:instrText xml:space="preserve"> ADDIN EN.CITE.DATA </w:instrText>
      </w:r>
      <w:r w:rsidR="00A84E9C" w:rsidRPr="000A457F">
        <w:rPr>
          <w:rFonts w:cs="Times New Roman"/>
          <w:b w:val="0"/>
          <w:w w:val="108"/>
          <w:szCs w:val="18"/>
        </w:rPr>
      </w:r>
      <w:r w:rsidR="00A84E9C" w:rsidRPr="000A457F">
        <w:rPr>
          <w:rFonts w:cs="Times New Roman"/>
          <w:b w:val="0"/>
          <w:w w:val="108"/>
          <w:szCs w:val="18"/>
        </w:rPr>
        <w:fldChar w:fldCharType="end"/>
      </w:r>
      <w:r w:rsidR="00A84E9C" w:rsidRPr="000A457F">
        <w:rPr>
          <w:rFonts w:cs="Times New Roman"/>
          <w:b w:val="0"/>
          <w:w w:val="108"/>
          <w:szCs w:val="18"/>
        </w:rPr>
      </w:r>
      <w:r w:rsidR="00A84E9C" w:rsidRPr="000A457F">
        <w:rPr>
          <w:rFonts w:cs="Times New Roman"/>
          <w:b w:val="0"/>
          <w:w w:val="108"/>
          <w:szCs w:val="18"/>
        </w:rPr>
        <w:fldChar w:fldCharType="separate"/>
      </w:r>
      <w:r w:rsidR="00A84E9C" w:rsidRPr="000A457F">
        <w:rPr>
          <w:rFonts w:cs="Times New Roman"/>
          <w:b w:val="0"/>
          <w:noProof/>
          <w:w w:val="108"/>
          <w:szCs w:val="18"/>
          <w:vertAlign w:val="superscript"/>
        </w:rPr>
        <w:t>45-47</w:t>
      </w:r>
      <w:r w:rsidR="00A84E9C" w:rsidRPr="000A457F">
        <w:rPr>
          <w:rFonts w:cs="Times New Roman"/>
          <w:b w:val="0"/>
          <w:w w:val="108"/>
          <w:szCs w:val="18"/>
        </w:rPr>
        <w:fldChar w:fldCharType="end"/>
      </w:r>
      <w:r w:rsidRPr="000A457F">
        <w:rPr>
          <w:rFonts w:cs="Times New Roman"/>
          <w:b w:val="0"/>
          <w:w w:val="108"/>
          <w:szCs w:val="18"/>
        </w:rPr>
        <w:t xml:space="preserve"> No further purification </w:t>
      </w:r>
      <w:r w:rsidR="00185FE8" w:rsidRPr="000A457F">
        <w:rPr>
          <w:rFonts w:cs="Times New Roman"/>
          <w:b w:val="0"/>
          <w:w w:val="108"/>
          <w:szCs w:val="18"/>
        </w:rPr>
        <w:t>was</w:t>
      </w:r>
      <w:r w:rsidRPr="000A457F">
        <w:rPr>
          <w:rFonts w:cs="Times New Roman"/>
          <w:b w:val="0"/>
          <w:w w:val="108"/>
          <w:szCs w:val="18"/>
        </w:rPr>
        <w:t xml:space="preserve"> performed on commercial reagents. </w:t>
      </w:r>
      <w:r w:rsidR="00925A98" w:rsidRPr="000A457F">
        <w:rPr>
          <w:rFonts w:cs="Times New Roman"/>
          <w:b w:val="0"/>
          <w:w w:val="108"/>
          <w:szCs w:val="18"/>
        </w:rPr>
        <w:t xml:space="preserve">Regarding the metal source, we report here the copper salt that achieved the best </w:t>
      </w:r>
      <w:r w:rsidR="00F31AED" w:rsidRPr="000A457F">
        <w:rPr>
          <w:rFonts w:cs="Times New Roman"/>
          <w:b w:val="0"/>
          <w:w w:val="108"/>
          <w:szCs w:val="18"/>
        </w:rPr>
        <w:t>yield</w:t>
      </w:r>
      <w:r w:rsidR="00925A98" w:rsidRPr="000A457F">
        <w:rPr>
          <w:rFonts w:cs="Times New Roman"/>
          <w:b w:val="0"/>
          <w:w w:val="108"/>
          <w:szCs w:val="18"/>
        </w:rPr>
        <w:t xml:space="preserve"> and purity of the final compound, but it is worth notice that all reactions can be carried out with copper oxo salts or copper chloride, similarly to </w:t>
      </w:r>
      <w:r w:rsidR="00185FE8" w:rsidRPr="000A457F">
        <w:rPr>
          <w:rFonts w:cs="Times New Roman"/>
          <w:b w:val="0"/>
          <w:w w:val="108"/>
          <w:szCs w:val="18"/>
        </w:rPr>
        <w:t>that</w:t>
      </w:r>
      <w:r w:rsidR="00925A98" w:rsidRPr="000A457F">
        <w:rPr>
          <w:rFonts w:cs="Times New Roman"/>
          <w:b w:val="0"/>
          <w:w w:val="108"/>
          <w:szCs w:val="18"/>
        </w:rPr>
        <w:t xml:space="preserve"> observed in the preparation of the Zn</w:t>
      </w:r>
      <w:r w:rsidR="00665431" w:rsidRPr="000A457F">
        <w:rPr>
          <w:rFonts w:cs="Times New Roman"/>
          <w:b w:val="0"/>
          <w:w w:val="108"/>
          <w:szCs w:val="18"/>
        </w:rPr>
        <w:t>(II)</w:t>
      </w:r>
      <w:r w:rsidR="00925A98" w:rsidRPr="000A457F">
        <w:rPr>
          <w:rFonts w:cs="Times New Roman"/>
          <w:b w:val="0"/>
          <w:w w:val="108"/>
          <w:szCs w:val="18"/>
        </w:rPr>
        <w:t>-dicyanoaurate compounds.</w:t>
      </w:r>
      <w:r w:rsidR="00A84E9C" w:rsidRPr="000A457F">
        <w:rPr>
          <w:b w:val="0"/>
        </w:rPr>
        <w:fldChar w:fldCharType="begin"/>
      </w:r>
      <w:r w:rsidR="00A84E9C" w:rsidRPr="000A457F">
        <w:rPr>
          <w:b w:val="0"/>
        </w:rPr>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00A84E9C" w:rsidRPr="000A457F">
        <w:rPr>
          <w:b w:val="0"/>
        </w:rPr>
        <w:fldChar w:fldCharType="separate"/>
      </w:r>
      <w:r w:rsidR="00A84E9C" w:rsidRPr="000A457F">
        <w:rPr>
          <w:b w:val="0"/>
          <w:noProof/>
          <w:vertAlign w:val="superscript"/>
        </w:rPr>
        <w:t>29</w:t>
      </w:r>
      <w:r w:rsidR="00A84E9C" w:rsidRPr="000A457F">
        <w:rPr>
          <w:b w:val="0"/>
        </w:rPr>
        <w:fldChar w:fldCharType="end"/>
      </w:r>
      <w:r w:rsidR="00925A98" w:rsidRPr="000A457F">
        <w:rPr>
          <w:rFonts w:cs="Times New Roman"/>
          <w:b w:val="0"/>
          <w:w w:val="108"/>
          <w:szCs w:val="18"/>
        </w:rPr>
        <w:t xml:space="preserve"> </w:t>
      </w:r>
      <w:r w:rsidR="005F30B2" w:rsidRPr="000A457F">
        <w:rPr>
          <w:rFonts w:cs="Times New Roman"/>
          <w:b w:val="0"/>
          <w:w w:val="108"/>
          <w:szCs w:val="18"/>
        </w:rPr>
        <w:t>Correspondence between the bulk and SC-XRD structures</w:t>
      </w:r>
      <w:r w:rsidR="00185FE8" w:rsidRPr="000A457F">
        <w:rPr>
          <w:rFonts w:cs="Times New Roman"/>
          <w:b w:val="0"/>
          <w:w w:val="108"/>
          <w:szCs w:val="18"/>
        </w:rPr>
        <w:t>,</w:t>
      </w:r>
      <w:r w:rsidR="005F30B2" w:rsidRPr="000A457F">
        <w:rPr>
          <w:rFonts w:cs="Times New Roman"/>
          <w:b w:val="0"/>
          <w:w w:val="108"/>
          <w:szCs w:val="18"/>
        </w:rPr>
        <w:t xml:space="preserve"> as well as sample purity</w:t>
      </w:r>
      <w:r w:rsidR="00185FE8" w:rsidRPr="000A457F">
        <w:rPr>
          <w:rFonts w:cs="Times New Roman"/>
          <w:b w:val="0"/>
          <w:w w:val="108"/>
          <w:szCs w:val="18"/>
        </w:rPr>
        <w:t>,</w:t>
      </w:r>
      <w:r w:rsidR="005F30B2" w:rsidRPr="000A457F">
        <w:rPr>
          <w:rFonts w:cs="Times New Roman"/>
          <w:b w:val="0"/>
          <w:w w:val="108"/>
          <w:szCs w:val="18"/>
        </w:rPr>
        <w:t xml:space="preserve"> were </w:t>
      </w:r>
      <w:r w:rsidR="00185FE8" w:rsidRPr="000A457F">
        <w:rPr>
          <w:rFonts w:cs="Times New Roman"/>
          <w:b w:val="0"/>
          <w:w w:val="108"/>
          <w:szCs w:val="18"/>
        </w:rPr>
        <w:t>verified</w:t>
      </w:r>
      <w:r w:rsidR="005F30B2" w:rsidRPr="000A457F">
        <w:rPr>
          <w:rFonts w:cs="Times New Roman"/>
          <w:b w:val="0"/>
          <w:w w:val="108"/>
          <w:szCs w:val="18"/>
        </w:rPr>
        <w:t xml:space="preserve"> fo</w:t>
      </w:r>
      <w:r w:rsidR="00221D17" w:rsidRPr="000A457F">
        <w:rPr>
          <w:rFonts w:cs="Times New Roman"/>
          <w:b w:val="0"/>
          <w:w w:val="108"/>
          <w:szCs w:val="18"/>
        </w:rPr>
        <w:t xml:space="preserve">r </w:t>
      </w:r>
      <w:r w:rsidR="005F30B2" w:rsidRPr="000A457F">
        <w:rPr>
          <w:rFonts w:cs="Times New Roman"/>
          <w:b w:val="0"/>
          <w:w w:val="108"/>
          <w:szCs w:val="18"/>
        </w:rPr>
        <w:t xml:space="preserve">compounds </w:t>
      </w:r>
      <w:r w:rsidR="005F30B2" w:rsidRPr="000A457F">
        <w:rPr>
          <w:rFonts w:cs="Times New Roman"/>
          <w:bCs/>
          <w:w w:val="108"/>
          <w:szCs w:val="18"/>
        </w:rPr>
        <w:t>1</w:t>
      </w:r>
      <w:r w:rsidR="005F30B2" w:rsidRPr="000A457F">
        <w:rPr>
          <w:rFonts w:cs="Times New Roman"/>
          <w:b w:val="0"/>
          <w:w w:val="108"/>
          <w:szCs w:val="18"/>
        </w:rPr>
        <w:t>–</w:t>
      </w:r>
      <w:r w:rsidR="00B32816" w:rsidRPr="000A457F">
        <w:rPr>
          <w:rFonts w:cs="Times New Roman"/>
          <w:bCs/>
          <w:w w:val="108"/>
          <w:szCs w:val="18"/>
        </w:rPr>
        <w:t>6</w:t>
      </w:r>
      <w:r w:rsidR="005F30B2" w:rsidRPr="000A457F">
        <w:rPr>
          <w:rFonts w:cs="Times New Roman"/>
          <w:b w:val="0"/>
          <w:w w:val="108"/>
          <w:szCs w:val="18"/>
        </w:rPr>
        <w:t xml:space="preserve"> </w:t>
      </w:r>
      <w:r w:rsidR="0090464B" w:rsidRPr="000A457F">
        <w:rPr>
          <w:rFonts w:cs="Times New Roman"/>
          <w:b w:val="0"/>
          <w:w w:val="108"/>
          <w:szCs w:val="18"/>
        </w:rPr>
        <w:t>through the</w:t>
      </w:r>
      <w:r w:rsidR="005F30B2" w:rsidRPr="000A457F">
        <w:rPr>
          <w:rFonts w:cs="Times New Roman"/>
          <w:b w:val="0"/>
          <w:w w:val="108"/>
          <w:szCs w:val="18"/>
        </w:rPr>
        <w:t xml:space="preserve"> </w:t>
      </w:r>
      <w:r w:rsidR="0090464B" w:rsidRPr="000A457F">
        <w:rPr>
          <w:rFonts w:cs="Times New Roman"/>
          <w:b w:val="0"/>
          <w:w w:val="108"/>
          <w:szCs w:val="18"/>
        </w:rPr>
        <w:t xml:space="preserve">elemental analysis </w:t>
      </w:r>
      <w:r w:rsidR="005F30B2" w:rsidRPr="000A457F">
        <w:rPr>
          <w:rFonts w:cs="Times New Roman"/>
          <w:b w:val="0"/>
          <w:w w:val="108"/>
          <w:szCs w:val="18"/>
        </w:rPr>
        <w:t>(C, H, N and S)</w:t>
      </w:r>
      <w:r w:rsidR="0090464B" w:rsidRPr="000A457F">
        <w:rPr>
          <w:rFonts w:cs="Times New Roman"/>
          <w:b w:val="0"/>
          <w:w w:val="108"/>
          <w:szCs w:val="18"/>
        </w:rPr>
        <w:t>,</w:t>
      </w:r>
      <w:r w:rsidR="005F30B2" w:rsidRPr="000A457F">
        <w:rPr>
          <w:rFonts w:cs="Times New Roman"/>
          <w:b w:val="0"/>
          <w:w w:val="108"/>
          <w:szCs w:val="18"/>
        </w:rPr>
        <w:t xml:space="preserve"> carried out using a Thermo Flash EA 1112 CHNS-O analyser</w:t>
      </w:r>
      <w:r w:rsidR="00A61D19" w:rsidRPr="000A457F">
        <w:t>.</w:t>
      </w:r>
      <w:r w:rsidR="00B94E19" w:rsidRPr="000A457F">
        <w:t xml:space="preserve"> </w:t>
      </w:r>
      <w:r w:rsidR="00B94E19" w:rsidRPr="000A457F">
        <w:rPr>
          <w:b w:val="0"/>
          <w:bCs/>
        </w:rPr>
        <w:t>When</w:t>
      </w:r>
      <w:r w:rsidR="00F31AED" w:rsidRPr="000A457F">
        <w:rPr>
          <w:b w:val="0"/>
          <w:bCs/>
        </w:rPr>
        <w:t xml:space="preserve"> </w:t>
      </w:r>
      <w:r w:rsidR="00B94E19" w:rsidRPr="000A457F">
        <w:rPr>
          <w:b w:val="0"/>
          <w:bCs/>
        </w:rPr>
        <w:t>a mixture of more than one compound has been obtained, elemental analysis was not possible, but R</w:t>
      </w:r>
      <w:r w:rsidR="00185FE8" w:rsidRPr="000A457F">
        <w:rPr>
          <w:b w:val="0"/>
          <w:bCs/>
        </w:rPr>
        <w:t>aman</w:t>
      </w:r>
      <w:r w:rsidR="00B94E19" w:rsidRPr="000A457F">
        <w:rPr>
          <w:b w:val="0"/>
          <w:bCs/>
        </w:rPr>
        <w:t xml:space="preserve"> and IR </w:t>
      </w:r>
      <w:r w:rsidR="00185FE8" w:rsidRPr="000A457F">
        <w:rPr>
          <w:b w:val="0"/>
          <w:bCs/>
        </w:rPr>
        <w:t xml:space="preserve">spectroscopic </w:t>
      </w:r>
      <w:r w:rsidR="00B94E19" w:rsidRPr="000A457F">
        <w:rPr>
          <w:b w:val="0"/>
          <w:bCs/>
        </w:rPr>
        <w:t xml:space="preserve">characterization has been performed. For all the </w:t>
      </w:r>
      <w:r w:rsidR="00326EE0" w:rsidRPr="000A457F">
        <w:rPr>
          <w:b w:val="0"/>
          <w:bCs/>
        </w:rPr>
        <w:t>synthesi</w:t>
      </w:r>
      <w:r w:rsidR="00326EE0">
        <w:rPr>
          <w:b w:val="0"/>
          <w:bCs/>
        </w:rPr>
        <w:t>s</w:t>
      </w:r>
      <w:r w:rsidR="00326EE0" w:rsidRPr="000A457F">
        <w:rPr>
          <w:b w:val="0"/>
          <w:bCs/>
        </w:rPr>
        <w:t xml:space="preserve">ed </w:t>
      </w:r>
      <w:r w:rsidR="00B94E19" w:rsidRPr="000A457F">
        <w:rPr>
          <w:b w:val="0"/>
          <w:bCs/>
        </w:rPr>
        <w:t xml:space="preserve">compounds </w:t>
      </w:r>
      <w:r w:rsidR="00B94E19" w:rsidRPr="000A457F">
        <w:t>1</w:t>
      </w:r>
      <w:r w:rsidR="00B94E19" w:rsidRPr="000A457F">
        <w:rPr>
          <w:b w:val="0"/>
          <w:bCs/>
        </w:rPr>
        <w:t>-</w:t>
      </w:r>
      <w:r w:rsidR="00B32816" w:rsidRPr="000A457F">
        <w:t>6</w:t>
      </w:r>
      <w:r w:rsidR="00B94E19" w:rsidRPr="000A457F">
        <w:rPr>
          <w:b w:val="0"/>
          <w:bCs/>
        </w:rPr>
        <w:t xml:space="preserve"> the entire IR and Raman spectra can be found in </w:t>
      </w:r>
      <w:r w:rsidR="00E908C5" w:rsidRPr="000A457F">
        <w:rPr>
          <w:b w:val="0"/>
          <w:bCs/>
        </w:rPr>
        <w:t>ESI</w:t>
      </w:r>
      <w:r w:rsidR="00B94E19" w:rsidRPr="000A457F">
        <w:rPr>
          <w:b w:val="0"/>
          <w:bCs/>
        </w:rPr>
        <w:t>.</w:t>
      </w:r>
    </w:p>
    <w:p w14:paraId="35456FE8" w14:textId="418BF677" w:rsidR="005F30B2" w:rsidRPr="000A457F" w:rsidRDefault="005F30B2" w:rsidP="005F30B2">
      <w:pPr>
        <w:pStyle w:val="RSCB06BHeadingSub-Section"/>
        <w:jc w:val="both"/>
      </w:pPr>
      <w:r w:rsidRPr="000A457F">
        <w:t>Synthesis</w:t>
      </w:r>
    </w:p>
    <w:p w14:paraId="43E2DAB8" w14:textId="25F09715" w:rsidR="005F30B2" w:rsidRPr="000A457F" w:rsidRDefault="005F30B2" w:rsidP="005F30B2">
      <w:pPr>
        <w:pStyle w:val="RSCB02ArticleText"/>
      </w:pPr>
      <w:bookmarkStart w:id="3" w:name="_Hlk527759483"/>
      <w:r w:rsidRPr="000A457F">
        <w:rPr>
          <w:b/>
          <w:bCs/>
        </w:rPr>
        <w:t>(1) {Cu(L1)</w:t>
      </w:r>
      <w:r w:rsidRPr="000A457F">
        <w:rPr>
          <w:b/>
          <w:bCs/>
          <w:vertAlign w:val="subscript"/>
        </w:rPr>
        <w:t>2</w:t>
      </w:r>
      <w:r w:rsidRPr="000A457F">
        <w:rPr>
          <w:b/>
          <w:bCs/>
        </w:rPr>
        <w:t>[(</w:t>
      </w:r>
      <w:r w:rsidRPr="000A457F">
        <w:rPr>
          <w:rFonts w:ascii="Symbol" w:hAnsi="Symbol"/>
          <w:b/>
          <w:bCs/>
        </w:rPr>
        <w:t></w:t>
      </w:r>
      <w:r w:rsidRPr="000A457F">
        <w:rPr>
          <w:b/>
          <w:bCs/>
        </w:rPr>
        <w:t>-</w:t>
      </w:r>
      <w:proofErr w:type="gramStart"/>
      <w:r w:rsidRPr="000A457F">
        <w:rPr>
          <w:b/>
          <w:bCs/>
        </w:rPr>
        <w:t>CN)Au</w:t>
      </w:r>
      <w:proofErr w:type="gramEnd"/>
      <w:r w:rsidRPr="000A457F">
        <w:rPr>
          <w:b/>
          <w:bCs/>
        </w:rPr>
        <w:t>(CN)]}[Au(CN)</w:t>
      </w:r>
      <w:r w:rsidRPr="000A457F">
        <w:rPr>
          <w:b/>
          <w:bCs/>
          <w:vertAlign w:val="subscript"/>
        </w:rPr>
        <w:t>2</w:t>
      </w:r>
      <w:r w:rsidRPr="000A457F">
        <w:rPr>
          <w:b/>
          <w:bCs/>
        </w:rPr>
        <w:t>]</w:t>
      </w:r>
      <w:bookmarkEnd w:id="3"/>
      <w:r w:rsidRPr="000A457F">
        <w:t xml:space="preserve">: </w:t>
      </w:r>
      <w:bookmarkStart w:id="4" w:name="_Hlk527759349"/>
      <w:r w:rsidR="00D76353" w:rsidRPr="000A457F">
        <w:t>43.3</w:t>
      </w:r>
      <w:r w:rsidRPr="000A457F">
        <w:t xml:space="preserve"> mg of Cu(SO</w:t>
      </w:r>
      <w:r w:rsidRPr="000A457F">
        <w:rPr>
          <w:vertAlign w:val="subscript"/>
        </w:rPr>
        <w:t>4</w:t>
      </w:r>
      <w:r w:rsidRPr="000A457F">
        <w:t>).5H</w:t>
      </w:r>
      <w:r w:rsidRPr="000A457F">
        <w:rPr>
          <w:vertAlign w:val="subscript"/>
        </w:rPr>
        <w:t>2</w:t>
      </w:r>
      <w:r w:rsidRPr="000A457F">
        <w:t xml:space="preserve">O, </w:t>
      </w:r>
      <w:r w:rsidR="00D76353" w:rsidRPr="000A457F">
        <w:t>54</w:t>
      </w:r>
      <w:r w:rsidR="002207E2" w:rsidRPr="000A457F">
        <w:t>.0</w:t>
      </w:r>
      <w:r w:rsidRPr="000A457F">
        <w:t xml:space="preserve"> mg of L1 </w:t>
      </w:r>
      <w:r w:rsidR="009415EC" w:rsidRPr="000A457F">
        <w:t>were dissolved in 10 ml of a 50:50 EtOH/H</w:t>
      </w:r>
      <w:r w:rsidR="009415EC" w:rsidRPr="000A457F">
        <w:rPr>
          <w:vertAlign w:val="subscript"/>
        </w:rPr>
        <w:t>2</w:t>
      </w:r>
      <w:r w:rsidR="009415EC" w:rsidRPr="000A457F">
        <w:t xml:space="preserve">O </w:t>
      </w:r>
      <w:r w:rsidRPr="000A457F">
        <w:t xml:space="preserve">and </w:t>
      </w:r>
      <w:r w:rsidR="00E147D0" w:rsidRPr="000A457F">
        <w:t>a</w:t>
      </w:r>
      <w:r w:rsidR="00C74395" w:rsidRPr="000A457F">
        <w:t xml:space="preserve"> separat</w:t>
      </w:r>
      <w:r w:rsidR="00E147D0" w:rsidRPr="000A457F">
        <w:t xml:space="preserve">e solution </w:t>
      </w:r>
      <w:r w:rsidR="00997995" w:rsidRPr="000A457F">
        <w:t xml:space="preserve">in the same solvent mixture </w:t>
      </w:r>
      <w:r w:rsidR="00E147D0" w:rsidRPr="000A457F">
        <w:t xml:space="preserve">was </w:t>
      </w:r>
      <w:r w:rsidR="000E5FB0" w:rsidRPr="000A457F">
        <w:t>prepared</w:t>
      </w:r>
      <w:r w:rsidR="00E147D0" w:rsidRPr="000A457F">
        <w:t xml:space="preserve"> </w:t>
      </w:r>
      <w:r w:rsidR="00907002" w:rsidRPr="000A457F">
        <w:t xml:space="preserve">using </w:t>
      </w:r>
      <w:r w:rsidR="00D76353" w:rsidRPr="000A457F">
        <w:t>10</w:t>
      </w:r>
      <w:r w:rsidRPr="000A457F">
        <w:t>0 mg of K[Au(CN)</w:t>
      </w:r>
      <w:r w:rsidRPr="000A457F">
        <w:rPr>
          <w:vertAlign w:val="subscript"/>
        </w:rPr>
        <w:t>2</w:t>
      </w:r>
      <w:r w:rsidRPr="000A457F">
        <w:t>] (molar ratio 1:2:2)</w:t>
      </w:r>
      <w:r w:rsidR="00907002" w:rsidRPr="000A457F">
        <w:t>. Solutions</w:t>
      </w:r>
      <w:r w:rsidR="000653A2" w:rsidRPr="000A457F">
        <w:t xml:space="preserve"> were</w:t>
      </w:r>
      <w:r w:rsidR="00444FC4" w:rsidRPr="000A457F">
        <w:t xml:space="preserve"> brought to boil</w:t>
      </w:r>
      <w:r w:rsidRPr="000A457F">
        <w:t xml:space="preserve"> with energic stirring and mixed</w:t>
      </w:r>
      <w:r w:rsidR="0028591D" w:rsidRPr="000A457F">
        <w:t>.</w:t>
      </w:r>
      <w:r w:rsidRPr="000A457F">
        <w:t xml:space="preserve"> </w:t>
      </w:r>
      <w:r w:rsidR="0028591D" w:rsidRPr="000A457F">
        <w:t xml:space="preserve">At the </w:t>
      </w:r>
      <w:r w:rsidRPr="000A457F">
        <w:t xml:space="preserve">establishment of equilibrium (5 minutes) </w:t>
      </w:r>
      <w:r w:rsidR="0028591D" w:rsidRPr="000A457F">
        <w:t>a</w:t>
      </w:r>
      <w:r w:rsidR="00D76353" w:rsidRPr="000A457F">
        <w:t xml:space="preserve"> green precipitate </w:t>
      </w:r>
      <w:r w:rsidR="00E04548" w:rsidRPr="000A457F">
        <w:t xml:space="preserve">immediately </w:t>
      </w:r>
      <w:r w:rsidR="00D76353" w:rsidRPr="000A457F">
        <w:t>appear</w:t>
      </w:r>
      <w:r w:rsidR="00582EC5" w:rsidRPr="000A457F">
        <w:t>ed</w:t>
      </w:r>
      <w:r w:rsidR="00D76353" w:rsidRPr="000A457F">
        <w:t xml:space="preserve">, </w:t>
      </w:r>
      <w:r w:rsidR="00E04548" w:rsidRPr="000A457F">
        <w:t>which</w:t>
      </w:r>
      <w:r w:rsidR="0090464B" w:rsidRPr="000A457F">
        <w:t xml:space="preserve"> </w:t>
      </w:r>
      <w:r w:rsidR="00410B3B" w:rsidRPr="000A457F">
        <w:t>was re</w:t>
      </w:r>
      <w:r w:rsidR="0090464B" w:rsidRPr="000A457F">
        <w:t xml:space="preserve">dissolved </w:t>
      </w:r>
      <w:r w:rsidR="00D76353" w:rsidRPr="000A457F">
        <w:t>after 30 minutes of stirring</w:t>
      </w:r>
      <w:r w:rsidR="0090464B" w:rsidRPr="000A457F">
        <w:t>, f</w:t>
      </w:r>
      <w:r w:rsidR="00582EC5" w:rsidRPr="000A457F">
        <w:t>orming</w:t>
      </w:r>
      <w:r w:rsidR="00D76353" w:rsidRPr="000A457F">
        <w:t xml:space="preserve"> a</w:t>
      </w:r>
      <w:r w:rsidRPr="000A457F">
        <w:t xml:space="preserve"> transparent </w:t>
      </w:r>
      <w:r w:rsidR="008036FF" w:rsidRPr="000A457F">
        <w:t xml:space="preserve">light blue </w:t>
      </w:r>
      <w:r w:rsidRPr="000A457F">
        <w:t>solution. After slow cooling</w:t>
      </w:r>
      <w:r w:rsidR="0090464B" w:rsidRPr="000A457F">
        <w:t xml:space="preserve"> to room temperature</w:t>
      </w:r>
      <w:r w:rsidRPr="000A457F">
        <w:t xml:space="preserve">, the compound </w:t>
      </w:r>
      <w:r w:rsidR="00E04548" w:rsidRPr="000A457F">
        <w:t>began</w:t>
      </w:r>
      <w:r w:rsidRPr="000A457F">
        <w:t xml:space="preserve"> to </w:t>
      </w:r>
      <w:r w:rsidR="00240E37" w:rsidRPr="000A457F">
        <w:t>crystallize</w:t>
      </w:r>
      <w:r w:rsidRPr="000A457F">
        <w:t xml:space="preserve"> in</w:t>
      </w:r>
      <w:r w:rsidR="00E04548" w:rsidRPr="000A457F">
        <w:t>to</w:t>
      </w:r>
      <w:r w:rsidRPr="000A457F">
        <w:t xml:space="preserve"> </w:t>
      </w:r>
      <w:r w:rsidR="008036FF" w:rsidRPr="000A457F">
        <w:t xml:space="preserve">dark </w:t>
      </w:r>
      <w:r w:rsidR="009F0CEB" w:rsidRPr="000A457F">
        <w:t>navy-blue</w:t>
      </w:r>
      <w:r w:rsidRPr="000A457F">
        <w:t xml:space="preserve"> pri</w:t>
      </w:r>
      <w:r w:rsidR="0090464B" w:rsidRPr="000A457F">
        <w:t>sms.</w:t>
      </w:r>
      <w:r w:rsidRPr="000A457F">
        <w:t xml:space="preserve"> </w:t>
      </w:r>
      <w:r w:rsidR="00E04548" w:rsidRPr="000A457F">
        <w:t>The c</w:t>
      </w:r>
      <w:r w:rsidRPr="000A457F">
        <w:t xml:space="preserve">rystals </w:t>
      </w:r>
      <w:r w:rsidR="0090464B" w:rsidRPr="000A457F">
        <w:t>were</w:t>
      </w:r>
      <w:r w:rsidRPr="000A457F">
        <w:t xml:space="preserve"> </w:t>
      </w:r>
      <w:r w:rsidR="00582EC5" w:rsidRPr="000A457F">
        <w:t>separ</w:t>
      </w:r>
      <w:r w:rsidR="0090464B" w:rsidRPr="000A457F">
        <w:t>at</w:t>
      </w:r>
      <w:r w:rsidR="00582EC5" w:rsidRPr="000A457F">
        <w:t>ed</w:t>
      </w:r>
      <w:r w:rsidR="00537111">
        <w:t xml:space="preserve"> </w:t>
      </w:r>
      <w:r w:rsidRPr="000A457F">
        <w:t>by filtration, washed with cold water and</w:t>
      </w:r>
      <w:r w:rsidR="0090464B" w:rsidRPr="000A457F">
        <w:t xml:space="preserve"> dried. They are stable to air and humidity. </w:t>
      </w:r>
      <w:bookmarkEnd w:id="4"/>
      <w:r w:rsidRPr="000A457F">
        <w:t>(Yield: 9</w:t>
      </w:r>
      <w:r w:rsidR="00BB7EB1" w:rsidRPr="000A457F">
        <w:t>6</w:t>
      </w:r>
      <w:r w:rsidRPr="000A457F">
        <w:t>.</w:t>
      </w:r>
      <w:r w:rsidR="00DD1E47" w:rsidRPr="000A457F">
        <w:t>8</w:t>
      </w:r>
      <w:r w:rsidRPr="000A457F">
        <w:t xml:space="preserve"> %, Elemental analysis (%): </w:t>
      </w:r>
      <w:proofErr w:type="spellStart"/>
      <w:r w:rsidRPr="000A457F">
        <w:t>Calcd</w:t>
      </w:r>
      <w:proofErr w:type="spellEnd"/>
      <w:r w:rsidRPr="000A457F">
        <w:t xml:space="preserve"> for </w:t>
      </w:r>
      <w:r w:rsidR="00D011B2" w:rsidRPr="000A457F">
        <w:t>C24H16Au2N8Cu</w:t>
      </w:r>
      <w:r w:rsidRPr="000A457F">
        <w:t>: C, 32.</w:t>
      </w:r>
      <w:r w:rsidR="006332BE" w:rsidRPr="000A457F">
        <w:t>3</w:t>
      </w:r>
      <w:r w:rsidRPr="000A457F">
        <w:t>5%; H, 2.</w:t>
      </w:r>
      <w:r w:rsidR="006332BE" w:rsidRPr="000A457F">
        <w:t>5</w:t>
      </w:r>
      <w:r w:rsidRPr="000A457F">
        <w:t>1%; N, 12.</w:t>
      </w:r>
      <w:r w:rsidR="00D011B2" w:rsidRPr="000A457F">
        <w:t>8</w:t>
      </w:r>
      <w:r w:rsidRPr="000A457F">
        <w:t>3%; Found: C, 3</w:t>
      </w:r>
      <w:r w:rsidR="006332BE" w:rsidRPr="000A457F">
        <w:t>2</w:t>
      </w:r>
      <w:r w:rsidRPr="000A457F">
        <w:t>.</w:t>
      </w:r>
      <w:r w:rsidR="006332BE" w:rsidRPr="000A457F">
        <w:t>6</w:t>
      </w:r>
      <w:r w:rsidRPr="000A457F">
        <w:t>5%; H, 2.41%; N, 12.</w:t>
      </w:r>
      <w:r w:rsidR="006332BE" w:rsidRPr="000A457F">
        <w:t>8</w:t>
      </w:r>
      <w:r w:rsidRPr="000A457F">
        <w:t>6%.</w:t>
      </w:r>
      <w:r w:rsidR="006B4FC7" w:rsidRPr="000A457F">
        <w:t xml:space="preserve"> IR(</w:t>
      </w:r>
      <w:r w:rsidR="00241160" w:rsidRPr="000A457F">
        <w:t>ATR</w:t>
      </w:r>
      <w:r w:rsidR="006B4FC7" w:rsidRPr="000A457F">
        <w:t xml:space="preserve">) </w:t>
      </w:r>
      <w:proofErr w:type="gramStart"/>
      <w:r w:rsidR="006B4FC7" w:rsidRPr="000A457F">
        <w:t>cm</w:t>
      </w:r>
      <w:r w:rsidR="006B4FC7" w:rsidRPr="000A457F">
        <w:rPr>
          <w:vertAlign w:val="superscript"/>
        </w:rPr>
        <w:t>-1</w:t>
      </w:r>
      <w:proofErr w:type="gramEnd"/>
      <w:r w:rsidR="006B4FC7" w:rsidRPr="000A457F">
        <w:t>: 3394(s), 3208(s), 2926(s), 2856(s), 2145(s), 1605(s), 1572(m), 1467(m), 1429(m), 1301(m), 1243(m), 1019(m), 766(m), 733(m), 647(w).</w:t>
      </w:r>
      <w:r w:rsidRPr="000A457F">
        <w:t>)</w:t>
      </w:r>
    </w:p>
    <w:p w14:paraId="5D37FD91" w14:textId="1462861D" w:rsidR="00AF70B5" w:rsidRPr="000A457F" w:rsidRDefault="005F30B2" w:rsidP="006D00F8">
      <w:pPr>
        <w:pStyle w:val="RSCB02ArticleText"/>
        <w:sectPr w:rsidR="00AF70B5" w:rsidRPr="000A457F" w:rsidSect="00514CBA">
          <w:type w:val="continuous"/>
          <w:pgSz w:w="11907" w:h="16840" w:code="9"/>
          <w:pgMar w:top="1009" w:right="851" w:bottom="1758" w:left="851" w:header="851" w:footer="1049" w:gutter="0"/>
          <w:cols w:num="2" w:space="227"/>
          <w:titlePg/>
          <w:docGrid w:linePitch="360"/>
        </w:sectPr>
      </w:pPr>
      <w:r w:rsidRPr="000A457F">
        <w:rPr>
          <w:b/>
          <w:bCs/>
        </w:rPr>
        <w:t>(2)</w:t>
      </w:r>
      <w:r w:rsidR="00103592" w:rsidRPr="000A457F">
        <w:rPr>
          <w:b/>
          <w:bCs/>
        </w:rPr>
        <w:t xml:space="preserve"> </w:t>
      </w:r>
      <w:r w:rsidRPr="000A457F">
        <w:rPr>
          <w:b/>
          <w:bCs/>
        </w:rPr>
        <w:t>{Cu(L1)</w:t>
      </w:r>
      <w:r w:rsidRPr="000A457F">
        <w:rPr>
          <w:b/>
          <w:bCs/>
          <w:vertAlign w:val="subscript"/>
        </w:rPr>
        <w:t>2</w:t>
      </w:r>
      <w:r w:rsidRPr="000A457F">
        <w:rPr>
          <w:b/>
          <w:bCs/>
        </w:rPr>
        <w:t>[(</w:t>
      </w:r>
      <w:r w:rsidRPr="000A457F">
        <w:rPr>
          <w:rFonts w:ascii="Symbol" w:hAnsi="Symbol"/>
          <w:b/>
          <w:bCs/>
        </w:rPr>
        <w:t></w:t>
      </w:r>
      <w:r w:rsidRPr="000A457F">
        <w:rPr>
          <w:b/>
          <w:bCs/>
        </w:rPr>
        <w:t>-</w:t>
      </w:r>
      <w:proofErr w:type="gramStart"/>
      <w:r w:rsidRPr="000A457F">
        <w:rPr>
          <w:b/>
          <w:bCs/>
        </w:rPr>
        <w:t>CN)Au</w:t>
      </w:r>
      <w:proofErr w:type="gramEnd"/>
      <w:r w:rsidRPr="000A457F">
        <w:rPr>
          <w:b/>
          <w:bCs/>
        </w:rPr>
        <w:t>(CN)](H</w:t>
      </w:r>
      <w:r w:rsidRPr="000A457F">
        <w:rPr>
          <w:b/>
          <w:bCs/>
          <w:vertAlign w:val="subscript"/>
        </w:rPr>
        <w:t>2</w:t>
      </w:r>
      <w:r w:rsidRPr="000A457F">
        <w:rPr>
          <w:b/>
          <w:bCs/>
        </w:rPr>
        <w:t>O)}[Au(CN)</w:t>
      </w:r>
      <w:r w:rsidRPr="000A457F">
        <w:rPr>
          <w:b/>
          <w:bCs/>
          <w:vertAlign w:val="subscript"/>
        </w:rPr>
        <w:t>2</w:t>
      </w:r>
      <w:r w:rsidRPr="000A457F">
        <w:rPr>
          <w:b/>
          <w:bCs/>
        </w:rPr>
        <w:t>]</w:t>
      </w:r>
      <w:r w:rsidRPr="000A457F">
        <w:t xml:space="preserve">: </w:t>
      </w:r>
      <w:r w:rsidR="00B727C3" w:rsidRPr="000A457F">
        <w:t>21.6 mg of Cu(SO</w:t>
      </w:r>
      <w:r w:rsidR="00B727C3" w:rsidRPr="000A457F">
        <w:rPr>
          <w:vertAlign w:val="subscript"/>
        </w:rPr>
        <w:t>4</w:t>
      </w:r>
      <w:r w:rsidR="00B727C3" w:rsidRPr="000A457F">
        <w:t>).5H</w:t>
      </w:r>
      <w:r w:rsidR="00B727C3" w:rsidRPr="000A457F">
        <w:rPr>
          <w:vertAlign w:val="subscript"/>
        </w:rPr>
        <w:t>2</w:t>
      </w:r>
      <w:r w:rsidR="00B727C3" w:rsidRPr="000A457F">
        <w:t>O</w:t>
      </w:r>
      <w:r w:rsidR="00CB5A57" w:rsidRPr="000A457F">
        <w:t xml:space="preserve"> and</w:t>
      </w:r>
      <w:r w:rsidR="00B727C3" w:rsidRPr="000A457F">
        <w:t xml:space="preserve"> 27</w:t>
      </w:r>
      <w:r w:rsidR="00AF21D9" w:rsidRPr="000A457F">
        <w:t>.0</w:t>
      </w:r>
      <w:r w:rsidR="00B727C3" w:rsidRPr="000A457F">
        <w:t xml:space="preserve"> mg of L1 </w:t>
      </w:r>
      <w:r w:rsidR="0090464B" w:rsidRPr="000A457F">
        <w:t>were</w:t>
      </w:r>
      <w:r w:rsidR="00CB5A57" w:rsidRPr="000A457F">
        <w:t xml:space="preserve"> </w:t>
      </w:r>
      <w:r w:rsidR="005302BB" w:rsidRPr="000A457F">
        <w:t>dissolved</w:t>
      </w:r>
      <w:r w:rsidR="00CB5A57" w:rsidRPr="000A457F">
        <w:t xml:space="preserve"> in 3 ml of deuterated water</w:t>
      </w:r>
      <w:r w:rsidR="007053A8" w:rsidRPr="000A457F">
        <w:t>, and a second solution</w:t>
      </w:r>
      <w:r w:rsidR="000260DC" w:rsidRPr="000A457F">
        <w:t xml:space="preserve"> </w:t>
      </w:r>
      <w:r w:rsidR="00997995" w:rsidRPr="000A457F">
        <w:t>in the same solvent</w:t>
      </w:r>
      <w:r w:rsidR="003B1D00" w:rsidRPr="000A457F">
        <w:t xml:space="preserve"> </w:t>
      </w:r>
      <w:r w:rsidR="000260DC" w:rsidRPr="000A457F">
        <w:t>was prepared with</w:t>
      </w:r>
      <w:r w:rsidR="000E5FB0">
        <w:t xml:space="preserve"> </w:t>
      </w:r>
      <w:r w:rsidR="000260DC" w:rsidRPr="000A457F">
        <w:t>50.0 mg of K[Au(CN)</w:t>
      </w:r>
      <w:r w:rsidR="000260DC" w:rsidRPr="000A457F">
        <w:rPr>
          <w:vertAlign w:val="subscript"/>
        </w:rPr>
        <w:t>2</w:t>
      </w:r>
      <w:r w:rsidR="000260DC" w:rsidRPr="000A457F">
        <w:t xml:space="preserve">] (overall molar ratio 1:2:2) </w:t>
      </w:r>
      <w:r w:rsidR="00CB5A57" w:rsidRPr="000A457F">
        <w:t xml:space="preserve">at the boiling point with </w:t>
      </w:r>
      <w:r w:rsidR="0090464B" w:rsidRPr="000A457F">
        <w:t>vigorous</w:t>
      </w:r>
      <w:r w:rsidR="00CB5A57" w:rsidRPr="000A457F">
        <w:t xml:space="preserve"> stirring. </w:t>
      </w:r>
      <w:r w:rsidR="00FD712E" w:rsidRPr="000A457F">
        <w:t xml:space="preserve">Solutions were brought to boil with energic stirring and slowly mixed. At </w:t>
      </w:r>
      <w:proofErr w:type="spellStart"/>
      <w:r w:rsidR="00FD712E" w:rsidRPr="000A457F">
        <w:t>the</w:t>
      </w:r>
      <w:r w:rsidRPr="000A457F">
        <w:t>establishment</w:t>
      </w:r>
      <w:proofErr w:type="spellEnd"/>
      <w:r w:rsidRPr="000A457F">
        <w:t xml:space="preserve"> of equilibrium (5 min</w:t>
      </w:r>
      <w:r w:rsidR="00D67351" w:rsidRPr="000A457F">
        <w:t>.</w:t>
      </w:r>
      <w:r w:rsidRPr="000A457F">
        <w:t>)</w:t>
      </w:r>
      <w:r w:rsidR="0090464B" w:rsidRPr="000A457F">
        <w:t xml:space="preserve"> a</w:t>
      </w:r>
      <w:r w:rsidRPr="000A457F">
        <w:t xml:space="preserve"> transparent</w:t>
      </w:r>
      <w:r w:rsidR="00B727C3" w:rsidRPr="000A457F">
        <w:t xml:space="preserve"> pale green</w:t>
      </w:r>
      <w:r w:rsidRPr="000A457F">
        <w:t xml:space="preserve"> solution </w:t>
      </w:r>
      <w:r w:rsidR="0090464B" w:rsidRPr="000A457F">
        <w:t>was</w:t>
      </w:r>
      <w:r w:rsidR="00CB5A57" w:rsidRPr="000A457F">
        <w:t xml:space="preserve"> finally</w:t>
      </w:r>
      <w:r w:rsidRPr="000A457F">
        <w:t xml:space="preserve"> obtained. After slow cooling</w:t>
      </w:r>
      <w:r w:rsidR="00B727C3" w:rsidRPr="000A457F">
        <w:t xml:space="preserve"> and complete evaporation</w:t>
      </w:r>
      <w:r w:rsidRPr="000A457F">
        <w:t xml:space="preserve">, </w:t>
      </w:r>
      <w:r w:rsidR="0029131A" w:rsidRPr="000A457F">
        <w:t>transparent pale blue platelets</w:t>
      </w:r>
      <w:r w:rsidR="00CB5A57" w:rsidRPr="000A457F">
        <w:t xml:space="preserve"> </w:t>
      </w:r>
      <w:r w:rsidR="0090464B" w:rsidRPr="000A457F">
        <w:t>were</w:t>
      </w:r>
      <w:r w:rsidR="00CB5A57" w:rsidRPr="000A457F">
        <w:t xml:space="preserve"> obtained</w:t>
      </w:r>
      <w:r w:rsidR="00A7753A">
        <w:t>, and</w:t>
      </w:r>
      <w:r w:rsidR="0029131A" w:rsidRPr="000A457F">
        <w:t xml:space="preserve"> </w:t>
      </w:r>
      <w:r w:rsidR="0090464B" w:rsidRPr="000A457F">
        <w:t xml:space="preserve">crystals of compound </w:t>
      </w:r>
      <w:r w:rsidR="0029131A" w:rsidRPr="000A457F">
        <w:rPr>
          <w:b/>
          <w:bCs/>
        </w:rPr>
        <w:t>1</w:t>
      </w:r>
      <w:r w:rsidR="0029131A" w:rsidRPr="000A457F">
        <w:t xml:space="preserve"> </w:t>
      </w:r>
      <w:r w:rsidR="00A7753A">
        <w:t xml:space="preserve">were found </w:t>
      </w:r>
      <w:r w:rsidR="0029131A" w:rsidRPr="000A457F">
        <w:t xml:space="preserve">as impurity. Pure samples of </w:t>
      </w:r>
      <w:r w:rsidR="0029131A" w:rsidRPr="000A457F">
        <w:rPr>
          <w:b/>
          <w:bCs/>
        </w:rPr>
        <w:t>2</w:t>
      </w:r>
      <w:r w:rsidR="0029131A" w:rsidRPr="000A457F">
        <w:t xml:space="preserve"> </w:t>
      </w:r>
      <w:r w:rsidR="0090464B" w:rsidRPr="000A457F">
        <w:t>were</w:t>
      </w:r>
      <w:r w:rsidR="0029131A" w:rsidRPr="000A457F">
        <w:t xml:space="preserve"> obtained by dissolving </w:t>
      </w:r>
      <w:r w:rsidR="0029131A" w:rsidRPr="000A457F">
        <w:rPr>
          <w:b/>
          <w:bCs/>
        </w:rPr>
        <w:t>1</w:t>
      </w:r>
      <w:r w:rsidR="0029131A" w:rsidRPr="000A457F">
        <w:t xml:space="preserve"> in aqueous ammonia. </w:t>
      </w:r>
      <w:r w:rsidR="006820C7" w:rsidRPr="000A457F">
        <w:t>The c</w:t>
      </w:r>
      <w:r w:rsidR="0090464B" w:rsidRPr="000A457F">
        <w:t xml:space="preserve">rystals of </w:t>
      </w:r>
      <w:r w:rsidR="0090464B" w:rsidRPr="000A457F">
        <w:rPr>
          <w:b/>
        </w:rPr>
        <w:t>2</w:t>
      </w:r>
      <w:r w:rsidR="0090464B" w:rsidRPr="000A457F">
        <w:t xml:space="preserve"> </w:t>
      </w:r>
      <w:r w:rsidR="0029131A" w:rsidRPr="000A457F">
        <w:t xml:space="preserve">are stable to air and humidity. </w:t>
      </w:r>
      <w:r w:rsidR="0090464B" w:rsidRPr="000A457F">
        <w:t>The suitable crystal</w:t>
      </w:r>
      <w:r w:rsidR="0029131A" w:rsidRPr="000A457F">
        <w:t xml:space="preserve"> of </w:t>
      </w:r>
      <w:r w:rsidR="0029131A" w:rsidRPr="000A457F">
        <w:rPr>
          <w:b/>
          <w:bCs/>
        </w:rPr>
        <w:t>2</w:t>
      </w:r>
      <w:r w:rsidR="0029131A" w:rsidRPr="000A457F">
        <w:t xml:space="preserve"> </w:t>
      </w:r>
      <w:r w:rsidR="0090464B" w:rsidRPr="000A457F">
        <w:t>for the SCXRD measurement was</w:t>
      </w:r>
      <w:r w:rsidR="0029131A" w:rsidRPr="000A457F">
        <w:t xml:space="preserve"> selected from the </w:t>
      </w:r>
      <w:r w:rsidR="001C7C58" w:rsidRPr="000A457F">
        <w:t xml:space="preserve">crystal mixture </w:t>
      </w:r>
      <w:r w:rsidR="0029131A" w:rsidRPr="000A457F">
        <w:t xml:space="preserve">by </w:t>
      </w:r>
      <w:r w:rsidR="006820C7" w:rsidRPr="000A457F">
        <w:t>colo</w:t>
      </w:r>
      <w:r w:rsidR="00A7753A">
        <w:t>u</w:t>
      </w:r>
      <w:r w:rsidR="006820C7" w:rsidRPr="000A457F">
        <w:t xml:space="preserve">r </w:t>
      </w:r>
      <w:r w:rsidR="00A7753A" w:rsidRPr="000A457F">
        <w:t>observation</w:t>
      </w:r>
      <w:r w:rsidR="00A7753A">
        <w:t xml:space="preserve"> </w:t>
      </w:r>
      <w:r w:rsidR="006820C7" w:rsidRPr="000A457F">
        <w:t>under</w:t>
      </w:r>
      <w:r w:rsidR="001C7C58" w:rsidRPr="000A457F">
        <w:t xml:space="preserve"> the microscope</w:t>
      </w:r>
      <w:r w:rsidR="0029131A" w:rsidRPr="000A457F">
        <w:t xml:space="preserve">. (Yield: 97.5 %, Elemental analysis (%): </w:t>
      </w:r>
      <w:proofErr w:type="spellStart"/>
      <w:r w:rsidR="0029131A" w:rsidRPr="000A457F">
        <w:t>Calcd</w:t>
      </w:r>
      <w:proofErr w:type="spellEnd"/>
      <w:r w:rsidR="0029131A" w:rsidRPr="000A457F">
        <w:t xml:space="preserve"> for C24H18Au2N8OCu: C, 32.31%; H, 2.03%; N, 12.56%; Found: C, 32.55%; H, 2.10%; N, 12.72%.</w:t>
      </w:r>
      <w:r w:rsidR="006B4FC7" w:rsidRPr="000A457F">
        <w:t xml:space="preserve"> IR(</w:t>
      </w:r>
      <w:r w:rsidR="000C69F9" w:rsidRPr="000A457F">
        <w:t>ATR</w:t>
      </w:r>
      <w:r w:rsidR="006B4FC7" w:rsidRPr="000A457F">
        <w:t xml:space="preserve">) </w:t>
      </w:r>
      <w:proofErr w:type="gramStart"/>
      <w:r w:rsidR="006B4FC7" w:rsidRPr="000A457F">
        <w:t>cm</w:t>
      </w:r>
      <w:r w:rsidR="006B4FC7" w:rsidRPr="000A457F">
        <w:rPr>
          <w:vertAlign w:val="superscript"/>
        </w:rPr>
        <w:t>-1</w:t>
      </w:r>
      <w:proofErr w:type="gramEnd"/>
      <w:r w:rsidR="006B4FC7" w:rsidRPr="000A457F">
        <w:t>: 3389(s), 2171(m), 2148(s), 1607(m), 1569(w), 1476(m), 1446(s), 1156(m), 1102(w), 766(s), 731(m).</w:t>
      </w:r>
      <w:r w:rsidR="0029131A" w:rsidRPr="000A457F">
        <w:t>)</w:t>
      </w:r>
    </w:p>
    <w:p w14:paraId="6210C681" w14:textId="77777777" w:rsidR="00E127C6" w:rsidRDefault="00E127C6" w:rsidP="005C3BDC">
      <w:pPr>
        <w:pStyle w:val="RSCB06BHeadingSub-Section"/>
        <w:jc w:val="both"/>
        <w:rPr>
          <w:rFonts w:cs="Times New Roman"/>
          <w:b w:val="0"/>
          <w:w w:val="108"/>
          <w:szCs w:val="18"/>
        </w:rPr>
      </w:pPr>
    </w:p>
    <w:p w14:paraId="56623031" w14:textId="04C68721" w:rsidR="00855F25" w:rsidRPr="000A457F" w:rsidRDefault="00855F25" w:rsidP="000E5FB0">
      <w:pPr>
        <w:pStyle w:val="RSCT01TableTitlewithtopbar"/>
        <w:rPr>
          <w:w w:val="108"/>
          <w:szCs w:val="18"/>
        </w:rPr>
      </w:pPr>
      <w:r w:rsidRPr="000A457F">
        <w:rPr>
          <w:b/>
        </w:rPr>
        <w:t>Table 1</w:t>
      </w:r>
      <w:r w:rsidRPr="000A457F">
        <w:t xml:space="preserve">: Au-Cu bimetallic new products reported in this paper. For the structural formula of complexes </w:t>
      </w:r>
      <w:r w:rsidRPr="000A457F">
        <w:rPr>
          <w:b/>
        </w:rPr>
        <w:t>1</w:t>
      </w:r>
      <w:r w:rsidRPr="000A457F">
        <w:t>-</w:t>
      </w:r>
      <w:r w:rsidRPr="000A457F">
        <w:rPr>
          <w:b/>
        </w:rPr>
        <w:t>6</w:t>
      </w:r>
      <w:r w:rsidRPr="000A457F">
        <w:t xml:space="preserve"> see Scheme 1 in ESI.</w:t>
      </w:r>
    </w:p>
    <w:tbl>
      <w:tblPr>
        <w:tblStyle w:val="Tabellasemplice-2"/>
        <w:tblW w:w="8891" w:type="dxa"/>
        <w:jc w:val="center"/>
        <w:tblLook w:val="04A0" w:firstRow="1" w:lastRow="0" w:firstColumn="1" w:lastColumn="0" w:noHBand="0" w:noVBand="1"/>
      </w:tblPr>
      <w:tblGrid>
        <w:gridCol w:w="4256"/>
        <w:gridCol w:w="1443"/>
        <w:gridCol w:w="1619"/>
        <w:gridCol w:w="1573"/>
      </w:tblGrid>
      <w:tr w:rsidR="004D56DD" w:rsidRPr="000A457F" w14:paraId="18AD9ABE" w14:textId="4D89C13B" w:rsidTr="004D56DD">
        <w:trPr>
          <w:cnfStyle w:val="100000000000" w:firstRow="1" w:lastRow="0" w:firstColumn="0" w:lastColumn="0" w:oddVBand="0" w:evenVBand="0" w:oddHBand="0"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4256" w:type="dxa"/>
            <w:hideMark/>
          </w:tcPr>
          <w:p w14:paraId="1DF80AC4" w14:textId="77777777" w:rsidR="004D56DD" w:rsidRPr="000A457F" w:rsidRDefault="004D56DD" w:rsidP="000E5FB0">
            <w:pPr>
              <w:pStyle w:val="RSCT03TableBody"/>
            </w:pPr>
            <w:r w:rsidRPr="000A457F">
              <w:t>Compound</w:t>
            </w:r>
          </w:p>
        </w:tc>
        <w:tc>
          <w:tcPr>
            <w:tcW w:w="1443" w:type="dxa"/>
            <w:hideMark/>
          </w:tcPr>
          <w:p w14:paraId="4FC1D1FA" w14:textId="4DF54C48" w:rsidR="004D56DD" w:rsidRPr="000A457F" w:rsidRDefault="004D56DD" w:rsidP="000E5FB0">
            <w:pPr>
              <w:pStyle w:val="RSCT03TableBody"/>
              <w:cnfStyle w:val="100000000000" w:firstRow="1" w:lastRow="0" w:firstColumn="0" w:lastColumn="0" w:oddVBand="0" w:evenVBand="0" w:oddHBand="0" w:evenHBand="0" w:firstRowFirstColumn="0" w:firstRowLastColumn="0" w:lastRowFirstColumn="0" w:lastRowLastColumn="0"/>
            </w:pPr>
            <w:proofErr w:type="spellStart"/>
            <w:r w:rsidRPr="000A457F">
              <w:t>Aurophilic</w:t>
            </w:r>
            <w:proofErr w:type="spellEnd"/>
            <w:r w:rsidRPr="000A457F">
              <w:t xml:space="preserve"> interactions</w:t>
            </w:r>
          </w:p>
        </w:tc>
        <w:tc>
          <w:tcPr>
            <w:tcW w:w="1619" w:type="dxa"/>
            <w:hideMark/>
          </w:tcPr>
          <w:p w14:paraId="59A13651" w14:textId="77777777" w:rsidR="004D56DD" w:rsidRPr="000A457F" w:rsidRDefault="004D56DD" w:rsidP="000E5FB0">
            <w:pPr>
              <w:pStyle w:val="RSCT03TableBody"/>
              <w:cnfStyle w:val="100000000000" w:firstRow="1" w:lastRow="0" w:firstColumn="0" w:lastColumn="0" w:oddVBand="0" w:evenVBand="0" w:oddHBand="0" w:evenHBand="0" w:firstRowFirstColumn="0" w:firstRowLastColumn="0" w:lastRowFirstColumn="0" w:lastRowLastColumn="0"/>
            </w:pPr>
            <w:r w:rsidRPr="000A457F">
              <w:t>Dimensionality</w:t>
            </w:r>
          </w:p>
        </w:tc>
        <w:tc>
          <w:tcPr>
            <w:tcW w:w="1573" w:type="dxa"/>
          </w:tcPr>
          <w:p w14:paraId="62A67F91" w14:textId="06C21288" w:rsidR="004D56DD" w:rsidRPr="000A457F" w:rsidRDefault="004D56DD" w:rsidP="000E5FB0">
            <w:pPr>
              <w:pStyle w:val="RSCT03TableBody"/>
              <w:cnfStyle w:val="100000000000" w:firstRow="1" w:lastRow="0" w:firstColumn="0" w:lastColumn="0" w:oddVBand="0" w:evenVBand="0" w:oddHBand="0" w:evenHBand="0" w:firstRowFirstColumn="0" w:firstRowLastColumn="0" w:lastRowFirstColumn="0" w:lastRowLastColumn="0"/>
            </w:pPr>
            <w:r w:rsidRPr="000A457F">
              <w:t>Coordination polyhedron of Cu sites</w:t>
            </w:r>
          </w:p>
        </w:tc>
      </w:tr>
      <w:tr w:rsidR="004D56DD" w:rsidRPr="000A457F" w14:paraId="0586CE9E" w14:textId="41427E4E" w:rsidTr="004D56DD">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4256" w:type="dxa"/>
            <w:hideMark/>
          </w:tcPr>
          <w:p w14:paraId="0993C409" w14:textId="6752B66D" w:rsidR="004D56DD" w:rsidRPr="000A457F" w:rsidRDefault="001607EB" w:rsidP="000E5FB0">
            <w:pPr>
              <w:pStyle w:val="RSCT03TableBody"/>
            </w:pPr>
            <w:r>
              <w:t xml:space="preserve">(1) </w:t>
            </w:r>
            <w:r w:rsidR="004D56DD" w:rsidRPr="000A457F">
              <w:t>{Cu(L1)</w:t>
            </w:r>
            <w:r w:rsidR="004D56DD" w:rsidRPr="000A457F">
              <w:rPr>
                <w:vertAlign w:val="subscript"/>
              </w:rPr>
              <w:t>2</w:t>
            </w:r>
            <w:r w:rsidR="004D56DD" w:rsidRPr="000A457F">
              <w:t>[(</w:t>
            </w:r>
            <w:r w:rsidR="004D56DD" w:rsidRPr="000A457F">
              <w:rPr>
                <w:rFonts w:ascii="Symbol" w:hAnsi="Symbol"/>
              </w:rPr>
              <w:t></w:t>
            </w:r>
            <w:r w:rsidR="004D56DD" w:rsidRPr="000A457F">
              <w:t>-</w:t>
            </w:r>
            <w:proofErr w:type="gramStart"/>
            <w:r w:rsidR="004D56DD" w:rsidRPr="000A457F">
              <w:t>CN)Au</w:t>
            </w:r>
            <w:proofErr w:type="gramEnd"/>
            <w:r w:rsidR="004D56DD" w:rsidRPr="000A457F">
              <w:t>(CN)]}[Au(CN)</w:t>
            </w:r>
            <w:r w:rsidR="004D56DD" w:rsidRPr="000A457F">
              <w:rPr>
                <w:vertAlign w:val="subscript"/>
              </w:rPr>
              <w:t>2</w:t>
            </w:r>
            <w:r w:rsidR="004D56DD" w:rsidRPr="000A457F">
              <w:t>]</w:t>
            </w:r>
          </w:p>
        </w:tc>
        <w:tc>
          <w:tcPr>
            <w:tcW w:w="1443" w:type="dxa"/>
            <w:hideMark/>
          </w:tcPr>
          <w:p w14:paraId="04D43283" w14:textId="77777777"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Yes</w:t>
            </w:r>
          </w:p>
        </w:tc>
        <w:tc>
          <w:tcPr>
            <w:tcW w:w="1619" w:type="dxa"/>
            <w:hideMark/>
          </w:tcPr>
          <w:p w14:paraId="5BA289A1" w14:textId="4199D802"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1D Supramolecular Chain</w:t>
            </w:r>
          </w:p>
        </w:tc>
        <w:tc>
          <w:tcPr>
            <w:tcW w:w="1573" w:type="dxa"/>
          </w:tcPr>
          <w:p w14:paraId="3C66DAA2" w14:textId="775E72F5"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Trigonal bipyramid</w:t>
            </w:r>
          </w:p>
        </w:tc>
      </w:tr>
      <w:tr w:rsidR="004D56DD" w:rsidRPr="000A457F" w14:paraId="003216C3" w14:textId="6C55EFCB" w:rsidTr="004D56DD">
        <w:trPr>
          <w:trHeight w:val="493"/>
          <w:jc w:val="center"/>
        </w:trPr>
        <w:tc>
          <w:tcPr>
            <w:cnfStyle w:val="001000000000" w:firstRow="0" w:lastRow="0" w:firstColumn="1" w:lastColumn="0" w:oddVBand="0" w:evenVBand="0" w:oddHBand="0" w:evenHBand="0" w:firstRowFirstColumn="0" w:firstRowLastColumn="0" w:lastRowFirstColumn="0" w:lastRowLastColumn="0"/>
            <w:tcW w:w="4256" w:type="dxa"/>
          </w:tcPr>
          <w:p w14:paraId="6BAA2B85" w14:textId="1640E33F" w:rsidR="004D56DD" w:rsidRPr="000E5FB0" w:rsidRDefault="001607EB" w:rsidP="000E5FB0">
            <w:pPr>
              <w:pStyle w:val="RSCT03TableBody"/>
              <w:rPr>
                <w:lang w:val="it-IT"/>
              </w:rPr>
            </w:pPr>
            <w:r>
              <w:rPr>
                <w:lang w:val="it-IT"/>
              </w:rPr>
              <w:t xml:space="preserve">(2) </w:t>
            </w:r>
            <w:r w:rsidR="004D56DD" w:rsidRPr="000E5FB0">
              <w:rPr>
                <w:lang w:val="it-IT"/>
              </w:rPr>
              <w:t>{Cu(L1)</w:t>
            </w:r>
            <w:r w:rsidR="004D56DD" w:rsidRPr="000E5FB0">
              <w:rPr>
                <w:vertAlign w:val="subscript"/>
                <w:lang w:val="it-IT"/>
              </w:rPr>
              <w:t>2</w:t>
            </w:r>
            <w:r w:rsidR="004D56DD" w:rsidRPr="000E5FB0">
              <w:rPr>
                <w:lang w:val="it-IT"/>
              </w:rPr>
              <w:t>[(</w:t>
            </w:r>
            <w:r w:rsidR="004D56DD" w:rsidRPr="000A457F">
              <w:rPr>
                <w:rFonts w:ascii="Symbol" w:hAnsi="Symbol"/>
              </w:rPr>
              <w:t></w:t>
            </w:r>
            <w:r w:rsidR="004D56DD" w:rsidRPr="000A457F">
              <w:rPr>
                <w:rFonts w:ascii="Symbol" w:hAnsi="Symbol"/>
              </w:rPr>
              <w:t></w:t>
            </w:r>
            <w:proofErr w:type="gramStart"/>
            <w:r w:rsidR="004D56DD" w:rsidRPr="000E5FB0">
              <w:rPr>
                <w:lang w:val="it-IT"/>
              </w:rPr>
              <w:t>CN)</w:t>
            </w:r>
            <w:proofErr w:type="spellStart"/>
            <w:r w:rsidR="004D56DD" w:rsidRPr="000E5FB0">
              <w:rPr>
                <w:lang w:val="it-IT"/>
              </w:rPr>
              <w:t>Au</w:t>
            </w:r>
            <w:proofErr w:type="spellEnd"/>
            <w:proofErr w:type="gramEnd"/>
            <w:r w:rsidR="004D56DD" w:rsidRPr="000E5FB0">
              <w:rPr>
                <w:lang w:val="it-IT"/>
              </w:rPr>
              <w:t>(CN)](H</w:t>
            </w:r>
            <w:r w:rsidR="004D56DD" w:rsidRPr="000E5FB0">
              <w:rPr>
                <w:vertAlign w:val="subscript"/>
                <w:lang w:val="it-IT"/>
              </w:rPr>
              <w:t>2</w:t>
            </w:r>
            <w:r w:rsidR="004D56DD" w:rsidRPr="000E5FB0">
              <w:rPr>
                <w:lang w:val="it-IT"/>
              </w:rPr>
              <w:t>O)}[</w:t>
            </w:r>
            <w:proofErr w:type="spellStart"/>
            <w:r w:rsidR="004D56DD" w:rsidRPr="000E5FB0">
              <w:rPr>
                <w:lang w:val="it-IT"/>
              </w:rPr>
              <w:t>Au</w:t>
            </w:r>
            <w:proofErr w:type="spellEnd"/>
            <w:r w:rsidR="004D56DD" w:rsidRPr="000E5FB0">
              <w:rPr>
                <w:lang w:val="it-IT"/>
              </w:rPr>
              <w:t>(CN)</w:t>
            </w:r>
            <w:r w:rsidR="004D56DD" w:rsidRPr="000E5FB0">
              <w:rPr>
                <w:vertAlign w:val="subscript"/>
                <w:lang w:val="it-IT"/>
              </w:rPr>
              <w:t>2</w:t>
            </w:r>
            <w:r w:rsidR="004D56DD" w:rsidRPr="000E5FB0">
              <w:rPr>
                <w:lang w:val="it-IT"/>
              </w:rPr>
              <w:t>]</w:t>
            </w:r>
          </w:p>
        </w:tc>
        <w:tc>
          <w:tcPr>
            <w:tcW w:w="1443" w:type="dxa"/>
          </w:tcPr>
          <w:p w14:paraId="7A54819A" w14:textId="77777777"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Yes</w:t>
            </w:r>
          </w:p>
        </w:tc>
        <w:tc>
          <w:tcPr>
            <w:tcW w:w="1619" w:type="dxa"/>
          </w:tcPr>
          <w:p w14:paraId="16FCED8E" w14:textId="665258E1"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1D Supramolecular Chain.</w:t>
            </w:r>
          </w:p>
        </w:tc>
        <w:tc>
          <w:tcPr>
            <w:tcW w:w="1573" w:type="dxa"/>
          </w:tcPr>
          <w:p w14:paraId="789EE9EE" w14:textId="0E8B5D6A"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Distorted octahedron</w:t>
            </w:r>
          </w:p>
        </w:tc>
      </w:tr>
      <w:tr w:rsidR="004D56DD" w:rsidRPr="000A457F" w14:paraId="22B5CACE" w14:textId="2563F2B8" w:rsidTr="004D56DD">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4256" w:type="dxa"/>
          </w:tcPr>
          <w:p w14:paraId="71129ACB" w14:textId="1CEADD1E" w:rsidR="004D56DD" w:rsidRPr="000A457F" w:rsidRDefault="001607EB" w:rsidP="000E5FB0">
            <w:pPr>
              <w:pStyle w:val="RSCT03TableBody"/>
            </w:pPr>
            <w:r>
              <w:t xml:space="preserve">(3) </w:t>
            </w:r>
            <w:r w:rsidR="004D56DD" w:rsidRPr="000A457F">
              <w:t>K{[Cu(L</w:t>
            </w:r>
            <w:r w:rsidR="009A3031" w:rsidRPr="000A457F">
              <w:t>2</w:t>
            </w:r>
            <w:r w:rsidR="004D56DD" w:rsidRPr="000A457F">
              <w:t>)</w:t>
            </w:r>
            <w:r w:rsidR="004D56DD" w:rsidRPr="000A457F">
              <w:rPr>
                <w:vertAlign w:val="subscript"/>
              </w:rPr>
              <w:t>2</w:t>
            </w:r>
            <w:r w:rsidR="004D56DD" w:rsidRPr="000A457F">
              <w:t>]</w:t>
            </w:r>
            <w:r w:rsidR="004D56DD" w:rsidRPr="000A457F">
              <w:rPr>
                <w:vertAlign w:val="subscript"/>
              </w:rPr>
              <w:t>2</w:t>
            </w:r>
            <w:r w:rsidR="004D56DD" w:rsidRPr="000A457F">
              <w:t>[(μ-CN)</w:t>
            </w:r>
            <w:r w:rsidR="004D56DD" w:rsidRPr="000A457F">
              <w:rPr>
                <w:vertAlign w:val="subscript"/>
              </w:rPr>
              <w:t>2</w:t>
            </w:r>
            <w:r w:rsidR="004D56DD" w:rsidRPr="000A457F">
              <w:t>Au</w:t>
            </w:r>
            <w:proofErr w:type="gramStart"/>
            <w:r w:rsidR="004D56DD" w:rsidRPr="000A457F">
              <w:t>]}[</w:t>
            </w:r>
            <w:proofErr w:type="gramEnd"/>
            <w:r w:rsidR="004D56DD" w:rsidRPr="000A457F">
              <w:t>Au(CN)</w:t>
            </w:r>
            <w:r w:rsidR="004D56DD" w:rsidRPr="000A457F">
              <w:rPr>
                <w:vertAlign w:val="subscript"/>
              </w:rPr>
              <w:t>2</w:t>
            </w:r>
            <w:r w:rsidR="004D56DD" w:rsidRPr="000A457F">
              <w:t>]</w:t>
            </w:r>
            <w:r w:rsidR="004D56DD" w:rsidRPr="000A457F">
              <w:rPr>
                <w:vertAlign w:val="subscript"/>
              </w:rPr>
              <w:t>2</w:t>
            </w:r>
            <w:r w:rsidR="004D56DD" w:rsidRPr="000A457F">
              <w:t>Cl</w:t>
            </w:r>
            <w:r w:rsidR="004D56DD" w:rsidRPr="000A457F">
              <w:rPr>
                <w:vertAlign w:val="subscript"/>
              </w:rPr>
              <w:t>2</w:t>
            </w:r>
          </w:p>
        </w:tc>
        <w:tc>
          <w:tcPr>
            <w:tcW w:w="1443" w:type="dxa"/>
          </w:tcPr>
          <w:p w14:paraId="71C9613E" w14:textId="77777777"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Yes</w:t>
            </w:r>
          </w:p>
        </w:tc>
        <w:tc>
          <w:tcPr>
            <w:tcW w:w="1619" w:type="dxa"/>
          </w:tcPr>
          <w:p w14:paraId="55A47F55" w14:textId="572C3C21"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1D Supramolecular Chain.</w:t>
            </w:r>
          </w:p>
        </w:tc>
        <w:tc>
          <w:tcPr>
            <w:tcW w:w="1573" w:type="dxa"/>
          </w:tcPr>
          <w:p w14:paraId="41C7BCC7" w14:textId="29F24873"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Trigonal bipyramid</w:t>
            </w:r>
          </w:p>
        </w:tc>
      </w:tr>
      <w:tr w:rsidR="004D56DD" w:rsidRPr="000A457F" w14:paraId="72E0E077" w14:textId="1CF60AB5" w:rsidTr="004D56DD">
        <w:trPr>
          <w:trHeight w:val="253"/>
          <w:jc w:val="center"/>
        </w:trPr>
        <w:tc>
          <w:tcPr>
            <w:cnfStyle w:val="001000000000" w:firstRow="0" w:lastRow="0" w:firstColumn="1" w:lastColumn="0" w:oddVBand="0" w:evenVBand="0" w:oddHBand="0" w:evenHBand="0" w:firstRowFirstColumn="0" w:firstRowLastColumn="0" w:lastRowFirstColumn="0" w:lastRowLastColumn="0"/>
            <w:tcW w:w="4256" w:type="dxa"/>
          </w:tcPr>
          <w:p w14:paraId="1BA1DACC" w14:textId="18F487AA" w:rsidR="004D56DD" w:rsidRPr="000A457F" w:rsidRDefault="004D56DD" w:rsidP="000E5FB0">
            <w:pPr>
              <w:pStyle w:val="RSCT03TableBody"/>
            </w:pPr>
            <w:r w:rsidRPr="000A457F">
              <w:t xml:space="preserve"> (</w:t>
            </w:r>
            <w:r w:rsidR="006F423F" w:rsidRPr="000A457F">
              <w:t>4</w:t>
            </w:r>
            <w:r w:rsidRPr="000A457F">
              <w:t>) {Cu(L</w:t>
            </w:r>
            <w:r w:rsidR="00742000" w:rsidRPr="000A457F">
              <w:t>3</w:t>
            </w:r>
            <w:r w:rsidRPr="000A457F">
              <w:t>)</w:t>
            </w:r>
            <w:r w:rsidRPr="000A457F">
              <w:rPr>
                <w:vertAlign w:val="subscript"/>
              </w:rPr>
              <w:t>2</w:t>
            </w:r>
            <w:r w:rsidRPr="000A457F">
              <w:t>[(</w:t>
            </w:r>
            <w:r w:rsidRPr="000A457F">
              <w:rPr>
                <w:rFonts w:ascii="Symbol" w:hAnsi="Symbol"/>
              </w:rPr>
              <w:t></w:t>
            </w:r>
            <w:r w:rsidRPr="000A457F">
              <w:t>-</w:t>
            </w:r>
            <w:proofErr w:type="gramStart"/>
            <w:r w:rsidRPr="000A457F">
              <w:t>CN)</w:t>
            </w:r>
            <w:proofErr w:type="spellStart"/>
            <w:r w:rsidRPr="000A457F">
              <w:t>AuCN</w:t>
            </w:r>
            <w:proofErr w:type="spellEnd"/>
            <w:proofErr w:type="gramEnd"/>
            <w:r w:rsidRPr="000A457F">
              <w:t>]</w:t>
            </w:r>
            <w:r w:rsidRPr="000A457F">
              <w:rPr>
                <w:vertAlign w:val="subscript"/>
              </w:rPr>
              <w:t>2</w:t>
            </w:r>
            <w:r w:rsidRPr="000A457F">
              <w:t>}</w:t>
            </w:r>
            <w:r w:rsidRPr="000A457F">
              <w:rPr>
                <w:rFonts w:ascii="Times New Roman" w:hAnsi="Times New Roman"/>
              </w:rPr>
              <w:t>‧</w:t>
            </w:r>
            <w:r w:rsidRPr="000A457F">
              <w:t>DMSO</w:t>
            </w:r>
          </w:p>
        </w:tc>
        <w:tc>
          <w:tcPr>
            <w:tcW w:w="1443" w:type="dxa"/>
          </w:tcPr>
          <w:p w14:paraId="2B538779" w14:textId="77777777"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No</w:t>
            </w:r>
          </w:p>
        </w:tc>
        <w:tc>
          <w:tcPr>
            <w:tcW w:w="1619" w:type="dxa"/>
          </w:tcPr>
          <w:p w14:paraId="3E80EBBF" w14:textId="77777777"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Molecular entity</w:t>
            </w:r>
          </w:p>
        </w:tc>
        <w:tc>
          <w:tcPr>
            <w:tcW w:w="1573" w:type="dxa"/>
          </w:tcPr>
          <w:p w14:paraId="383672E6" w14:textId="3DA1AB89" w:rsidR="004D56DD" w:rsidRPr="000A457F" w:rsidRDefault="004D56DD" w:rsidP="000E5FB0">
            <w:pPr>
              <w:pStyle w:val="RSCT03TableBody"/>
              <w:cnfStyle w:val="000000000000" w:firstRow="0" w:lastRow="0" w:firstColumn="0" w:lastColumn="0" w:oddVBand="0" w:evenVBand="0" w:oddHBand="0" w:evenHBand="0" w:firstRowFirstColumn="0" w:firstRowLastColumn="0" w:lastRowFirstColumn="0" w:lastRowLastColumn="0"/>
            </w:pPr>
            <w:r w:rsidRPr="000A457F">
              <w:t>Distorted octahedron</w:t>
            </w:r>
          </w:p>
        </w:tc>
      </w:tr>
      <w:tr w:rsidR="004D56DD" w:rsidRPr="000A457F" w14:paraId="23AB7A69" w14:textId="3CF02D44" w:rsidTr="004D56DD">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4256" w:type="dxa"/>
            <w:hideMark/>
          </w:tcPr>
          <w:p w14:paraId="5F88A462" w14:textId="634F7531" w:rsidR="004D56DD" w:rsidRPr="000A457F" w:rsidRDefault="004D56DD" w:rsidP="000E5FB0">
            <w:pPr>
              <w:pStyle w:val="RSCT03TableBody"/>
            </w:pPr>
            <w:r w:rsidRPr="000A457F">
              <w:t xml:space="preserve"> (</w:t>
            </w:r>
            <w:r w:rsidR="006F423F" w:rsidRPr="000A457F">
              <w:t>5</w:t>
            </w:r>
            <w:r w:rsidRPr="000A457F">
              <w:t>) {Cu(L</w:t>
            </w:r>
            <w:proofErr w:type="gramStart"/>
            <w:r w:rsidR="00742000" w:rsidRPr="000A457F">
              <w:t>4</w:t>
            </w:r>
            <w:r w:rsidRPr="000A457F">
              <w:t>)[</w:t>
            </w:r>
            <w:proofErr w:type="gramEnd"/>
            <w:r w:rsidRPr="000A457F">
              <w:t>(</w:t>
            </w:r>
            <w:r w:rsidRPr="000A457F">
              <w:rPr>
                <w:rFonts w:ascii="Symbol" w:hAnsi="Symbol"/>
              </w:rPr>
              <w:t></w:t>
            </w:r>
            <w:r w:rsidRPr="000A457F">
              <w:t>-CN)Au(CN)]}</w:t>
            </w:r>
            <w:r w:rsidRPr="000A457F">
              <w:rPr>
                <w:rFonts w:ascii="Calibri" w:hAnsi="Calibri" w:cs="Calibri"/>
                <w:vertAlign w:val="subscript"/>
              </w:rPr>
              <w:t>ꝏ</w:t>
            </w:r>
            <w:r w:rsidR="001607EB" w:rsidRPr="000A457F">
              <w:rPr>
                <w:rFonts w:ascii="Times New Roman" w:hAnsi="Times New Roman"/>
              </w:rPr>
              <w:t>‧</w:t>
            </w:r>
            <w:r w:rsidRPr="000A457F">
              <w:rPr>
                <w:rFonts w:ascii="Calibri" w:hAnsi="Calibri" w:cs="Calibri"/>
              </w:rPr>
              <w:t>CH</w:t>
            </w:r>
            <w:r w:rsidRPr="000A457F">
              <w:rPr>
                <w:rFonts w:ascii="Calibri" w:hAnsi="Calibri" w:cs="Calibri"/>
                <w:vertAlign w:val="subscript"/>
              </w:rPr>
              <w:t>3</w:t>
            </w:r>
            <w:r w:rsidRPr="000A457F">
              <w:rPr>
                <w:rFonts w:ascii="Calibri" w:hAnsi="Calibri" w:cs="Calibri"/>
              </w:rPr>
              <w:t>CN</w:t>
            </w:r>
          </w:p>
        </w:tc>
        <w:tc>
          <w:tcPr>
            <w:tcW w:w="1443" w:type="dxa"/>
            <w:hideMark/>
          </w:tcPr>
          <w:p w14:paraId="18173B0A" w14:textId="77777777"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Yes</w:t>
            </w:r>
          </w:p>
        </w:tc>
        <w:tc>
          <w:tcPr>
            <w:tcW w:w="1619" w:type="dxa"/>
            <w:hideMark/>
          </w:tcPr>
          <w:p w14:paraId="4E40B6A3" w14:textId="77777777"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Coordination Polymer</w:t>
            </w:r>
          </w:p>
        </w:tc>
        <w:tc>
          <w:tcPr>
            <w:tcW w:w="1573" w:type="dxa"/>
          </w:tcPr>
          <w:p w14:paraId="61CC1F6D" w14:textId="287AB9E4" w:rsidR="004D56DD" w:rsidRPr="000A457F" w:rsidRDefault="004D56DD" w:rsidP="000E5FB0">
            <w:pPr>
              <w:pStyle w:val="RSCT03TableBody"/>
              <w:cnfStyle w:val="000000100000" w:firstRow="0" w:lastRow="0" w:firstColumn="0" w:lastColumn="0" w:oddVBand="0" w:evenVBand="0" w:oddHBand="1" w:evenHBand="0" w:firstRowFirstColumn="0" w:firstRowLastColumn="0" w:lastRowFirstColumn="0" w:lastRowLastColumn="0"/>
            </w:pPr>
            <w:r w:rsidRPr="000A457F">
              <w:t>Tetrahedron</w:t>
            </w:r>
          </w:p>
        </w:tc>
      </w:tr>
    </w:tbl>
    <w:p w14:paraId="551E28DF" w14:textId="6AC40C39" w:rsidR="00E127C6" w:rsidRPr="000A457F" w:rsidRDefault="00E127C6" w:rsidP="005C3BDC">
      <w:pPr>
        <w:pStyle w:val="RSCB06BHeadingSub-Section"/>
        <w:jc w:val="both"/>
        <w:rPr>
          <w:rFonts w:cs="Times New Roman"/>
          <w:b w:val="0"/>
          <w:w w:val="108"/>
          <w:szCs w:val="18"/>
        </w:rPr>
        <w:sectPr w:rsidR="00E127C6" w:rsidRPr="000A457F" w:rsidSect="00E127C6">
          <w:type w:val="continuous"/>
          <w:pgSz w:w="11907" w:h="16840" w:code="9"/>
          <w:pgMar w:top="1009" w:right="851" w:bottom="1758" w:left="851" w:header="851" w:footer="1049" w:gutter="0"/>
          <w:cols w:space="227"/>
          <w:titlePg/>
          <w:docGrid w:linePitch="360"/>
        </w:sectPr>
      </w:pPr>
    </w:p>
    <w:p w14:paraId="6E034912" w14:textId="11E0D65A" w:rsidR="00742000" w:rsidRPr="000A457F" w:rsidRDefault="00742000" w:rsidP="00742000">
      <w:pPr>
        <w:pStyle w:val="RSCB02ArticleText"/>
      </w:pPr>
      <w:r w:rsidRPr="000A457F">
        <w:rPr>
          <w:b/>
          <w:bCs/>
        </w:rPr>
        <w:t>(3) K{[Cu(L</w:t>
      </w:r>
      <w:r w:rsidR="000113CA" w:rsidRPr="000A457F">
        <w:rPr>
          <w:b/>
          <w:bCs/>
        </w:rPr>
        <w:t>2</w:t>
      </w:r>
      <w:r w:rsidRPr="000A457F">
        <w:rPr>
          <w:b/>
          <w:bCs/>
        </w:rPr>
        <w:t>)</w:t>
      </w:r>
      <w:r w:rsidRPr="000A457F">
        <w:rPr>
          <w:b/>
          <w:bCs/>
          <w:vertAlign w:val="subscript"/>
        </w:rPr>
        <w:t>2</w:t>
      </w:r>
      <w:r w:rsidRPr="000A457F">
        <w:rPr>
          <w:b/>
          <w:bCs/>
        </w:rPr>
        <w:t>]</w:t>
      </w:r>
      <w:r w:rsidRPr="000A457F">
        <w:rPr>
          <w:b/>
          <w:bCs/>
          <w:vertAlign w:val="subscript"/>
        </w:rPr>
        <w:t>2</w:t>
      </w:r>
      <w:r w:rsidRPr="000A457F">
        <w:rPr>
          <w:b/>
          <w:bCs/>
        </w:rPr>
        <w:t>[(μ-CN)</w:t>
      </w:r>
      <w:r w:rsidRPr="000A457F">
        <w:rPr>
          <w:b/>
          <w:bCs/>
          <w:vertAlign w:val="subscript"/>
        </w:rPr>
        <w:t>2</w:t>
      </w:r>
      <w:r w:rsidRPr="000A457F">
        <w:rPr>
          <w:b/>
          <w:bCs/>
        </w:rPr>
        <w:t>Au</w:t>
      </w:r>
      <w:proofErr w:type="gramStart"/>
      <w:r w:rsidRPr="000A457F">
        <w:rPr>
          <w:b/>
          <w:bCs/>
        </w:rPr>
        <w:t>]}[</w:t>
      </w:r>
      <w:proofErr w:type="gramEnd"/>
      <w:r w:rsidRPr="000A457F">
        <w:rPr>
          <w:b/>
          <w:bCs/>
        </w:rPr>
        <w:t>Au(CN)</w:t>
      </w:r>
      <w:r w:rsidRPr="000A457F">
        <w:rPr>
          <w:b/>
          <w:bCs/>
          <w:vertAlign w:val="subscript"/>
        </w:rPr>
        <w:t>2</w:t>
      </w:r>
      <w:r w:rsidRPr="000A457F">
        <w:rPr>
          <w:b/>
          <w:bCs/>
        </w:rPr>
        <w:t>]</w:t>
      </w:r>
      <w:r w:rsidRPr="000A457F">
        <w:rPr>
          <w:b/>
          <w:bCs/>
          <w:vertAlign w:val="subscript"/>
        </w:rPr>
        <w:t>2</w:t>
      </w:r>
      <w:r w:rsidRPr="000A457F">
        <w:rPr>
          <w:b/>
          <w:bCs/>
        </w:rPr>
        <w:t>Cl</w:t>
      </w:r>
      <w:r w:rsidRPr="000A457F">
        <w:rPr>
          <w:b/>
          <w:bCs/>
          <w:vertAlign w:val="subscript"/>
        </w:rPr>
        <w:t>2</w:t>
      </w:r>
      <w:r w:rsidRPr="000A457F">
        <w:t>: 29.6 mg of CuCl</w:t>
      </w:r>
      <w:r w:rsidRPr="000A457F">
        <w:rPr>
          <w:vertAlign w:val="subscript"/>
        </w:rPr>
        <w:t>2</w:t>
      </w:r>
      <w:r w:rsidRPr="000A457F">
        <w:rPr>
          <w:rFonts w:ascii="Times New Roman" w:hAnsi="Times New Roman"/>
        </w:rPr>
        <w:t>‧</w:t>
      </w:r>
      <w:r w:rsidRPr="000A457F">
        <w:t>2H</w:t>
      </w:r>
      <w:r w:rsidRPr="000A457F">
        <w:rPr>
          <w:vertAlign w:val="subscript"/>
        </w:rPr>
        <w:t>2</w:t>
      </w:r>
      <w:r w:rsidRPr="000A457F">
        <w:t>O and 62.6 mg of L</w:t>
      </w:r>
      <w:r w:rsidR="000113CA" w:rsidRPr="000A457F">
        <w:t>3</w:t>
      </w:r>
      <w:r w:rsidRPr="000A457F">
        <w:t xml:space="preserve"> were dissolved in 10 ml of a 50:50 EtOH/H</w:t>
      </w:r>
      <w:r w:rsidRPr="000A457F">
        <w:rPr>
          <w:vertAlign w:val="subscript"/>
        </w:rPr>
        <w:t>2</w:t>
      </w:r>
      <w:r w:rsidRPr="000A457F">
        <w:t xml:space="preserve">O </w:t>
      </w:r>
      <w:r w:rsidR="00814C3C" w:rsidRPr="000A457F">
        <w:t xml:space="preserve">and a different </w:t>
      </w:r>
      <w:r w:rsidRPr="000A457F">
        <w:t xml:space="preserve">solution </w:t>
      </w:r>
      <w:r w:rsidR="00814C3C" w:rsidRPr="000A457F">
        <w:t>was prepared</w:t>
      </w:r>
      <w:r w:rsidR="00C517D6">
        <w:t xml:space="preserve"> by</w:t>
      </w:r>
      <w:r w:rsidR="00814C3C" w:rsidRPr="000A457F">
        <w:t xml:space="preserve"> </w:t>
      </w:r>
      <w:r w:rsidR="009B64E0" w:rsidRPr="000A457F">
        <w:t>dissolving 100 mg of K[Au(CN)</w:t>
      </w:r>
      <w:r w:rsidR="009B64E0" w:rsidRPr="000A457F">
        <w:rPr>
          <w:vertAlign w:val="subscript"/>
        </w:rPr>
        <w:t>2</w:t>
      </w:r>
      <w:r w:rsidR="009B64E0" w:rsidRPr="000A457F">
        <w:t>] (overall molar ratio 1:2:2) in 10 ml of a 50:50 EtOH/H</w:t>
      </w:r>
      <w:r w:rsidR="009B64E0" w:rsidRPr="000A457F">
        <w:rPr>
          <w:vertAlign w:val="subscript"/>
        </w:rPr>
        <w:t>2</w:t>
      </w:r>
      <w:r w:rsidR="009B64E0" w:rsidRPr="000A457F">
        <w:t>O</w:t>
      </w:r>
      <w:r w:rsidR="00C517D6">
        <w:t>.</w:t>
      </w:r>
      <w:r w:rsidR="009B64E0" w:rsidRPr="000A457F">
        <w:t xml:space="preserve"> Solutions were brought to boil with energic stirring and </w:t>
      </w:r>
      <w:r w:rsidR="00C517D6">
        <w:t xml:space="preserve">then </w:t>
      </w:r>
      <w:r w:rsidR="009B64E0" w:rsidRPr="000A457F">
        <w:t xml:space="preserve">slowly mixed. At the </w:t>
      </w:r>
      <w:r w:rsidRPr="000A457F">
        <w:t>establishment of equilibrium (5 min</w:t>
      </w:r>
      <w:r w:rsidR="0029163F" w:rsidRPr="000A457F">
        <w:t>.</w:t>
      </w:r>
      <w:r w:rsidRPr="000A457F">
        <w:t xml:space="preserve">) a light green powder precipitated. Big dark green prismatic crystals were obtained by </w:t>
      </w:r>
      <w:r w:rsidR="00375BA0" w:rsidRPr="000A457F">
        <w:t xml:space="preserve">a solution in dimethyl sulfoxide </w:t>
      </w:r>
      <w:r w:rsidRPr="000A457F">
        <w:t xml:space="preserve">of the previous powder </w:t>
      </w:r>
      <w:r w:rsidR="00375BA0" w:rsidRPr="000A457F">
        <w:t>kept at</w:t>
      </w:r>
      <w:r w:rsidRPr="000A457F">
        <w:t xml:space="preserve"> 27</w:t>
      </w:r>
      <w:r w:rsidR="00CA5B39" w:rsidRPr="000A457F">
        <w:t>7</w:t>
      </w:r>
      <w:r w:rsidRPr="000A457F">
        <w:t xml:space="preserve"> K. Crystals have been separated by filtration, washed with cold water and dried. They are stable to air and humidity. (Yield: 94.5 %, Elemental analysis (%): </w:t>
      </w:r>
      <w:proofErr w:type="spellStart"/>
      <w:r w:rsidRPr="000A457F">
        <w:t>Calcd</w:t>
      </w:r>
      <w:proofErr w:type="spellEnd"/>
      <w:r w:rsidRPr="000A457F">
        <w:t xml:space="preserve"> for K1.5Cl2.5C54H32Au3N8OCu2: C, 37.21%; H, 1.85%; N, 10.22%; Found: C, 37.33%; H, 1.89%; N, 10.35%. IR(</w:t>
      </w:r>
      <w:r w:rsidR="00DA1039" w:rsidRPr="000A457F">
        <w:t>ATR</w:t>
      </w:r>
      <w:r w:rsidRPr="000A457F">
        <w:t xml:space="preserve">) </w:t>
      </w:r>
      <w:proofErr w:type="gramStart"/>
      <w:r w:rsidRPr="000A457F">
        <w:t>cm</w:t>
      </w:r>
      <w:r w:rsidRPr="000A457F">
        <w:rPr>
          <w:vertAlign w:val="superscript"/>
        </w:rPr>
        <w:t>-1</w:t>
      </w:r>
      <w:proofErr w:type="gramEnd"/>
      <w:r w:rsidRPr="000A457F">
        <w:t>: 3567(m), 3486(m), 2198(s), 2140(s), 1522(m), 1434(s), 1148(m), 1109(m), 851(s), 720(s), 619(w))</w:t>
      </w:r>
      <w:r w:rsidR="00DA1039" w:rsidRPr="000A457F">
        <w:t>.</w:t>
      </w:r>
    </w:p>
    <w:p w14:paraId="7318E316" w14:textId="754FC461" w:rsidR="000C528B" w:rsidRPr="000A457F" w:rsidRDefault="000C528B" w:rsidP="004F5621">
      <w:pPr>
        <w:pStyle w:val="RSCB02ArticleText"/>
      </w:pPr>
      <w:r w:rsidRPr="000A457F">
        <w:rPr>
          <w:b/>
          <w:bCs/>
        </w:rPr>
        <w:t>(</w:t>
      </w:r>
      <w:r w:rsidR="00742000" w:rsidRPr="000A457F">
        <w:rPr>
          <w:b/>
          <w:bCs/>
        </w:rPr>
        <w:t>4</w:t>
      </w:r>
      <w:r w:rsidRPr="000A457F">
        <w:rPr>
          <w:b/>
          <w:bCs/>
        </w:rPr>
        <w:t>) {Cu(L</w:t>
      </w:r>
      <w:r w:rsidR="000113CA" w:rsidRPr="000A457F">
        <w:rPr>
          <w:b/>
          <w:bCs/>
        </w:rPr>
        <w:t>3</w:t>
      </w:r>
      <w:r w:rsidRPr="000A457F">
        <w:rPr>
          <w:b/>
          <w:bCs/>
        </w:rPr>
        <w:t>)</w:t>
      </w:r>
      <w:r w:rsidRPr="000A457F">
        <w:rPr>
          <w:b/>
          <w:bCs/>
          <w:vertAlign w:val="subscript"/>
        </w:rPr>
        <w:t>2</w:t>
      </w:r>
      <w:r w:rsidRPr="000A457F">
        <w:rPr>
          <w:b/>
          <w:bCs/>
        </w:rPr>
        <w:t>[(</w:t>
      </w:r>
      <w:r w:rsidRPr="000A457F">
        <w:rPr>
          <w:rFonts w:ascii="Symbol" w:hAnsi="Symbol"/>
          <w:b/>
          <w:bCs/>
        </w:rPr>
        <w:t></w:t>
      </w:r>
      <w:r w:rsidRPr="000A457F">
        <w:rPr>
          <w:b/>
          <w:bCs/>
        </w:rPr>
        <w:t>-</w:t>
      </w:r>
      <w:proofErr w:type="gramStart"/>
      <w:r w:rsidRPr="000A457F">
        <w:rPr>
          <w:b/>
          <w:bCs/>
        </w:rPr>
        <w:t>CN)</w:t>
      </w:r>
      <w:proofErr w:type="spellStart"/>
      <w:r w:rsidRPr="000A457F">
        <w:rPr>
          <w:b/>
          <w:bCs/>
        </w:rPr>
        <w:t>AuCN</w:t>
      </w:r>
      <w:proofErr w:type="spellEnd"/>
      <w:proofErr w:type="gramEnd"/>
      <w:r w:rsidRPr="000A457F">
        <w:rPr>
          <w:b/>
          <w:bCs/>
        </w:rPr>
        <w:t>]</w:t>
      </w:r>
      <w:r w:rsidRPr="000A457F">
        <w:rPr>
          <w:b/>
          <w:bCs/>
          <w:vertAlign w:val="subscript"/>
        </w:rPr>
        <w:t>2</w:t>
      </w:r>
      <w:r w:rsidRPr="000A457F">
        <w:rPr>
          <w:b/>
          <w:bCs/>
        </w:rPr>
        <w:t>}</w:t>
      </w:r>
      <w:r w:rsidR="00561DCE" w:rsidRPr="000A457F">
        <w:rPr>
          <w:rFonts w:ascii="Times New Roman" w:hAnsi="Times New Roman"/>
          <w:b/>
          <w:bCs/>
        </w:rPr>
        <w:t>‧</w:t>
      </w:r>
      <w:r w:rsidR="00561DCE" w:rsidRPr="000A457F">
        <w:rPr>
          <w:b/>
          <w:bCs/>
        </w:rPr>
        <w:t>DMSO</w:t>
      </w:r>
      <w:r w:rsidRPr="000A457F">
        <w:t xml:space="preserve">: </w:t>
      </w:r>
      <w:r w:rsidR="00072E03" w:rsidRPr="000A457F">
        <w:t>13</w:t>
      </w:r>
      <w:r w:rsidR="002E22BC" w:rsidRPr="000A457F">
        <w:t>.0</w:t>
      </w:r>
      <w:r w:rsidRPr="000A457F">
        <w:t xml:space="preserve"> mg of Cu(</w:t>
      </w:r>
      <w:r w:rsidR="00072E03" w:rsidRPr="000A457F">
        <w:t>NO</w:t>
      </w:r>
      <w:r w:rsidR="00072E03" w:rsidRPr="000A457F">
        <w:rPr>
          <w:vertAlign w:val="subscript"/>
        </w:rPr>
        <w:t>3</w:t>
      </w:r>
      <w:r w:rsidRPr="000A457F">
        <w:t>)</w:t>
      </w:r>
      <w:r w:rsidR="00072E03" w:rsidRPr="000A457F">
        <w:rPr>
          <w:vertAlign w:val="subscript"/>
        </w:rPr>
        <w:t>2</w:t>
      </w:r>
      <w:r w:rsidR="00072E03" w:rsidRPr="000A457F">
        <w:rPr>
          <w:rFonts w:ascii="Times New Roman" w:hAnsi="Times New Roman"/>
        </w:rPr>
        <w:t>‧</w:t>
      </w:r>
      <w:r w:rsidR="00072E03" w:rsidRPr="000A457F">
        <w:t>2.</w:t>
      </w:r>
      <w:r w:rsidRPr="000A457F">
        <w:t>5H</w:t>
      </w:r>
      <w:r w:rsidRPr="000A457F">
        <w:rPr>
          <w:vertAlign w:val="subscript"/>
        </w:rPr>
        <w:t>2</w:t>
      </w:r>
      <w:r w:rsidRPr="000A457F">
        <w:t>O</w:t>
      </w:r>
      <w:r w:rsidR="00676BE9" w:rsidRPr="000A457F">
        <w:t xml:space="preserve"> and</w:t>
      </w:r>
      <w:r w:rsidRPr="000A457F">
        <w:t xml:space="preserve"> </w:t>
      </w:r>
      <w:r w:rsidR="00072E03" w:rsidRPr="000A457F">
        <w:t>35</w:t>
      </w:r>
      <w:r w:rsidR="002E22BC" w:rsidRPr="000A457F">
        <w:t>.0</w:t>
      </w:r>
      <w:r w:rsidRPr="000A457F">
        <w:t xml:space="preserve"> mg of L</w:t>
      </w:r>
      <w:r w:rsidR="000113CA" w:rsidRPr="000A457F">
        <w:t>3</w:t>
      </w:r>
      <w:r w:rsidRPr="000A457F">
        <w:t xml:space="preserve"> </w:t>
      </w:r>
      <w:r w:rsidR="0074678F" w:rsidRPr="000A457F">
        <w:t>were</w:t>
      </w:r>
      <w:r w:rsidR="00676BE9" w:rsidRPr="000A457F">
        <w:t xml:space="preserve"> </w:t>
      </w:r>
      <w:r w:rsidR="005302BB" w:rsidRPr="000A457F">
        <w:t>dissolved</w:t>
      </w:r>
      <w:r w:rsidR="00676BE9" w:rsidRPr="000A457F">
        <w:t xml:space="preserve"> in 10 ml of a 50:50 EtOH/H</w:t>
      </w:r>
      <w:r w:rsidR="00676BE9" w:rsidRPr="000A457F">
        <w:rPr>
          <w:vertAlign w:val="subscript"/>
        </w:rPr>
        <w:t>2</w:t>
      </w:r>
      <w:r w:rsidR="00676BE9" w:rsidRPr="000A457F">
        <w:t xml:space="preserve">O solution </w:t>
      </w:r>
      <w:r w:rsidR="0074678F" w:rsidRPr="000A457F">
        <w:t xml:space="preserve">and a separate solution in the same solvent mixture was </w:t>
      </w:r>
      <w:r w:rsidR="001A2B86" w:rsidRPr="000A457F">
        <w:t>prepared</w:t>
      </w:r>
      <w:r w:rsidR="0074678F" w:rsidRPr="000A457F">
        <w:t xml:space="preserve"> using 100 mg of K[Au(CN)</w:t>
      </w:r>
      <w:r w:rsidR="0074678F" w:rsidRPr="000A457F">
        <w:rPr>
          <w:vertAlign w:val="subscript"/>
        </w:rPr>
        <w:t>2</w:t>
      </w:r>
      <w:r w:rsidR="0074678F" w:rsidRPr="000A457F">
        <w:t xml:space="preserve">] (overall molar ratio 1:2:2). </w:t>
      </w:r>
      <w:r w:rsidR="003F6021" w:rsidRPr="000A457F">
        <w:t xml:space="preserve">Solutions were brought to boil with energic stirring and slowly mixed. At </w:t>
      </w:r>
      <w:r w:rsidR="001A2B86" w:rsidRPr="000A457F">
        <w:t>the establishment</w:t>
      </w:r>
      <w:r w:rsidR="00676BE9" w:rsidRPr="000A457F">
        <w:t xml:space="preserve"> of equilibrium (5 min</w:t>
      </w:r>
      <w:r w:rsidR="00713BA9" w:rsidRPr="000A457F">
        <w:t>.</w:t>
      </w:r>
      <w:r w:rsidR="00676BE9" w:rsidRPr="000A457F">
        <w:t>)</w:t>
      </w:r>
      <w:r w:rsidR="005302BB" w:rsidRPr="000A457F">
        <w:t xml:space="preserve"> a</w:t>
      </w:r>
      <w:r w:rsidRPr="000A457F">
        <w:t xml:space="preserve"> </w:t>
      </w:r>
      <w:r w:rsidR="00072E03" w:rsidRPr="000A457F">
        <w:t xml:space="preserve">pale olive-green powder </w:t>
      </w:r>
      <w:r w:rsidR="005302BB" w:rsidRPr="000A457F">
        <w:t>precipitated</w:t>
      </w:r>
      <w:r w:rsidRPr="000A457F">
        <w:t xml:space="preserve">. </w:t>
      </w:r>
      <w:r w:rsidR="00072E03" w:rsidRPr="000A457F">
        <w:t xml:space="preserve">Red prismatic crystals </w:t>
      </w:r>
      <w:r w:rsidR="005302BB" w:rsidRPr="000A457F">
        <w:t>were</w:t>
      </w:r>
      <w:r w:rsidR="00072E03" w:rsidRPr="000A457F">
        <w:t xml:space="preserve"> obtained by </w:t>
      </w:r>
      <w:r w:rsidR="0089229D" w:rsidRPr="000A457F">
        <w:t xml:space="preserve">slow evaporation of a DMSO solution </w:t>
      </w:r>
      <w:r w:rsidR="00EA4615" w:rsidRPr="000A457F">
        <w:t>of the product. C</w:t>
      </w:r>
      <w:r w:rsidRPr="000A457F">
        <w:t xml:space="preserve">rystals </w:t>
      </w:r>
      <w:r w:rsidR="005302BB" w:rsidRPr="000A457F">
        <w:t>were</w:t>
      </w:r>
      <w:r w:rsidRPr="000A457F">
        <w:t xml:space="preserve"> </w:t>
      </w:r>
      <w:r w:rsidR="00676BE9" w:rsidRPr="000A457F">
        <w:t>separated</w:t>
      </w:r>
      <w:r w:rsidRPr="000A457F">
        <w:t xml:space="preserve"> by filtration, washed with cold water </w:t>
      </w:r>
      <w:r w:rsidR="005302BB" w:rsidRPr="000A457F">
        <w:t xml:space="preserve">and dried. They are stable to air and humidity. </w:t>
      </w:r>
      <w:r w:rsidRPr="000A457F">
        <w:t>(Yield: 9</w:t>
      </w:r>
      <w:r w:rsidR="00BB7EB1" w:rsidRPr="000A457F">
        <w:t>6</w:t>
      </w:r>
      <w:r w:rsidRPr="000A457F">
        <w:t xml:space="preserve">.5 %, Elemental analysis (%): </w:t>
      </w:r>
      <w:proofErr w:type="spellStart"/>
      <w:r w:rsidRPr="000A457F">
        <w:t>Calcd</w:t>
      </w:r>
      <w:proofErr w:type="spellEnd"/>
      <w:r w:rsidRPr="000A457F">
        <w:t xml:space="preserve"> for C</w:t>
      </w:r>
      <w:r w:rsidR="005B5D5A" w:rsidRPr="000A457F">
        <w:t>44</w:t>
      </w:r>
      <w:r w:rsidRPr="000A457F">
        <w:t>H</w:t>
      </w:r>
      <w:r w:rsidR="005B5D5A" w:rsidRPr="000A457F">
        <w:t>26</w:t>
      </w:r>
      <w:r w:rsidRPr="000A457F">
        <w:t>Au2N</w:t>
      </w:r>
      <w:r w:rsidR="005B5D5A" w:rsidRPr="000A457F">
        <w:t>10S</w:t>
      </w:r>
      <w:r w:rsidRPr="000A457F">
        <w:t>O</w:t>
      </w:r>
      <w:r w:rsidR="005B5D5A" w:rsidRPr="000A457F">
        <w:t>CuF3</w:t>
      </w:r>
      <w:r w:rsidRPr="000A457F">
        <w:t xml:space="preserve">: C, </w:t>
      </w:r>
      <w:r w:rsidR="005B5D5A" w:rsidRPr="000A457F">
        <w:t>40.14</w:t>
      </w:r>
      <w:r w:rsidRPr="000A457F">
        <w:t>%; H, 2.</w:t>
      </w:r>
      <w:r w:rsidR="005B5D5A" w:rsidRPr="000A457F">
        <w:t>14</w:t>
      </w:r>
      <w:r w:rsidRPr="000A457F">
        <w:t>%; N, 1</w:t>
      </w:r>
      <w:r w:rsidR="005B5D5A" w:rsidRPr="000A457F">
        <w:t>0</w:t>
      </w:r>
      <w:r w:rsidRPr="000A457F">
        <w:t>.</w:t>
      </w:r>
      <w:r w:rsidR="005B5D5A" w:rsidRPr="000A457F">
        <w:t>64</w:t>
      </w:r>
      <w:r w:rsidRPr="000A457F">
        <w:t xml:space="preserve">%; Found: C, </w:t>
      </w:r>
      <w:r w:rsidR="005B5D5A" w:rsidRPr="000A457F">
        <w:t>40</w:t>
      </w:r>
      <w:r w:rsidRPr="000A457F">
        <w:t>.</w:t>
      </w:r>
      <w:r w:rsidR="005B5D5A" w:rsidRPr="000A457F">
        <w:t>23</w:t>
      </w:r>
      <w:r w:rsidRPr="000A457F">
        <w:t>%; H, 2.</w:t>
      </w:r>
      <w:r w:rsidR="005B5D5A" w:rsidRPr="000A457F">
        <w:t>1</w:t>
      </w:r>
      <w:r w:rsidRPr="000A457F">
        <w:t>1%; N, 1</w:t>
      </w:r>
      <w:r w:rsidR="005B5D5A" w:rsidRPr="000A457F">
        <w:t>0</w:t>
      </w:r>
      <w:r w:rsidRPr="000A457F">
        <w:t>.96%.</w:t>
      </w:r>
      <w:r w:rsidR="006E2A84" w:rsidRPr="000A457F">
        <w:t xml:space="preserve"> IR(</w:t>
      </w:r>
      <w:r w:rsidR="00EA4615" w:rsidRPr="000A457F">
        <w:t>ATR</w:t>
      </w:r>
      <w:r w:rsidR="006E2A84" w:rsidRPr="000A457F">
        <w:t xml:space="preserve">) </w:t>
      </w:r>
      <w:proofErr w:type="gramStart"/>
      <w:r w:rsidR="006E2A84" w:rsidRPr="000A457F">
        <w:t>cm</w:t>
      </w:r>
      <w:r w:rsidR="006E2A84" w:rsidRPr="000A457F">
        <w:rPr>
          <w:vertAlign w:val="superscript"/>
        </w:rPr>
        <w:t>-</w:t>
      </w:r>
      <w:r w:rsidR="00732997" w:rsidRPr="000A457F">
        <w:rPr>
          <w:vertAlign w:val="superscript"/>
        </w:rPr>
        <w:t>1</w:t>
      </w:r>
      <w:proofErr w:type="gramEnd"/>
      <w:r w:rsidR="006E2A84" w:rsidRPr="000A457F">
        <w:t>: 3440(m), 3085(w), 2188(m), 2140(s), 1607(m), 1518(m), 1322(s), 1171(m), 1129(s), 1067(s), 851(m), 785(m), 700(w)</w:t>
      </w:r>
      <w:r w:rsidRPr="000A457F">
        <w:t>)</w:t>
      </w:r>
      <w:r w:rsidR="00EA4615" w:rsidRPr="000A457F">
        <w:t>.</w:t>
      </w:r>
    </w:p>
    <w:p w14:paraId="0E168062" w14:textId="4EFFDD2C" w:rsidR="00A61D19" w:rsidRPr="000A457F" w:rsidRDefault="00A61D19" w:rsidP="00635928">
      <w:pPr>
        <w:pStyle w:val="RSCB02ArticleText"/>
      </w:pPr>
      <w:r w:rsidRPr="000A457F">
        <w:rPr>
          <w:b/>
          <w:bCs/>
        </w:rPr>
        <w:t>(</w:t>
      </w:r>
      <w:r w:rsidR="00742000" w:rsidRPr="000A457F">
        <w:rPr>
          <w:b/>
          <w:bCs/>
        </w:rPr>
        <w:t>5</w:t>
      </w:r>
      <w:r w:rsidRPr="000A457F">
        <w:rPr>
          <w:b/>
          <w:bCs/>
        </w:rPr>
        <w:t>)</w:t>
      </w:r>
      <w:r w:rsidR="00742000" w:rsidRPr="000A457F">
        <w:rPr>
          <w:b/>
          <w:bCs/>
        </w:rPr>
        <w:t xml:space="preserve"> </w:t>
      </w:r>
      <w:r w:rsidRPr="000A457F">
        <w:rPr>
          <w:b/>
          <w:bCs/>
        </w:rPr>
        <w:t>{Cu(L</w:t>
      </w:r>
      <w:proofErr w:type="gramStart"/>
      <w:r w:rsidR="000113CA" w:rsidRPr="000A457F">
        <w:rPr>
          <w:b/>
          <w:bCs/>
        </w:rPr>
        <w:t>4)</w:t>
      </w:r>
      <w:r w:rsidRPr="000A457F">
        <w:rPr>
          <w:b/>
          <w:bCs/>
        </w:rPr>
        <w:t>[</w:t>
      </w:r>
      <w:proofErr w:type="gramEnd"/>
      <w:r w:rsidRPr="000A457F">
        <w:rPr>
          <w:b/>
          <w:bCs/>
        </w:rPr>
        <w:t>(</w:t>
      </w:r>
      <w:r w:rsidRPr="000A457F">
        <w:rPr>
          <w:rFonts w:ascii="Symbol" w:hAnsi="Symbol"/>
          <w:b/>
          <w:bCs/>
        </w:rPr>
        <w:t></w:t>
      </w:r>
      <w:r w:rsidRPr="000A457F">
        <w:rPr>
          <w:b/>
          <w:bCs/>
        </w:rPr>
        <w:t>-CN)Au(CN)]}</w:t>
      </w:r>
      <w:r w:rsidRPr="000A457F">
        <w:rPr>
          <w:rFonts w:ascii="Calibri" w:hAnsi="Calibri" w:cs="Calibri"/>
          <w:b/>
          <w:bCs/>
          <w:vertAlign w:val="subscript"/>
        </w:rPr>
        <w:t>ꝏ</w:t>
      </w:r>
      <w:r w:rsidR="00793E85" w:rsidRPr="000A457F">
        <w:rPr>
          <w:rFonts w:ascii="Times New Roman" w:hAnsi="Times New Roman"/>
          <w:b/>
          <w:bCs/>
        </w:rPr>
        <w:t>‧</w:t>
      </w:r>
      <w:r w:rsidR="00B43F0C" w:rsidRPr="000A457F">
        <w:rPr>
          <w:rFonts w:ascii="Calibri" w:hAnsi="Calibri" w:cs="Calibri"/>
          <w:b/>
          <w:bCs/>
        </w:rPr>
        <w:t>CH</w:t>
      </w:r>
      <w:r w:rsidR="00B43F0C" w:rsidRPr="000A457F">
        <w:rPr>
          <w:rFonts w:ascii="Calibri" w:hAnsi="Calibri" w:cs="Calibri"/>
          <w:b/>
          <w:bCs/>
          <w:vertAlign w:val="subscript"/>
        </w:rPr>
        <w:t>3</w:t>
      </w:r>
      <w:r w:rsidR="00B43F0C" w:rsidRPr="000A457F">
        <w:rPr>
          <w:rFonts w:ascii="Calibri" w:hAnsi="Calibri" w:cs="Calibri"/>
          <w:b/>
          <w:bCs/>
        </w:rPr>
        <w:t>CN</w:t>
      </w:r>
      <w:r w:rsidRPr="000A457F">
        <w:t>: 64.7 mg of [Cu(NCCH</w:t>
      </w:r>
      <w:r w:rsidRPr="000A457F">
        <w:rPr>
          <w:vertAlign w:val="subscript"/>
        </w:rPr>
        <w:t>3</w:t>
      </w:r>
      <w:r w:rsidRPr="000A457F">
        <w:t>)</w:t>
      </w:r>
      <w:r w:rsidRPr="000A457F">
        <w:rPr>
          <w:vertAlign w:val="subscript"/>
        </w:rPr>
        <w:t>4</w:t>
      </w:r>
      <w:r w:rsidRPr="000A457F">
        <w:t>](PF</w:t>
      </w:r>
      <w:r w:rsidRPr="000A457F">
        <w:rPr>
          <w:vertAlign w:val="subscript"/>
        </w:rPr>
        <w:t>6</w:t>
      </w:r>
      <w:r w:rsidRPr="000A457F">
        <w:t>), 36</w:t>
      </w:r>
      <w:r w:rsidR="00CF0A39" w:rsidRPr="000A457F">
        <w:t>.0</w:t>
      </w:r>
      <w:r w:rsidRPr="000A457F">
        <w:t xml:space="preserve"> mg of L</w:t>
      </w:r>
      <w:r w:rsidR="000113CA" w:rsidRPr="000A457F">
        <w:t>4</w:t>
      </w:r>
      <w:r w:rsidRPr="000A457F">
        <w:t xml:space="preserve">] (molar ratio 1:1:1) </w:t>
      </w:r>
      <w:r w:rsidR="00A9054D" w:rsidRPr="000A457F">
        <w:t>w</w:t>
      </w:r>
      <w:r w:rsidR="00E16A46" w:rsidRPr="000A457F">
        <w:t>ere</w:t>
      </w:r>
      <w:r w:rsidR="00A9054D" w:rsidRPr="000A457F">
        <w:t xml:space="preserve"> dissolved</w:t>
      </w:r>
      <w:r w:rsidRPr="000A457F">
        <w:t xml:space="preserve">  5 ml  acetonitrile  </w:t>
      </w:r>
      <w:r w:rsidR="007D2C81" w:rsidRPr="000A457F">
        <w:t xml:space="preserve">and a separate solution in the same solvent was </w:t>
      </w:r>
      <w:r w:rsidR="001A2B86" w:rsidRPr="000A457F">
        <w:t>prepared</w:t>
      </w:r>
      <w:r w:rsidR="007D2C81" w:rsidRPr="000A457F">
        <w:t xml:space="preserve"> using 50.0 mg of K[Au(CN)</w:t>
      </w:r>
      <w:r w:rsidR="007D2C81" w:rsidRPr="000A457F">
        <w:rPr>
          <w:vertAlign w:val="subscript"/>
        </w:rPr>
        <w:t>2.</w:t>
      </w:r>
      <w:r w:rsidR="00247C58" w:rsidRPr="000A457F">
        <w:rPr>
          <w:vertAlign w:val="subscript"/>
        </w:rPr>
        <w:t xml:space="preserve"> </w:t>
      </w:r>
      <w:r w:rsidR="00247C58" w:rsidRPr="000A457F">
        <w:t xml:space="preserve">Solutions were brought to boil with energic stirring and slowly mixed. At </w:t>
      </w:r>
      <w:r w:rsidR="00A9054D" w:rsidRPr="000A457F">
        <w:t>the</w:t>
      </w:r>
      <w:r w:rsidRPr="000A457F">
        <w:t xml:space="preserve"> establishment of equilibrium (5 min</w:t>
      </w:r>
      <w:r w:rsidR="00963DF4" w:rsidRPr="000A457F">
        <w:t>.</w:t>
      </w:r>
      <w:r w:rsidRPr="000A457F">
        <w:t>)</w:t>
      </w:r>
      <w:r w:rsidR="00A9054D" w:rsidRPr="000A457F">
        <w:t xml:space="preserve"> a</w:t>
      </w:r>
      <w:r w:rsidRPr="000A457F">
        <w:t xml:space="preserve"> transparent dark red solution </w:t>
      </w:r>
      <w:r w:rsidR="00A9054D" w:rsidRPr="000A457F">
        <w:t>was</w:t>
      </w:r>
      <w:r w:rsidRPr="000A457F">
        <w:t xml:space="preserve"> obtained. After slow cooling</w:t>
      </w:r>
      <w:r w:rsidR="00A9054D" w:rsidRPr="000A457F">
        <w:t xml:space="preserve"> to room temperature</w:t>
      </w:r>
      <w:r w:rsidRPr="000A457F">
        <w:t>, the compound start</w:t>
      </w:r>
      <w:r w:rsidR="00693045" w:rsidRPr="000A457F">
        <w:t>ed</w:t>
      </w:r>
      <w:r w:rsidRPr="000A457F">
        <w:t xml:space="preserve"> to </w:t>
      </w:r>
      <w:r w:rsidR="00660AC1" w:rsidRPr="000A457F">
        <w:t>crystalli</w:t>
      </w:r>
      <w:r w:rsidR="00660AC1">
        <w:t>s</w:t>
      </w:r>
      <w:r w:rsidR="00660AC1" w:rsidRPr="000A457F">
        <w:t xml:space="preserve">e </w:t>
      </w:r>
      <w:r w:rsidRPr="000A457F">
        <w:t xml:space="preserve">in transparent red prisms. </w:t>
      </w:r>
      <w:r w:rsidR="00E50EEE" w:rsidRPr="000A457F">
        <w:t>The c</w:t>
      </w:r>
      <w:r w:rsidRPr="000A457F">
        <w:t xml:space="preserve">rystals </w:t>
      </w:r>
      <w:r w:rsidR="00A9054D" w:rsidRPr="000A457F">
        <w:t>were</w:t>
      </w:r>
      <w:r w:rsidRPr="000A457F">
        <w:t xml:space="preserve"> </w:t>
      </w:r>
      <w:r w:rsidR="006B2F8F" w:rsidRPr="000A457F">
        <w:t>separated</w:t>
      </w:r>
      <w:r w:rsidRPr="000A457F">
        <w:t xml:space="preserve"> by filtration, washed with cold </w:t>
      </w:r>
      <w:r w:rsidRPr="000A457F">
        <w:t>water and</w:t>
      </w:r>
      <w:r w:rsidR="00A9054D" w:rsidRPr="000A457F">
        <w:t xml:space="preserve"> dried</w:t>
      </w:r>
      <w:r w:rsidR="00E50EEE" w:rsidRPr="000A457F">
        <w:t>.</w:t>
      </w:r>
      <w:r w:rsidRPr="000A457F">
        <w:t xml:space="preserve"> </w:t>
      </w:r>
      <w:r w:rsidR="00A9054D" w:rsidRPr="000A457F">
        <w:t xml:space="preserve">They are stable to air and </w:t>
      </w:r>
      <w:r w:rsidR="002D4595" w:rsidRPr="000A457F">
        <w:t>humidity.</w:t>
      </w:r>
      <w:r w:rsidRPr="000A457F">
        <w:t xml:space="preserve"> </w:t>
      </w:r>
      <w:r w:rsidR="00963581" w:rsidRPr="000A457F">
        <w:t>The employed</w:t>
      </w:r>
      <w:r w:rsidR="00595928" w:rsidRPr="000A457F">
        <w:t xml:space="preserve"> </w:t>
      </w:r>
      <w:r w:rsidR="003661F8" w:rsidRPr="000A457F">
        <w:t xml:space="preserve">synthetic </w:t>
      </w:r>
      <w:r w:rsidR="00595928" w:rsidRPr="000A457F">
        <w:t xml:space="preserve">procedure is </w:t>
      </w:r>
      <w:proofErr w:type="gramStart"/>
      <w:r w:rsidR="00595928" w:rsidRPr="000A457F">
        <w:t>similar to</w:t>
      </w:r>
      <w:proofErr w:type="gramEnd"/>
      <w:r w:rsidR="00595928" w:rsidRPr="000A457F">
        <w:t xml:space="preserve"> </w:t>
      </w:r>
      <w:r w:rsidR="005F1122" w:rsidRPr="000A457F">
        <w:t>the</w:t>
      </w:r>
      <w:r w:rsidR="00595928" w:rsidRPr="000A457F">
        <w:t xml:space="preserve"> one used by </w:t>
      </w:r>
      <w:proofErr w:type="spellStart"/>
      <w:r w:rsidR="00595928" w:rsidRPr="000A457F">
        <w:t>Leznoff</w:t>
      </w:r>
      <w:proofErr w:type="spellEnd"/>
      <w:r w:rsidR="00595928" w:rsidRPr="000A457F">
        <w:t xml:space="preserve"> and coworkers</w:t>
      </w:r>
      <w:r w:rsidR="002E0109" w:rsidRPr="000A457F">
        <w:fldChar w:fldCharType="begin">
          <w:fldData xml:space="preserve">PEVuZE5vdGU+PENpdGU+PEF1dGhvcj5PdmVuczwvQXV0aG9yPjxZZWFyPjIwMTY8L1llYXI+PFJl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</w:fldData>
        </w:fldChar>
      </w:r>
      <w:r w:rsidR="002E0109" w:rsidRPr="000A457F">
        <w:instrText xml:space="preserve"> ADDIN EN.CITE </w:instrText>
      </w:r>
      <w:r w:rsidR="002E0109" w:rsidRPr="000A457F">
        <w:fldChar w:fldCharType="begin">
          <w:fldData xml:space="preserve">PEVuZE5vdGU+PENpdGU+PEF1dGhvcj5PdmVuczwvQXV0aG9yPjxZZWFyPjIwMTY8L1llYXI+PFJl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</w:fldData>
        </w:fldChar>
      </w:r>
      <w:r w:rsidR="002E0109" w:rsidRPr="000A457F">
        <w:instrText xml:space="preserve"> ADDIN EN.CITE.DATA </w:instrText>
      </w:r>
      <w:r w:rsidR="002E0109" w:rsidRPr="000A457F">
        <w:fldChar w:fldCharType="end"/>
      </w:r>
      <w:r w:rsidR="002E0109" w:rsidRPr="000A457F">
        <w:fldChar w:fldCharType="separate"/>
      </w:r>
      <w:r w:rsidR="002E0109" w:rsidRPr="000A457F">
        <w:rPr>
          <w:noProof/>
          <w:vertAlign w:val="superscript"/>
        </w:rPr>
        <w:t>38,48,49</w:t>
      </w:r>
      <w:r w:rsidR="002E0109" w:rsidRPr="000A457F">
        <w:fldChar w:fldCharType="end"/>
      </w:r>
      <w:r w:rsidR="00595928" w:rsidRPr="000A457F">
        <w:t xml:space="preserve">, and </w:t>
      </w:r>
      <w:r w:rsidR="002D4595" w:rsidRPr="000A457F">
        <w:t>could be</w:t>
      </w:r>
      <w:r w:rsidR="00595928" w:rsidRPr="000A457F">
        <w:t xml:space="preserve"> used with other ligands. </w:t>
      </w:r>
      <w:r w:rsidRPr="000A457F">
        <w:t>(Yield: 9</w:t>
      </w:r>
      <w:r w:rsidR="006C3DCA" w:rsidRPr="000A457F">
        <w:t>0</w:t>
      </w:r>
      <w:r w:rsidRPr="000A457F">
        <w:t xml:space="preserve">.5 %, Elemental analysis (%): </w:t>
      </w:r>
      <w:proofErr w:type="spellStart"/>
      <w:r w:rsidRPr="000A457F">
        <w:t>Calcd</w:t>
      </w:r>
      <w:proofErr w:type="spellEnd"/>
      <w:r w:rsidRPr="000A457F">
        <w:t xml:space="preserve"> for C</w:t>
      </w:r>
      <w:r w:rsidR="00B43F0C" w:rsidRPr="000A457F">
        <w:t>32</w:t>
      </w:r>
      <w:r w:rsidRPr="000A457F">
        <w:t>H</w:t>
      </w:r>
      <w:r w:rsidR="00B43F0C" w:rsidRPr="000A457F">
        <w:t>21</w:t>
      </w:r>
      <w:r w:rsidRPr="000A457F">
        <w:t>Au2N</w:t>
      </w:r>
      <w:r w:rsidR="00761251" w:rsidRPr="000A457F">
        <w:t>11Cu2</w:t>
      </w:r>
      <w:r w:rsidRPr="000A457F">
        <w:t>: C, 3</w:t>
      </w:r>
      <w:r w:rsidR="00761251" w:rsidRPr="000A457F">
        <w:t>5</w:t>
      </w:r>
      <w:r w:rsidRPr="000A457F">
        <w:t>.</w:t>
      </w:r>
      <w:r w:rsidR="00761251" w:rsidRPr="000A457F">
        <w:t>56</w:t>
      </w:r>
      <w:r w:rsidRPr="000A457F">
        <w:t xml:space="preserve">%; H, </w:t>
      </w:r>
      <w:r w:rsidR="00761251" w:rsidRPr="000A457F">
        <w:t>1</w:t>
      </w:r>
      <w:r w:rsidRPr="000A457F">
        <w:t>.</w:t>
      </w:r>
      <w:r w:rsidR="00761251" w:rsidRPr="000A457F">
        <w:t>95</w:t>
      </w:r>
      <w:r w:rsidRPr="000A457F">
        <w:t>%; N, 1</w:t>
      </w:r>
      <w:r w:rsidR="00761251" w:rsidRPr="000A457F">
        <w:t>4</w:t>
      </w:r>
      <w:r w:rsidRPr="000A457F">
        <w:t>.</w:t>
      </w:r>
      <w:r w:rsidR="00761251" w:rsidRPr="000A457F">
        <w:t>25</w:t>
      </w:r>
      <w:r w:rsidRPr="000A457F">
        <w:t>%; Found: C, 3</w:t>
      </w:r>
      <w:r w:rsidR="00761251" w:rsidRPr="000A457F">
        <w:t>5</w:t>
      </w:r>
      <w:r w:rsidRPr="000A457F">
        <w:t>.</w:t>
      </w:r>
      <w:r w:rsidR="00761251" w:rsidRPr="000A457F">
        <w:t>3</w:t>
      </w:r>
      <w:r w:rsidRPr="000A457F">
        <w:t xml:space="preserve">5%; H, </w:t>
      </w:r>
      <w:r w:rsidR="00761251" w:rsidRPr="000A457F">
        <w:t>1</w:t>
      </w:r>
      <w:r w:rsidRPr="000A457F">
        <w:t>.</w:t>
      </w:r>
      <w:r w:rsidR="00761251" w:rsidRPr="000A457F">
        <w:t>89</w:t>
      </w:r>
      <w:r w:rsidRPr="000A457F">
        <w:t>%; N, 1</w:t>
      </w:r>
      <w:r w:rsidR="00761251" w:rsidRPr="000A457F">
        <w:t>4</w:t>
      </w:r>
      <w:r w:rsidRPr="000A457F">
        <w:t>.</w:t>
      </w:r>
      <w:r w:rsidR="00761251" w:rsidRPr="000A457F">
        <w:t>33</w:t>
      </w:r>
      <w:r w:rsidRPr="000A457F">
        <w:t>%.</w:t>
      </w:r>
      <w:r w:rsidR="00B62F90" w:rsidRPr="000A457F">
        <w:t xml:space="preserve"> IR(</w:t>
      </w:r>
      <w:r w:rsidR="00252DB7" w:rsidRPr="000A457F">
        <w:t>ATR</w:t>
      </w:r>
      <w:r w:rsidR="00B62F90" w:rsidRPr="000A457F">
        <w:t xml:space="preserve">) </w:t>
      </w:r>
      <w:proofErr w:type="gramStart"/>
      <w:r w:rsidR="00B62F90" w:rsidRPr="000A457F">
        <w:t>cm</w:t>
      </w:r>
      <w:r w:rsidR="00B62F90" w:rsidRPr="000A457F">
        <w:rPr>
          <w:vertAlign w:val="superscript"/>
        </w:rPr>
        <w:t>-</w:t>
      </w:r>
      <w:r w:rsidR="00F5562B" w:rsidRPr="000A457F">
        <w:rPr>
          <w:vertAlign w:val="superscript"/>
        </w:rPr>
        <w:t>1</w:t>
      </w:r>
      <w:proofErr w:type="gramEnd"/>
      <w:r w:rsidR="00B62F90" w:rsidRPr="000A457F">
        <w:t>: 3073(w), 3002(w), 2152(s), 1604(m), 1515(w), 1449(w), 1254 (vs), 1170(s), 1037(s), 785(s)</w:t>
      </w:r>
      <w:r w:rsidR="00B840C0" w:rsidRPr="000A457F">
        <w:t>, 771(m), 639(s), 519(w)</w:t>
      </w:r>
      <w:r w:rsidRPr="000A457F">
        <w:t>)</w:t>
      </w:r>
      <w:r w:rsidR="00252DB7" w:rsidRPr="000A457F">
        <w:t>.</w:t>
      </w:r>
    </w:p>
    <w:p w14:paraId="0352325F" w14:textId="22129C49" w:rsidR="000C528B" w:rsidRPr="000A457F" w:rsidRDefault="004F5621" w:rsidP="004F5621">
      <w:pPr>
        <w:pStyle w:val="RSCB02ArticleText"/>
        <w:rPr>
          <w:b/>
          <w:bCs/>
        </w:rPr>
      </w:pPr>
      <w:r w:rsidRPr="000A457F">
        <w:rPr>
          <w:b/>
          <w:bCs/>
        </w:rPr>
        <w:t>(</w:t>
      </w:r>
      <w:r w:rsidR="00D572CB" w:rsidRPr="000A457F">
        <w:rPr>
          <w:b/>
          <w:bCs/>
        </w:rPr>
        <w:t>6</w:t>
      </w:r>
      <w:r w:rsidRPr="000A457F">
        <w:rPr>
          <w:b/>
          <w:bCs/>
        </w:rPr>
        <w:t>)</w:t>
      </w:r>
      <w:r w:rsidR="00103592" w:rsidRPr="000A457F">
        <w:rPr>
          <w:b/>
          <w:bCs/>
        </w:rPr>
        <w:t xml:space="preserve"> </w:t>
      </w:r>
      <w:r w:rsidR="000C43DD" w:rsidRPr="000A457F">
        <w:rPr>
          <w:b/>
          <w:bCs/>
        </w:rPr>
        <w:t>{</w:t>
      </w:r>
      <w:r w:rsidRPr="000A457F">
        <w:rPr>
          <w:b/>
          <w:bCs/>
        </w:rPr>
        <w:t>Cu(L1)</w:t>
      </w:r>
      <w:proofErr w:type="gramStart"/>
      <w:r w:rsidRPr="000A457F">
        <w:rPr>
          <w:b/>
          <w:bCs/>
          <w:vertAlign w:val="subscript"/>
        </w:rPr>
        <w:t>2</w:t>
      </w:r>
      <w:r w:rsidRPr="000A457F">
        <w:rPr>
          <w:b/>
          <w:bCs/>
        </w:rPr>
        <w:t>}[</w:t>
      </w:r>
      <w:proofErr w:type="gramEnd"/>
      <w:r w:rsidRPr="000A457F">
        <w:rPr>
          <w:b/>
          <w:bCs/>
        </w:rPr>
        <w:t>Au(CN)</w:t>
      </w:r>
      <w:r w:rsidRPr="000A457F">
        <w:rPr>
          <w:b/>
          <w:bCs/>
          <w:vertAlign w:val="subscript"/>
        </w:rPr>
        <w:t>2</w:t>
      </w:r>
      <w:r w:rsidRPr="000A457F">
        <w:rPr>
          <w:b/>
          <w:bCs/>
        </w:rPr>
        <w:t>]</w:t>
      </w:r>
      <w:r w:rsidRPr="000A457F">
        <w:rPr>
          <w:b/>
          <w:bCs/>
          <w:vertAlign w:val="subscript"/>
        </w:rPr>
        <w:t>2</w:t>
      </w:r>
      <w:r w:rsidRPr="000A457F">
        <w:rPr>
          <w:rFonts w:ascii="Times New Roman" w:hAnsi="Times New Roman"/>
          <w:b/>
          <w:bCs/>
        </w:rPr>
        <w:t>‧</w:t>
      </w:r>
      <w:r w:rsidRPr="000A457F">
        <w:rPr>
          <w:b/>
          <w:bCs/>
        </w:rPr>
        <w:t>2Hg(CN)</w:t>
      </w:r>
      <w:r w:rsidRPr="000A457F">
        <w:rPr>
          <w:b/>
          <w:bCs/>
          <w:vertAlign w:val="subscript"/>
        </w:rPr>
        <w:t>2</w:t>
      </w:r>
      <w:r w:rsidRPr="000A457F">
        <w:rPr>
          <w:rFonts w:ascii="Calibri" w:hAnsi="Calibri" w:cs="Calibri"/>
          <w:b/>
          <w:bCs/>
          <w:vertAlign w:val="subscript"/>
        </w:rPr>
        <w:t xml:space="preserve"> </w:t>
      </w:r>
      <w:r w:rsidR="00FB18E9" w:rsidRPr="000A457F">
        <w:t xml:space="preserve">Cocrystals of compounds </w:t>
      </w:r>
      <w:r w:rsidR="000113CA" w:rsidRPr="000A457F">
        <w:rPr>
          <w:b/>
          <w:bCs/>
        </w:rPr>
        <w:t>1</w:t>
      </w:r>
      <w:r w:rsidR="00FB18E9" w:rsidRPr="000A457F">
        <w:t xml:space="preserve"> with mercury cyanide </w:t>
      </w:r>
      <w:r w:rsidR="00353E2C" w:rsidRPr="000A457F">
        <w:t>were</w:t>
      </w:r>
      <w:r w:rsidR="00FB18E9" w:rsidRPr="000A457F">
        <w:t xml:space="preserve"> obtained by dissolving a small amount of </w:t>
      </w:r>
      <w:r w:rsidR="003D1447" w:rsidRPr="000A457F">
        <w:rPr>
          <w:b/>
          <w:bCs/>
        </w:rPr>
        <w:t>1</w:t>
      </w:r>
      <w:r w:rsidR="003D1447" w:rsidRPr="000A457F">
        <w:t xml:space="preserve"> </w:t>
      </w:r>
      <w:r w:rsidR="00FB18E9" w:rsidRPr="000A457F">
        <w:t>in dimethylformamide</w:t>
      </w:r>
      <w:r w:rsidR="00123F3D" w:rsidRPr="000A457F">
        <w:t xml:space="preserve"> (DMF)</w:t>
      </w:r>
      <w:r w:rsidR="00FB18E9" w:rsidRPr="000A457F">
        <w:t xml:space="preserve"> with a strong excess of Hg(CN)</w:t>
      </w:r>
      <w:r w:rsidR="00FB18E9" w:rsidRPr="000A457F">
        <w:rPr>
          <w:vertAlign w:val="subscript"/>
        </w:rPr>
        <w:t>2</w:t>
      </w:r>
      <w:r w:rsidR="00FB18E9" w:rsidRPr="000A457F">
        <w:t xml:space="preserve">. By slow evaporation, dark green </w:t>
      </w:r>
      <w:r w:rsidR="00082E32" w:rsidRPr="000A457F">
        <w:t>platelets</w:t>
      </w:r>
      <w:r w:rsidR="00FB18E9" w:rsidRPr="000A457F">
        <w:t xml:space="preserve"> </w:t>
      </w:r>
      <w:r w:rsidR="00E50EEE" w:rsidRPr="000A457F">
        <w:t>beg</w:t>
      </w:r>
      <w:r w:rsidR="00C91E33" w:rsidRPr="000A457F">
        <w:t>a</w:t>
      </w:r>
      <w:r w:rsidR="00E50EEE" w:rsidRPr="000A457F">
        <w:t>n</w:t>
      </w:r>
      <w:r w:rsidR="00FB18E9" w:rsidRPr="000A457F">
        <w:t xml:space="preserve"> to gr</w:t>
      </w:r>
      <w:r w:rsidR="00082E32" w:rsidRPr="000A457F">
        <w:t xml:space="preserve">ow on the surface of the </w:t>
      </w:r>
      <w:r w:rsidR="00191F0F" w:rsidRPr="000A457F">
        <w:t xml:space="preserve">concomitantly </w:t>
      </w:r>
      <w:r w:rsidR="007F0A9B" w:rsidRPr="000A457F">
        <w:t>crystalli</w:t>
      </w:r>
      <w:r w:rsidR="007F0A9B">
        <w:t>s</w:t>
      </w:r>
      <w:r w:rsidR="007F0A9B" w:rsidRPr="000A457F">
        <w:t xml:space="preserve">ed </w:t>
      </w:r>
      <w:r w:rsidR="00082E32" w:rsidRPr="000A457F">
        <w:t>mercury cyanide colo</w:t>
      </w:r>
      <w:r w:rsidR="007F0A9B">
        <w:t>u</w:t>
      </w:r>
      <w:r w:rsidR="00082E32" w:rsidRPr="000A457F">
        <w:t>rless</w:t>
      </w:r>
      <w:r w:rsidR="00FB18E9" w:rsidRPr="000A457F">
        <w:t xml:space="preserve"> </w:t>
      </w:r>
      <w:r w:rsidR="00082E32" w:rsidRPr="000A457F">
        <w:t xml:space="preserve">prisms. </w:t>
      </w:r>
      <w:r w:rsidRPr="000A457F">
        <w:t>The</w:t>
      </w:r>
      <w:r w:rsidR="00082E32" w:rsidRPr="000A457F">
        <w:t xml:space="preserve"> products</w:t>
      </w:r>
      <w:r w:rsidRPr="000A457F">
        <w:t xml:space="preserve"> are stable to air and humidity. </w:t>
      </w:r>
      <w:r w:rsidR="00E50EEE" w:rsidRPr="000A457F">
        <w:t>The c</w:t>
      </w:r>
      <w:r w:rsidRPr="000A457F">
        <w:t xml:space="preserve">rystals have been </w:t>
      </w:r>
      <w:r w:rsidR="00DC179F" w:rsidRPr="000A457F">
        <w:t>isolated</w:t>
      </w:r>
      <w:r w:rsidRPr="000A457F">
        <w:t xml:space="preserve"> from the </w:t>
      </w:r>
      <w:r w:rsidR="00082E32" w:rsidRPr="000A457F">
        <w:t>mercury cyanide</w:t>
      </w:r>
      <w:r w:rsidR="003D1447" w:rsidRPr="000A457F">
        <w:t xml:space="preserve"> crystals</w:t>
      </w:r>
      <w:r w:rsidRPr="000A457F">
        <w:t xml:space="preserve"> by wash</w:t>
      </w:r>
      <w:r w:rsidR="00082E32" w:rsidRPr="000A457F">
        <w:t>ing</w:t>
      </w:r>
      <w:r w:rsidRPr="000A457F">
        <w:t xml:space="preserve"> with cold water </w:t>
      </w:r>
      <w:r w:rsidR="003D1447" w:rsidRPr="000A457F">
        <w:t xml:space="preserve">or </w:t>
      </w:r>
      <w:r w:rsidR="00F13B06" w:rsidRPr="000A457F">
        <w:t xml:space="preserve">by </w:t>
      </w:r>
      <w:r w:rsidR="003D1447" w:rsidRPr="000A457F">
        <w:t>mechanical separation</w:t>
      </w:r>
      <w:r w:rsidRPr="000A457F">
        <w:t xml:space="preserve">. </w:t>
      </w:r>
      <w:r w:rsidR="006B4FC7" w:rsidRPr="000A457F">
        <w:t>(</w:t>
      </w:r>
      <w:r w:rsidR="00E53C6A" w:rsidRPr="000A457F">
        <w:t>IR(</w:t>
      </w:r>
      <w:r w:rsidR="003C63C4" w:rsidRPr="000A457F">
        <w:t>ATR</w:t>
      </w:r>
      <w:r w:rsidR="00E53C6A" w:rsidRPr="000A457F">
        <w:t>) cm</w:t>
      </w:r>
      <w:r w:rsidR="00E53C6A" w:rsidRPr="000A457F">
        <w:rPr>
          <w:vertAlign w:val="superscript"/>
        </w:rPr>
        <w:t>-1</w:t>
      </w:r>
      <w:r w:rsidR="00E53C6A" w:rsidRPr="000A457F">
        <w:t xml:space="preserve"> for </w:t>
      </w:r>
      <w:r w:rsidR="003C63C4" w:rsidRPr="000A457F">
        <w:rPr>
          <w:b/>
          <w:bCs/>
        </w:rPr>
        <w:t>6</w:t>
      </w:r>
      <w:r w:rsidR="00E53C6A" w:rsidRPr="000A457F">
        <w:t>: 3384(s), 3197(s), 2922(s), 2856(m), 2139(s), 1606(s), 1568(m), 1475(m), 1431(s), 1320(m), 1148(m), 1011(m), 703(m), 626(m)</w:t>
      </w:r>
      <w:r w:rsidR="003C63C4" w:rsidRPr="000A457F">
        <w:t>)</w:t>
      </w:r>
      <w:r w:rsidR="00E53C6A" w:rsidRPr="000A457F">
        <w:t>.</w:t>
      </w:r>
    </w:p>
    <w:p w14:paraId="6CF3FE91" w14:textId="77777777" w:rsidR="00DD1E47" w:rsidRPr="000A457F" w:rsidRDefault="00DD1E47" w:rsidP="00082E32">
      <w:pPr>
        <w:pStyle w:val="RSCB02ArticleText"/>
      </w:pPr>
    </w:p>
    <w:p w14:paraId="23790DB9" w14:textId="65679581" w:rsidR="007A70A4" w:rsidRPr="000A457F" w:rsidRDefault="007A70A4" w:rsidP="007A70A4">
      <w:pPr>
        <w:pStyle w:val="RSCB06BHeadingSub-Section"/>
      </w:pPr>
      <w:r w:rsidRPr="000A457F">
        <w:t>X-ray crystallography</w:t>
      </w:r>
    </w:p>
    <w:p w14:paraId="0562E4D8" w14:textId="1B604002" w:rsidR="008044E5" w:rsidRPr="000A457F" w:rsidRDefault="001B0EE8" w:rsidP="001B0EE8">
      <w:pPr>
        <w:pStyle w:val="RSCB02ArticleText"/>
      </w:pPr>
      <w:r w:rsidRPr="000A457F">
        <w:t>Single-crystal data were collected with a Gemini R Ultra diffractometer with graphite-monochromat</w:t>
      </w:r>
      <w:r w:rsidR="00006518" w:rsidRPr="000A457F">
        <w:t>iz</w:t>
      </w:r>
      <w:r w:rsidRPr="000A457F">
        <w:t>ed Mo-Kα radiation (λ = 0.71073</w:t>
      </w:r>
      <w:r w:rsidR="00006518" w:rsidRPr="000A457F">
        <w:t xml:space="preserve"> </w:t>
      </w:r>
      <w:r w:rsidR="00006518" w:rsidRPr="000A457F">
        <w:rPr>
          <w:rFonts w:ascii="Arial" w:hAnsi="Arial" w:cs="Arial"/>
        </w:rPr>
        <w:t>Å</w:t>
      </w:r>
      <w:r w:rsidRPr="000A457F">
        <w:t>) for (</w:t>
      </w:r>
      <w:r w:rsidRPr="000A457F">
        <w:rPr>
          <w:b/>
          <w:bCs/>
        </w:rPr>
        <w:t>1</w:t>
      </w:r>
      <w:r w:rsidRPr="000A457F">
        <w:t>)</w:t>
      </w:r>
      <w:proofErr w:type="gramStart"/>
      <w:r w:rsidRPr="000A457F">
        <w:t>–(</w:t>
      </w:r>
      <w:proofErr w:type="gramEnd"/>
      <w:r w:rsidR="00D572CB" w:rsidRPr="000A457F">
        <w:rPr>
          <w:b/>
          <w:bCs/>
        </w:rPr>
        <w:t>6</w:t>
      </w:r>
      <w:r w:rsidRPr="000A457F">
        <w:t>)</w:t>
      </w:r>
      <w:r w:rsidR="00006518" w:rsidRPr="000A457F">
        <w:t xml:space="preserve"> with</w:t>
      </w:r>
      <w:r w:rsidR="00432EAC" w:rsidRPr="000A457F">
        <w:t xml:space="preserve"> the</w:t>
      </w:r>
      <w:r w:rsidRPr="000A457F">
        <w:t xml:space="preserve"> ω-scan method. </w:t>
      </w:r>
      <w:r w:rsidR="00006518" w:rsidRPr="000A457F">
        <w:t xml:space="preserve">Data collection, data reduction and multi-scan absorption collection were performed </w:t>
      </w:r>
      <w:r w:rsidR="00432EAC" w:rsidRPr="000A457F">
        <w:t xml:space="preserve">in </w:t>
      </w:r>
      <w:r w:rsidR="00006518" w:rsidRPr="000A457F">
        <w:t xml:space="preserve">the </w:t>
      </w:r>
      <w:proofErr w:type="spellStart"/>
      <w:r w:rsidR="00006518" w:rsidRPr="000A457F">
        <w:t>C</w:t>
      </w:r>
      <w:r w:rsidRPr="000A457F">
        <w:t>rysAlisPro</w:t>
      </w:r>
      <w:proofErr w:type="spellEnd"/>
      <w:r w:rsidRPr="000A457F">
        <w:t xml:space="preserve"> </w:t>
      </w:r>
      <w:r w:rsidR="00006518" w:rsidRPr="000A457F">
        <w:t xml:space="preserve">software </w:t>
      </w:r>
      <w:r w:rsidRPr="000A457F">
        <w:t>[</w:t>
      </w:r>
      <w:proofErr w:type="spellStart"/>
      <w:r w:rsidRPr="000A457F">
        <w:t>CrysAlis</w:t>
      </w:r>
      <w:proofErr w:type="spellEnd"/>
      <w:r w:rsidRPr="000A457F">
        <w:t xml:space="preserve"> PRO 1.171.38.46 (Rigaku OD, 2015)]</w:t>
      </w:r>
      <w:r w:rsidR="00006518" w:rsidRPr="000A457F">
        <w:t xml:space="preserve">. </w:t>
      </w:r>
      <w:r w:rsidR="00616836" w:rsidRPr="000A457F">
        <w:t xml:space="preserve">Using the </w:t>
      </w:r>
      <w:r w:rsidR="00432EAC" w:rsidRPr="000A457F">
        <w:t>Olex</w:t>
      </w:r>
      <w:r w:rsidR="00432EAC" w:rsidRPr="000A457F">
        <w:rPr>
          <w:vertAlign w:val="superscript"/>
        </w:rPr>
        <w:t xml:space="preserve">2 </w:t>
      </w:r>
      <w:r w:rsidR="00616836" w:rsidRPr="000A457F">
        <w:t>program,</w:t>
      </w:r>
      <w:r w:rsidR="00616836" w:rsidRPr="000A457F">
        <w:rPr>
          <w:vertAlign w:val="superscript"/>
        </w:rPr>
        <w:t xml:space="preserve"> </w:t>
      </w:r>
      <w:r w:rsidR="00A84E9C" w:rsidRPr="000A457F">
        <w:fldChar w:fldCharType="begin"/>
      </w:r>
      <w:r w:rsidR="00A84E9C" w:rsidRPr="000A457F">
        <w:instrText xml:space="preserve"> ADDIN EN.CITE &lt;EndNote&gt;&lt;Cite&gt;&lt;Author&gt;Dolomanov&lt;/Author&gt;&lt;Year&gt;2009&lt;/Year&gt;&lt;RecNum&gt;1660&lt;/RecNum&gt;&lt;DisplayText&gt;&lt;style face="superscript"&gt;50&lt;/style&gt;&lt;/DisplayText&gt;&lt;record&gt;&lt;rec-number&gt;1660&lt;/rec-number&gt;&lt;foreign-keys&gt;&lt;key app="EN" db-id="vrrrfdarpeerdpetadq5f9sd5st0srwaf5fa" timestamp="1549291354"&gt;1660&lt;/key&gt;&lt;/foreign-keys&gt;&lt;ref-type name="Journal Article"&gt;17&lt;/ref-type&gt;&lt;contributors&gt;&lt;authors&gt;&lt;author&gt;Dolomanov, O. V.&lt;/author&gt;&lt;author&gt;Bourhis, L. J.&lt;/author&gt;&lt;author&gt;Gildea, R. J.&lt;/author&gt;&lt;author&gt;Howard, J. A. K.&lt;/author&gt;&lt;author&gt;Puschmann, H.&lt;/author&gt;&lt;/authors&gt;&lt;/contributors&gt;&lt;auth-address&gt;[Dolomanov, Oleg V.; Bourhis, Luc J.; Gildea, Richard J.; Howard, Judith A. K.; Puschmann, Horst] Univ Durham, Dept Chem, Durham DH1 3LE, England.&amp;#xD;Dolomanov, OV (reprint author), Univ Durham, Dept Chem, South Rd, Durham DH1 3LE, England.&amp;#xD;oleg.dolomanov@durham.ac.uk; horst.puschmann@durham.ac.uk&lt;/auth-address&gt;&lt;titles&gt;&lt;title&gt;OLEX2: a complete structure solution, refinement and analysis program&lt;/title&gt;&lt;secondary-title&gt;Journal of Applied Crystallography&lt;/secondary-title&gt;&lt;alt-title&gt;J. Appl. Crystallogr.&lt;/alt-title&gt;&lt;/titles&gt;&lt;periodical&gt;&lt;full-title&gt;Journal of Applied Crystallography&lt;/full-title&gt;&lt;/periodical&gt;&lt;alt-periodical&gt;&lt;full-title&gt;J. Appl. Crystallogr.&lt;/full-title&gt;&lt;/alt-periodical&gt;&lt;pages&gt;339-341&lt;/pages&gt;&lt;volume&gt;42&lt;/volume&gt;&lt;keywords&gt;&lt;keyword&gt;Chemistry&lt;/keyword&gt;&lt;keyword&gt;Crystallography&lt;/keyword&gt;&lt;/keywords&gt;&lt;dates&gt;&lt;year&gt;2009&lt;/year&gt;&lt;pub-dates&gt;&lt;date&gt;Apr&lt;/date&gt;&lt;/pub-dates&gt;&lt;/dates&gt;&lt;isbn&gt;0021-8898&lt;/isbn&gt;&lt;accession-num&gt;WOS:000264292800029&lt;/accession-num&gt;&lt;work-type&gt;Software Review&lt;/work-type&gt;&lt;urls&gt;&lt;related-urls&gt;&lt;url&gt;&amp;lt;Go to ISI&amp;gt;://WOS:000264292800029&lt;/url&gt;&lt;/related-urls&gt;&lt;/urls&gt;&lt;electronic-resource-num&gt;10.1107/s0021889808042726&lt;/electronic-resource-num&gt;&lt;language&gt;English&lt;/language&gt;&lt;/record&gt;&lt;/Cite&gt;&lt;/EndNote&gt;</w:instrText>
      </w:r>
      <w:r w:rsidR="00A84E9C" w:rsidRPr="000A457F">
        <w:fldChar w:fldCharType="separate"/>
      </w:r>
      <w:r w:rsidR="00A84E9C" w:rsidRPr="000A457F">
        <w:rPr>
          <w:noProof/>
          <w:vertAlign w:val="superscript"/>
        </w:rPr>
        <w:t>50</w:t>
      </w:r>
      <w:r w:rsidR="00A84E9C" w:rsidRPr="000A457F">
        <w:fldChar w:fldCharType="end"/>
      </w:r>
      <w:r w:rsidR="00616836" w:rsidRPr="000A457F">
        <w:t xml:space="preserve"> a</w:t>
      </w:r>
      <w:r w:rsidR="00006518" w:rsidRPr="000A457F">
        <w:t>ll s</w:t>
      </w:r>
      <w:r w:rsidRPr="000A457F">
        <w:t>tructure</w:t>
      </w:r>
      <w:r w:rsidR="00006518" w:rsidRPr="000A457F">
        <w:t>s</w:t>
      </w:r>
      <w:r w:rsidRPr="000A457F">
        <w:t xml:space="preserve"> </w:t>
      </w:r>
      <w:r w:rsidR="00006518" w:rsidRPr="000A457F">
        <w:t>were</w:t>
      </w:r>
      <w:r w:rsidRPr="000A457F">
        <w:t xml:space="preserve"> solved with Direct Methods </w:t>
      </w:r>
      <w:r w:rsidR="00006518" w:rsidRPr="000A457F">
        <w:t>with</w:t>
      </w:r>
      <w:r w:rsidRPr="000A457F">
        <w:t xml:space="preserve"> SHELXS-14</w:t>
      </w:r>
      <w:r w:rsidR="00006518" w:rsidRPr="000A457F">
        <w:t xml:space="preserve"> solution program</w:t>
      </w:r>
      <w:r w:rsidR="00A84E9C" w:rsidRPr="000A457F">
        <w:fldChar w:fldCharType="begin"/>
      </w:r>
      <w:r w:rsidR="00A84E9C" w:rsidRPr="000A457F">
        <w:instrText xml:space="preserve"> ADDIN EN.CITE &lt;EndNote&gt;&lt;Cite&gt;&lt;Author&gt;Sheldrick&lt;/Author&gt;&lt;Year&gt;2008&lt;/Year&gt;&lt;RecNum&gt;1658&lt;/RecNum&gt;&lt;DisplayText&gt;&lt;style face="superscript"&gt;51&lt;/style&gt;&lt;/DisplayText&gt;&lt;record&gt;&lt;rec-number&gt;1658&lt;/rec-number&gt;&lt;foreign-keys&gt;&lt;key app="EN" db-id="vrrrfdarpeerdpetadq5f9sd5st0srwaf5fa" timestamp="1549291088"&gt;1658&lt;/key&gt;&lt;/foreign-keys&gt;&lt;ref-type name="Journal Article"&gt;17&lt;/ref-type&gt;&lt;contributors&gt;&lt;authors&gt;&lt;author&gt;Sheldrick, G. M.&lt;/author&gt;&lt;/authors&gt;&lt;/contributors&gt;&lt;titles&gt;&lt;title&gt;A short history of SHELX&lt;/title&gt;&lt;secondary-title&gt;Acta Crystallographica a-Foundation and Advances&lt;/secondary-title&gt;&lt;/titles&gt;&lt;periodical&gt;&lt;full-title&gt;Acta Crystallographica a-Foundation and Advances&lt;/full-title&gt;&lt;abbr-1&gt;Acta Crystallogr. Sect. A&lt;/abbr-1&gt;&lt;/periodical&gt;&lt;pages&gt;112-122&lt;/pages&gt;&lt;volume&gt;64&lt;/volume&gt;&lt;dates&gt;&lt;year&gt;2008&lt;/year&gt;&lt;pub-dates&gt;&lt;date&gt;Jan&lt;/date&gt;&lt;/pub-dates&gt;&lt;/dates&gt;&lt;isbn&gt;2053-2733&lt;/isbn&gt;&lt;accession-num&gt;WOS:000251924000011&lt;/accession-num&gt;&lt;urls&gt;&lt;related-urls&gt;&lt;url&gt;&amp;lt;Go to ISI&amp;gt;://WOS:000251924000011&lt;/url&gt;&lt;/related-urls&gt;&lt;/urls&gt;&lt;electronic-resource-num&gt;10.1107/s0108767307043930&lt;/electronic-resource-num&gt;&lt;/record&gt;&lt;/Cite&gt;&lt;/EndNote&gt;</w:instrText>
      </w:r>
      <w:r w:rsidR="00A84E9C" w:rsidRPr="000A457F">
        <w:fldChar w:fldCharType="separate"/>
      </w:r>
      <w:r w:rsidR="00A84E9C" w:rsidRPr="000A457F">
        <w:rPr>
          <w:noProof/>
          <w:vertAlign w:val="superscript"/>
        </w:rPr>
        <w:t>51</w:t>
      </w:r>
      <w:r w:rsidR="00A84E9C" w:rsidRPr="000A457F">
        <w:fldChar w:fldCharType="end"/>
      </w:r>
      <w:r w:rsidRPr="000A457F">
        <w:t xml:space="preserve"> </w:t>
      </w:r>
      <w:r w:rsidR="00616836" w:rsidRPr="000A457F">
        <w:t>and</w:t>
      </w:r>
      <w:r w:rsidRPr="000A457F">
        <w:t xml:space="preserve"> refined with full-matrix least-squares techniques on F</w:t>
      </w:r>
      <w:r w:rsidRPr="000A457F">
        <w:rPr>
          <w:vertAlign w:val="superscript"/>
        </w:rPr>
        <w:t>2</w:t>
      </w:r>
      <w:r w:rsidRPr="000A457F">
        <w:t xml:space="preserve"> with SHELXL-14</w:t>
      </w:r>
      <w:r w:rsidR="00A84E9C" w:rsidRPr="000A457F">
        <w:fldChar w:fldCharType="begin"/>
      </w:r>
      <w:r w:rsidR="00A84E9C" w:rsidRPr="000A457F">
        <w:instrText xml:space="preserve"> ADDIN EN.CITE &lt;EndNote&gt;&lt;Cite&gt;&lt;Author&gt;Sheldrick&lt;/Author&gt;&lt;Year&gt;2015&lt;/Year&gt;&lt;RecNum&gt;1659&lt;/RecNum&gt;&lt;DisplayText&gt;&lt;style face="superscript"&gt;52&lt;/style&gt;&lt;/DisplayText&gt;&lt;record&gt;&lt;rec-number&gt;1659&lt;/rec-number&gt;&lt;foreign-keys&gt;&lt;key app="EN" db-id="vrrrfdarpeerdpetadq5f9sd5st0srwaf5fa" timestamp="1549291229"&gt;1659&lt;/key&gt;&lt;/foreign-keys&gt;&lt;ref-type name="Journal Article"&gt;17&lt;/ref-type&gt;&lt;contributors&gt;&lt;authors&gt;&lt;author&gt;Sheldrick, G. M.&lt;/author&gt;&lt;/authors&gt;&lt;/contributors&gt;&lt;auth-address&gt;Univ Gottingen, Dept Struct Chem, D-37077 Gottingen, Germany.&amp;#xD;Sheldrick, GM (reprint author), Univ Gottingen, Dept Struct Chem, Tammannstr 4, D-37077 Gottingen, Germany.&amp;#xD;gsheldr@shelx.uni-ac.gwdg.de&lt;/auth-address&gt;&lt;titles&gt;&lt;title&gt;SHELXT - Integrated space-group and crystal-structure determination&lt;/title&gt;&lt;secondary-title&gt;Acta Crystallographica a-Foundation and Advances&lt;/secondary-title&gt;&lt;alt-title&gt;Acta Crystallogr. Sect. A&lt;/alt-title&gt;&lt;/titles&gt;&lt;periodical&gt;&lt;full-title&gt;Acta Crystallographica a-Foundation and Advances&lt;/full-title&gt;&lt;abbr-1&gt;Acta Crystallogr. Sect. A&lt;/abbr-1&gt;&lt;/periodical&gt;&lt;alt-periodical&gt;&lt;full-title&gt;Acta Crystallographica a-Foundation and Advances&lt;/full-title&gt;&lt;abbr-1&gt;Acta Crystallogr. Sect. A&lt;/abbr-1&gt;&lt;/alt-periodical&gt;&lt;pages&gt;3-8&lt;/pages&gt;&lt;volume&gt;71&lt;/volume&gt;&lt;keywords&gt;&lt;keyword&gt;p1&lt;/keyword&gt;&lt;keyword&gt;crystallography&lt;/keyword&gt;&lt;keyword&gt;resolution&lt;/keyword&gt;&lt;keyword&gt;Chemistry&lt;/keyword&gt;&lt;keyword&gt;Crystallography&lt;/keyword&gt;&lt;/keywords&gt;&lt;dates&gt;&lt;year&gt;2015&lt;/year&gt;&lt;pub-dates&gt;&lt;date&gt;Jan&lt;/date&gt;&lt;/pub-dates&gt;&lt;/dates&gt;&lt;isbn&gt;2053-2733&lt;/isbn&gt;&lt;accession-num&gt;WOS:000350545100002&lt;/accession-num&gt;&lt;work-type&gt;Article&lt;/work-type&gt;&lt;urls&gt;&lt;related-urls&gt;&lt;url&gt;&amp;lt;Go to ISI&amp;gt;://WOS:000350545100002&lt;/url&gt;&lt;/related-urls&gt;&lt;/urls&gt;&lt;electronic-resource-num&gt;10.1107/s2053273314026370&lt;/electronic-resource-num&gt;&lt;language&gt;English&lt;/language&gt;&lt;/record&gt;&lt;/Cite&gt;&lt;/EndNote&gt;</w:instrText>
      </w:r>
      <w:r w:rsidR="00A84E9C" w:rsidRPr="000A457F">
        <w:fldChar w:fldCharType="separate"/>
      </w:r>
      <w:r w:rsidR="00A84E9C" w:rsidRPr="000A457F">
        <w:rPr>
          <w:noProof/>
          <w:vertAlign w:val="superscript"/>
        </w:rPr>
        <w:t>52</w:t>
      </w:r>
      <w:r w:rsidR="00A84E9C" w:rsidRPr="000A457F">
        <w:fldChar w:fldCharType="end"/>
      </w:r>
      <w:r w:rsidR="00616836" w:rsidRPr="000A457F">
        <w:t xml:space="preserve"> refinement program</w:t>
      </w:r>
      <w:r w:rsidRPr="000A457F">
        <w:t xml:space="preserve">. All non-hydrogen atoms were </w:t>
      </w:r>
      <w:r w:rsidR="00432EAC" w:rsidRPr="000A457F">
        <w:t xml:space="preserve">refined </w:t>
      </w:r>
      <w:proofErr w:type="spellStart"/>
      <w:r w:rsidRPr="000A457F">
        <w:t>anisotropically</w:t>
      </w:r>
      <w:proofErr w:type="spellEnd"/>
      <w:r w:rsidRPr="000A457F">
        <w:t xml:space="preserve">. Hydrogen atoms </w:t>
      </w:r>
      <w:r w:rsidR="00616836" w:rsidRPr="000A457F">
        <w:t xml:space="preserve">positions </w:t>
      </w:r>
      <w:r w:rsidRPr="000A457F">
        <w:t xml:space="preserve">were calculated and </w:t>
      </w:r>
      <w:r w:rsidR="00616836" w:rsidRPr="000A457F">
        <w:t xml:space="preserve">refined </w:t>
      </w:r>
      <w:r w:rsidRPr="000A457F">
        <w:t>riding on the corresponding bonded atoms</w:t>
      </w:r>
      <w:r w:rsidR="00BC3DE5" w:rsidRPr="000A457F">
        <w:t>.</w:t>
      </w:r>
      <w:r w:rsidR="006979EC" w:rsidRPr="000A457F">
        <w:t xml:space="preserve"> </w:t>
      </w:r>
      <w:r w:rsidRPr="000A457F">
        <w:t>The graphics of the crystal structure</w:t>
      </w:r>
      <w:r w:rsidR="00BF4FDF" w:rsidRPr="000A457F">
        <w:t>s</w:t>
      </w:r>
      <w:r w:rsidRPr="000A457F">
        <w:t xml:space="preserve"> </w:t>
      </w:r>
      <w:r w:rsidR="00432EAC" w:rsidRPr="000A457F">
        <w:t>were</w:t>
      </w:r>
      <w:r w:rsidRPr="000A457F">
        <w:t xml:space="preserve"> generated using Mercury 3.9.</w:t>
      </w:r>
      <w:r w:rsidR="00A84E9C" w:rsidRPr="000A457F">
        <w:fldChar w:fldCharType="begin"/>
      </w:r>
      <w:r w:rsidR="00A84E9C" w:rsidRPr="000A457F">
        <w:instrText xml:space="preserve"> ADDIN EN.CITE &lt;EndNote&gt;&lt;Cite&gt;&lt;Author&gt;Macrae&lt;/Author&gt;&lt;Year&gt;2006&lt;/Year&gt;&lt;RecNum&gt;1664&lt;/RecNum&gt;&lt;DisplayText&gt;&lt;style face="superscript"&gt;53&lt;/style&gt;&lt;/DisplayText&gt;&lt;record&gt;&lt;rec-number&gt;1664&lt;/rec-number&gt;&lt;foreign-keys&gt;&lt;key app="EN" db-id="vrrrfdarpeerdpetadq5f9sd5st0srwaf5fa" timestamp="1549291807"&gt;1664&lt;/key&gt;&lt;/foreign-keys&gt;&lt;ref-type name="Journal Article"&gt;17&lt;/ref-type&gt;&lt;contributors&gt;&lt;authors&gt;&lt;author&gt;Macrae, C. F.&lt;/author&gt;&lt;author&gt;Edgington, P. R.&lt;/author&gt;&lt;author&gt;McCabe, P.&lt;/author&gt;&lt;author&gt;Pidcock, E.&lt;/author&gt;&lt;author&gt;Shields, G. P.&lt;/author&gt;&lt;author&gt;Taylor, R.&lt;/author&gt;&lt;author&gt;Towler, M.&lt;/author&gt;&lt;author&gt;van De Streek, J.&lt;/author&gt;&lt;/authors&gt;&lt;/contributors&gt;&lt;auth-address&gt;Cambridge Crystallog Data Ctr, Cambridge CB2 1EZ, England.&amp;#xD;Macrae, CF (reprint author), Cambridge Crystallog Data Ctr, 12 Union Rd, Cambridge CB2 1EZ, England.&amp;#xD;macrae@ccdc.cam.ac.uk&lt;/auth-address&gt;&lt;titles&gt;&lt;title&gt;Mercury: visualization and analysis of crystal structures&lt;/title&gt;&lt;secondary-title&gt;Journal of Applied Crystallography&lt;/secondary-title&gt;&lt;alt-title&gt;J. Appl. Crystallogr.&lt;/alt-title&gt;&lt;/titles&gt;&lt;periodical&gt;&lt;full-title&gt;Journal of Applied Crystallography&lt;/full-title&gt;&lt;/periodical&gt;&lt;alt-periodical&gt;&lt;full-title&gt;J. Appl. Crystallogr.&lt;/full-title&gt;&lt;/alt-periodical&gt;&lt;pages&gt;453-457&lt;/pages&gt;&lt;volume&gt;39&lt;/volume&gt;&lt;keywords&gt;&lt;keyword&gt;Chemistry&lt;/keyword&gt;&lt;keyword&gt;Crystallography&lt;/keyword&gt;&lt;/keywords&gt;&lt;dates&gt;&lt;year&gt;2006&lt;/year&gt;&lt;pub-dates&gt;&lt;date&gt;Jun&lt;/date&gt;&lt;/pub-dates&gt;&lt;/dates&gt;&lt;isbn&gt;0021-8898&lt;/isbn&gt;&lt;accession-num&gt;WOS:000237461400019&lt;/accession-num&gt;&lt;work-type&gt;Software Review&lt;/work-type&gt;&lt;urls&gt;&lt;related-urls&gt;&lt;url&gt;&amp;lt;Go to ISI&amp;gt;://WOS:000237461400019&lt;/url&gt;&lt;/related-urls&gt;&lt;/urls&gt;&lt;electronic-resource-num&gt;10.1107/s002188980600731x&lt;/electronic-resource-num&gt;&lt;language&gt;English&lt;/language&gt;&lt;/record&gt;&lt;/Cite&gt;&lt;/EndNote&gt;</w:instrText>
      </w:r>
      <w:r w:rsidR="00A84E9C" w:rsidRPr="000A457F">
        <w:fldChar w:fldCharType="separate"/>
      </w:r>
      <w:r w:rsidR="00A84E9C" w:rsidRPr="000A457F">
        <w:rPr>
          <w:noProof/>
          <w:vertAlign w:val="superscript"/>
        </w:rPr>
        <w:t>53</w:t>
      </w:r>
      <w:r w:rsidR="00A84E9C" w:rsidRPr="000A457F">
        <w:fldChar w:fldCharType="end"/>
      </w:r>
      <w:r w:rsidRPr="000A457F">
        <w:t xml:space="preserve"> CCDC codes </w:t>
      </w:r>
      <w:r w:rsidR="00826814" w:rsidRPr="000A457F">
        <w:t>207826</w:t>
      </w:r>
      <w:r w:rsidR="00E276F9" w:rsidRPr="000A457F">
        <w:t>8 (</w:t>
      </w:r>
      <w:r w:rsidR="00E276F9" w:rsidRPr="000A457F">
        <w:rPr>
          <w:b/>
          <w:bCs/>
        </w:rPr>
        <w:t>1</w:t>
      </w:r>
      <w:r w:rsidR="00E276F9" w:rsidRPr="000A457F">
        <w:t>), 2078274 (</w:t>
      </w:r>
      <w:r w:rsidR="00E276F9" w:rsidRPr="000A457F">
        <w:rPr>
          <w:b/>
          <w:bCs/>
        </w:rPr>
        <w:t>2</w:t>
      </w:r>
      <w:r w:rsidR="00E276F9" w:rsidRPr="000A457F">
        <w:t>), 2078273 (</w:t>
      </w:r>
      <w:r w:rsidR="00E276F9" w:rsidRPr="000A457F">
        <w:rPr>
          <w:b/>
          <w:bCs/>
        </w:rPr>
        <w:t>3</w:t>
      </w:r>
      <w:r w:rsidR="00E276F9" w:rsidRPr="000A457F">
        <w:t>), 2078276 (</w:t>
      </w:r>
      <w:r w:rsidR="00E276F9" w:rsidRPr="000A457F">
        <w:rPr>
          <w:b/>
          <w:bCs/>
        </w:rPr>
        <w:t>4</w:t>
      </w:r>
      <w:r w:rsidR="00E276F9" w:rsidRPr="000A457F">
        <w:t>), 2078280 (</w:t>
      </w:r>
      <w:r w:rsidR="00E276F9" w:rsidRPr="000A457F">
        <w:rPr>
          <w:b/>
          <w:bCs/>
        </w:rPr>
        <w:t>5</w:t>
      </w:r>
      <w:r w:rsidR="00E276F9" w:rsidRPr="000A457F">
        <w:t xml:space="preserve">), </w:t>
      </w:r>
      <w:r w:rsidR="00826814" w:rsidRPr="000A457F">
        <w:t>20782</w:t>
      </w:r>
      <w:r w:rsidR="00E276F9" w:rsidRPr="000A457F">
        <w:t>67 (</w:t>
      </w:r>
      <w:r w:rsidR="00D572CB" w:rsidRPr="000A457F">
        <w:rPr>
          <w:b/>
          <w:bCs/>
        </w:rPr>
        <w:t>6</w:t>
      </w:r>
      <w:r w:rsidR="00E276F9" w:rsidRPr="000A457F">
        <w:t>)</w:t>
      </w:r>
      <w:r w:rsidR="00826814" w:rsidRPr="000A457F">
        <w:t xml:space="preserve"> </w:t>
      </w:r>
      <w:r w:rsidRPr="000A457F">
        <w:t xml:space="preserve">contain the supplementary crystallographic data for </w:t>
      </w:r>
      <w:r w:rsidRPr="000A457F">
        <w:rPr>
          <w:b/>
          <w:bCs/>
        </w:rPr>
        <w:t>1</w:t>
      </w:r>
      <w:r w:rsidRPr="000A457F">
        <w:t xml:space="preserve"> to </w:t>
      </w:r>
      <w:r w:rsidR="00D572CB" w:rsidRPr="000A457F">
        <w:rPr>
          <w:b/>
          <w:bCs/>
        </w:rPr>
        <w:t>6</w:t>
      </w:r>
      <w:r w:rsidRPr="000A457F">
        <w:t xml:space="preserve">. These data can be obtained free of charge via http://www.ccdc.cam.ac.uk/conts/retrieving.html, or from the </w:t>
      </w:r>
      <w:r w:rsidRPr="000A457F">
        <w:lastRenderedPageBreak/>
        <w:t xml:space="preserve">Cambridge Crystallographic Data Centre, 12 Union Road, Cambridge CB2 1EZ, UK; fax: (+44) 1223-336-033; or e-mail: </w:t>
      </w:r>
      <w:hyperlink r:id="rId20" w:history="1">
        <w:r w:rsidR="004F5621" w:rsidRPr="000A457F">
          <w:rPr>
            <w:rStyle w:val="Collegamentoipertestuale"/>
            <w:color w:val="auto"/>
          </w:rPr>
          <w:t>deposit@ccdc.cam.ac.uk</w:t>
        </w:r>
      </w:hyperlink>
      <w:r w:rsidRPr="000A457F">
        <w:t>.</w:t>
      </w:r>
      <w:r w:rsidR="00432EAC" w:rsidRPr="000A457F">
        <w:t xml:space="preserve"> </w:t>
      </w:r>
    </w:p>
    <w:p w14:paraId="1E4B8272" w14:textId="6732E503" w:rsidR="00F84E00" w:rsidRPr="000A457F" w:rsidRDefault="000723E8" w:rsidP="00F84E00">
      <w:pPr>
        <w:pStyle w:val="RSCB02ArticleText"/>
      </w:pPr>
      <w:r w:rsidRPr="000A457F">
        <w:t xml:space="preserve">For </w:t>
      </w:r>
      <w:r w:rsidR="00055A86" w:rsidRPr="000A457F">
        <w:t xml:space="preserve">variable temperature </w:t>
      </w:r>
      <w:r w:rsidRPr="000A457F">
        <w:t>measurement</w:t>
      </w:r>
      <w:r w:rsidR="00107137" w:rsidRPr="000A457F">
        <w:t>s</w:t>
      </w:r>
      <w:r w:rsidRPr="000A457F">
        <w:t xml:space="preserve"> </w:t>
      </w:r>
      <w:r w:rsidR="005C162D">
        <w:t>of</w:t>
      </w:r>
      <w:r w:rsidR="005C162D" w:rsidRPr="000A457F">
        <w:t xml:space="preserve"> </w:t>
      </w:r>
      <w:r w:rsidR="00F84E00" w:rsidRPr="000A457F">
        <w:t>compound</w:t>
      </w:r>
      <w:r w:rsidR="000B4070" w:rsidRPr="000A457F">
        <w:t>s</w:t>
      </w:r>
      <w:r w:rsidR="00F84E00" w:rsidRPr="000A457F">
        <w:t xml:space="preserve"> </w:t>
      </w:r>
      <w:r w:rsidR="00F84E00" w:rsidRPr="000A457F">
        <w:rPr>
          <w:b/>
          <w:bCs/>
        </w:rPr>
        <w:t>1</w:t>
      </w:r>
      <w:r w:rsidR="00F84E00" w:rsidRPr="000A457F">
        <w:t xml:space="preserve"> and </w:t>
      </w:r>
      <w:r w:rsidR="00D572CB" w:rsidRPr="000A457F">
        <w:rPr>
          <w:b/>
          <w:bCs/>
        </w:rPr>
        <w:t>6</w:t>
      </w:r>
      <w:r w:rsidRPr="000A457F">
        <w:t xml:space="preserve">, </w:t>
      </w:r>
      <w:r w:rsidR="00055A86" w:rsidRPr="000A457F">
        <w:t xml:space="preserve">the </w:t>
      </w:r>
      <w:r w:rsidRPr="000A457F">
        <w:t>crystal</w:t>
      </w:r>
      <w:r w:rsidR="000B4070" w:rsidRPr="000A457F">
        <w:t>s were</w:t>
      </w:r>
      <w:r w:rsidRPr="000A457F">
        <w:t xml:space="preserve"> cooled through a nitrogen flux from </w:t>
      </w:r>
      <w:r w:rsidR="00055A86" w:rsidRPr="000A457F">
        <w:t xml:space="preserve">the </w:t>
      </w:r>
      <w:r w:rsidRPr="000A457F">
        <w:t>room</w:t>
      </w:r>
      <w:r w:rsidR="00055A86" w:rsidRPr="000A457F">
        <w:t xml:space="preserve"> temperature</w:t>
      </w:r>
      <w:r w:rsidRPr="000A457F">
        <w:t xml:space="preserve"> to</w:t>
      </w:r>
      <w:r w:rsidR="003D1447" w:rsidRPr="000A457F">
        <w:t xml:space="preserve"> 110 K for </w:t>
      </w:r>
      <w:r w:rsidR="003D1447" w:rsidRPr="000A457F">
        <w:rPr>
          <w:b/>
          <w:bCs/>
        </w:rPr>
        <w:t>1</w:t>
      </w:r>
      <w:r w:rsidR="003D1447" w:rsidRPr="000A457F">
        <w:t xml:space="preserve"> and 150 K for </w:t>
      </w:r>
      <w:r w:rsidR="00D572CB" w:rsidRPr="000A457F">
        <w:rPr>
          <w:b/>
          <w:bCs/>
        </w:rPr>
        <w:t>6</w:t>
      </w:r>
      <w:r w:rsidR="000B4070" w:rsidRPr="000A457F">
        <w:t xml:space="preserve">, with steps of </w:t>
      </w:r>
      <w:r w:rsidR="00F84E00" w:rsidRPr="000A457F">
        <w:t>30 K/h</w:t>
      </w:r>
      <w:r w:rsidR="000B4070" w:rsidRPr="000A457F">
        <w:t>. At each step</w:t>
      </w:r>
      <w:r w:rsidR="00055A86" w:rsidRPr="000A457F">
        <w:t>,</w:t>
      </w:r>
      <w:r w:rsidR="000B4070" w:rsidRPr="000A457F">
        <w:t xml:space="preserve"> a complete data collection was performed, keeping the temperature</w:t>
      </w:r>
      <w:r w:rsidR="00055A86" w:rsidRPr="000A457F">
        <w:t xml:space="preserve"> fixed</w:t>
      </w:r>
      <w:r w:rsidR="000B4070" w:rsidRPr="000A457F">
        <w:t xml:space="preserve">, and </w:t>
      </w:r>
      <w:r w:rsidR="00055A86" w:rsidRPr="000A457F">
        <w:t xml:space="preserve">the </w:t>
      </w:r>
      <w:r w:rsidR="000B4070" w:rsidRPr="000A457F">
        <w:t xml:space="preserve">structures were solved and refined </w:t>
      </w:r>
      <w:r w:rsidR="00F84E00" w:rsidRPr="000A457F">
        <w:t xml:space="preserve">with the same programs and methods of environmental temperature measurements. CCDC codes </w:t>
      </w:r>
      <w:r w:rsidR="00826814" w:rsidRPr="000A457F">
        <w:t>2078281-207828</w:t>
      </w:r>
      <w:r w:rsidR="00824F12" w:rsidRPr="000A457F">
        <w:t>5</w:t>
      </w:r>
      <w:r w:rsidR="00F84E00" w:rsidRPr="000A457F">
        <w:t xml:space="preserve"> contain the supplementary crystallographic data for </w:t>
      </w:r>
      <w:r w:rsidR="00F84E00" w:rsidRPr="000A457F">
        <w:rPr>
          <w:b/>
          <w:bCs/>
        </w:rPr>
        <w:t>1</w:t>
      </w:r>
      <w:r w:rsidR="00F84E00" w:rsidRPr="000A457F">
        <w:t xml:space="preserve"> and </w:t>
      </w:r>
      <w:r w:rsidR="00D572CB" w:rsidRPr="000A457F">
        <w:rPr>
          <w:b/>
          <w:bCs/>
        </w:rPr>
        <w:t>6</w:t>
      </w:r>
      <w:r w:rsidR="00F84E00" w:rsidRPr="000A457F">
        <w:t xml:space="preserve"> at the measured temperatures.</w:t>
      </w:r>
      <w:r w:rsidR="000B4070" w:rsidRPr="000A457F">
        <w:t xml:space="preserve"> </w:t>
      </w:r>
    </w:p>
    <w:p w14:paraId="0DBE0E98" w14:textId="4690C326" w:rsidR="00C90020" w:rsidRPr="000A457F" w:rsidRDefault="000B4070" w:rsidP="00C90020">
      <w:pPr>
        <w:pStyle w:val="RSCB02ArticleText"/>
      </w:pPr>
      <w:r w:rsidRPr="000A457F">
        <w:t xml:space="preserve">For X-ray diffraction measurements </w:t>
      </w:r>
      <w:r w:rsidR="00055A86" w:rsidRPr="000A457F">
        <w:t>under</w:t>
      </w:r>
      <w:r w:rsidRPr="000A457F">
        <w:t xml:space="preserve"> high-pressure condition of compound </w:t>
      </w:r>
      <w:r w:rsidR="00F84E00" w:rsidRPr="000A457F">
        <w:rPr>
          <w:b/>
          <w:bCs/>
        </w:rPr>
        <w:t>1</w:t>
      </w:r>
      <w:r w:rsidR="00F84E00" w:rsidRPr="000A457F">
        <w:t>, two crystals were selected and loaded in ETH-type diamond anvil cell (DAC).</w:t>
      </w:r>
      <w:r w:rsidR="00A84E9C" w:rsidRPr="000A457F">
        <w:fldChar w:fldCharType="begin"/>
      </w:r>
      <w:r w:rsidR="00A84E9C" w:rsidRPr="000A457F">
        <w:instrText xml:space="preserve"> ADDIN EN.CITE &lt;EndNote&gt;&lt;Cite&gt;&lt;Author&gt;Miletich&lt;/Author&gt;&lt;Year&gt;2000&lt;/Year&gt;&lt;RecNum&gt;1807&lt;/RecNum&gt;&lt;DisplayText&gt;&lt;style face="superscript"&gt;54&lt;/style&gt;&lt;/DisplayText&gt;&lt;record&gt;&lt;rec-number&gt;1807&lt;/rec-number&gt;&lt;foreign-keys&gt;&lt;key app="EN" db-id="vrrrfdarpeerdpetadq5f9sd5st0srwaf5fa" timestamp="1618602927"&gt;1807&lt;/key&gt;&lt;/foreign-keys&gt;&lt;ref-type name="Journal Article"&gt;17&lt;/ref-type&gt;&lt;contributors&gt;&lt;authors&gt;&lt;author&gt;Miletich, D.R. Allan and W.F. Kuhs&lt;/author&gt;&lt;/authors&gt;&lt;/contributors&gt;&lt;titles&gt;&lt;title&gt;High-Temperature and High-Pressure Crystal Chemistry&lt;/title&gt;&lt;secondary-title&gt;Rev. Mineral Geochem.&lt;/secondary-title&gt;&lt;/titles&gt;&lt;periodical&gt;&lt;full-title&gt;Rev. Mineral Geochem.&lt;/full-title&gt;&lt;/periodical&gt;&lt;pages&gt;445-519&lt;/pages&gt;&lt;volume&gt;45&lt;/volume&gt;&lt;number&gt;2&lt;/number&gt;&lt;dates&gt;&lt;year&gt;2000&lt;/year&gt;&lt;/dates&gt;&lt;urls&gt;&lt;/urls&gt;&lt;/record&gt;&lt;/Cite&gt;&lt;/EndNote&gt;</w:instrText>
      </w:r>
      <w:r w:rsidR="00A84E9C" w:rsidRPr="000A457F">
        <w:fldChar w:fldCharType="separate"/>
      </w:r>
      <w:r w:rsidR="00A84E9C" w:rsidRPr="000A457F">
        <w:rPr>
          <w:noProof/>
          <w:vertAlign w:val="superscript"/>
        </w:rPr>
        <w:t>54</w:t>
      </w:r>
      <w:r w:rsidR="00A84E9C" w:rsidRPr="000A457F">
        <w:fldChar w:fldCharType="end"/>
      </w:r>
      <w:r w:rsidR="00F84E00" w:rsidRPr="000A457F">
        <w:t xml:space="preserve"> A foil of T301 steel </w:t>
      </w:r>
      <w:r w:rsidRPr="000A457F">
        <w:t xml:space="preserve">of </w:t>
      </w:r>
      <w:r w:rsidR="00F84E00" w:rsidRPr="000A457F">
        <w:t>250 µm thick</w:t>
      </w:r>
      <w:r w:rsidRPr="000A457F">
        <w:t>ness</w:t>
      </w:r>
      <w:r w:rsidR="00F84E00" w:rsidRPr="000A457F">
        <w:t xml:space="preserve"> was used as a gasket to hold the crystals; </w:t>
      </w:r>
      <w:r w:rsidR="00057C84" w:rsidRPr="000A457F">
        <w:t xml:space="preserve">the </w:t>
      </w:r>
      <w:r w:rsidR="00055A86" w:rsidRPr="000A457F">
        <w:t>gasket</w:t>
      </w:r>
      <w:r w:rsidR="00F84E00" w:rsidRPr="000A457F">
        <w:t xml:space="preserve"> was pre-indented to a thickness </w:t>
      </w:r>
      <w:r w:rsidR="00C90020" w:rsidRPr="000A457F">
        <w:t>of approximately 100 µm before drilling a hole by spark-erosion (Ø 250 µm). The cell w</w:t>
      </w:r>
      <w:r w:rsidR="00055A86" w:rsidRPr="000A457F">
        <w:t>as</w:t>
      </w:r>
      <w:r w:rsidR="00C90020" w:rsidRPr="000A457F">
        <w:t xml:space="preserve"> loaded with an oil equivalent to </w:t>
      </w:r>
      <w:r w:rsidR="00055A86" w:rsidRPr="000A457F">
        <w:t>that</w:t>
      </w:r>
      <w:r w:rsidR="00C90020" w:rsidRPr="000A457F">
        <w:t xml:space="preserve"> previously </w:t>
      </w:r>
      <w:r w:rsidR="00055A86" w:rsidRPr="000A457F">
        <w:t xml:space="preserve">used </w:t>
      </w:r>
      <w:r w:rsidR="00C90020" w:rsidRPr="000A457F">
        <w:t>in literature</w:t>
      </w:r>
      <w:r w:rsidR="00A84E9C" w:rsidRPr="000A457F">
        <w:fldChar w:fldCharType="begin"/>
      </w:r>
      <w:r w:rsidR="00A84E9C" w:rsidRPr="000A457F">
        <w:instrText xml:space="preserve"> ADDIN EN.CITE &lt;EndNote&gt;&lt;Cite&gt;&lt;Author&gt;Bertolotti&lt;/Author&gt;&lt;Year&gt;2013&lt;/Year&gt;&lt;RecNum&gt;1808&lt;/RecNum&gt;&lt;DisplayText&gt;&lt;style face="superscript"&gt;55&lt;/style&gt;&lt;/DisplayText&gt;&lt;record&gt;&lt;rec-number&gt;1808&lt;/rec-number&gt;&lt;foreign-keys&gt;&lt;key app="EN" db-id="vrrrfdarpeerdpetadq5f9sd5st0srwaf5fa" timestamp="1618603271"&gt;1808&lt;/key&gt;&lt;/foreign-keys&gt;&lt;ref-type name="Journal Article"&gt;17&lt;/ref-type&gt;&lt;contributors&gt;&lt;authors&gt;&lt;author&gt;Bertolotti, Federica&lt;/author&gt;&lt;author&gt;Curetti, Nadia&lt;/author&gt;&lt;author&gt;Benna, Piera&lt;/author&gt;&lt;author&gt;Gervasio, Giuliana&lt;/author&gt;&lt;/authors&gt;&lt;/contributors&gt;&lt;titles&gt;&lt;title&gt;The effects of P–T changes on intermolecular interactions in crystal structure of iodoform&lt;/title&gt;&lt;secondary-title&gt;Journal of Molecular Structure&lt;/secondary-title&gt;&lt;/titles&gt;&lt;periodical&gt;&lt;full-title&gt;Journal of Molecular Structure&lt;/full-title&gt;&lt;/periodical&gt;&lt;pages&gt;106-112&lt;/pages&gt;&lt;volume&gt;1041&lt;/volume&gt;&lt;keywords&gt;&lt;keyword&gt;High pressure X-ray diffraction&lt;/keyword&gt;&lt;keyword&gt;Halogen bonding&lt;/keyword&gt;&lt;keyword&gt;Electrostatic potential&lt;/keyword&gt;&lt;keyword&gt;Hirshfeld surfaces&lt;/keyword&gt;&lt;/keywords&gt;&lt;dates&gt;&lt;year&gt;2013&lt;/year&gt;&lt;pub-dates&gt;&lt;date&gt;2013/06/10/&lt;/date&gt;&lt;/pub-dates&gt;&lt;/dates&gt;&lt;isbn&gt;0022-2860&lt;/isbn&gt;&lt;urls&gt;&lt;related-urls&gt;&lt;url&gt;https://www.sciencedirect.com/science/article/pii/S0022286013002044&lt;/url&gt;&lt;/related-urls&gt;&lt;/urls&gt;&lt;electronic-resource-num&gt;https://doi.org/10.1016/j.molstruc.2013.03.002&lt;/electronic-resource-num&gt;&lt;/record&gt;&lt;/Cite&gt;&lt;/EndNote&gt;</w:instrText>
      </w:r>
      <w:r w:rsidR="00A84E9C" w:rsidRPr="000A457F">
        <w:fldChar w:fldCharType="separate"/>
      </w:r>
      <w:r w:rsidR="00A84E9C" w:rsidRPr="000A457F">
        <w:rPr>
          <w:noProof/>
          <w:vertAlign w:val="superscript"/>
        </w:rPr>
        <w:t>55</w:t>
      </w:r>
      <w:r w:rsidR="00A84E9C" w:rsidRPr="000A457F">
        <w:fldChar w:fldCharType="end"/>
      </w:r>
      <w:r w:rsidR="00C90020" w:rsidRPr="000A457F">
        <w:t xml:space="preserve"> as</w:t>
      </w:r>
      <w:r w:rsidR="00055A86" w:rsidRPr="000A457F">
        <w:t xml:space="preserve"> a</w:t>
      </w:r>
      <w:r w:rsidR="00C90020" w:rsidRPr="000A457F">
        <w:t xml:space="preserve"> pressure-transmitting medium. The two different crystals were used to accurately cent</w:t>
      </w:r>
      <w:r w:rsidR="002942B9" w:rsidRPr="000A457F">
        <w:t>re</w:t>
      </w:r>
      <w:r w:rsidR="00C90020" w:rsidRPr="000A457F">
        <w:t xml:space="preserve"> the main diffraction peaks positions to calculate the unit cell parameters and measure the diffraction intensities to refine the structural details and changes in HP. In the first case</w:t>
      </w:r>
      <w:r w:rsidR="00055A86" w:rsidRPr="000A457F">
        <w:t>,</w:t>
      </w:r>
      <w:r w:rsidR="00C90020" w:rsidRPr="000A457F">
        <w:t xml:space="preserve"> we used the Siemens-Bruker P4 diffractometer (graphite </w:t>
      </w:r>
      <w:r w:rsidR="00E40DA0" w:rsidRPr="000A457F">
        <w:t>monochromatized</w:t>
      </w:r>
      <w:r w:rsidR="00C90020" w:rsidRPr="000A457F">
        <w:t xml:space="preserve"> Mo-K</w:t>
      </w:r>
      <w:r w:rsidR="00C90020" w:rsidRPr="000A457F">
        <w:sym w:font="Symbol" w:char="F061"/>
      </w:r>
      <w:r w:rsidR="00C90020" w:rsidRPr="000A457F">
        <w:t xml:space="preserve"> radiation) equipped with a point detector. </w:t>
      </w:r>
      <w:r w:rsidR="00055A86" w:rsidRPr="000A457F">
        <w:t>Along</w:t>
      </w:r>
      <w:r w:rsidR="00C90020" w:rsidRPr="000A457F">
        <w:t xml:space="preserve"> with the crystal (0.07 x 0.06 x 0.05 mm</w:t>
      </w:r>
      <w:r w:rsidR="00C90020" w:rsidRPr="000A457F">
        <w:rPr>
          <w:vertAlign w:val="superscript"/>
        </w:rPr>
        <w:t>3</w:t>
      </w:r>
      <w:r w:rsidR="00C90020" w:rsidRPr="000A457F">
        <w:t>), a single crystal of quartz</w:t>
      </w:r>
      <w:r w:rsidR="00055A86" w:rsidRPr="000A457F">
        <w:t xml:space="preserve"> was loaded into the DAC</w:t>
      </w:r>
      <w:r w:rsidR="00C90020" w:rsidRPr="000A457F">
        <w:t xml:space="preserve">, </w:t>
      </w:r>
      <w:r w:rsidR="00055A86" w:rsidRPr="000A457F">
        <w:t>which allows the estimation of</w:t>
      </w:r>
      <w:r w:rsidR="00C90020" w:rsidRPr="000A457F">
        <w:t xml:space="preserve"> the internal pressure (P) on the base of its unit cell volume. </w:t>
      </w:r>
      <w:r w:rsidR="00A84E9C" w:rsidRPr="000A457F">
        <w:fldChar w:fldCharType="begin"/>
      </w:r>
      <w:r w:rsidR="00A84E9C" w:rsidRPr="000A457F">
        <w:instrText xml:space="preserve"> ADDIN EN.CITE &lt;EndNote&gt;&lt;Cite&gt;&lt;Author&gt;R.J. Angel&lt;/Author&gt;&lt;Year&gt;1997&lt;/Year&gt;&lt;RecNum&gt;1809&lt;/RecNum&gt;&lt;DisplayText&gt;&lt;style face="superscript"&gt;56&lt;/style&gt;&lt;/DisplayText&gt;&lt;record&gt;&lt;rec-number&gt;1809&lt;/rec-number&gt;&lt;foreign-keys&gt;&lt;key app="EN" db-id="vrrrfdarpeerdpetadq5f9sd5st0srwaf5fa" timestamp="1618603411"&gt;1809&lt;/key&gt;&lt;/foreign-keys&gt;&lt;ref-type name="Journal Article"&gt;17&lt;/ref-type&gt;&lt;contributors&gt;&lt;authors&gt;&lt;author&gt;R.J. Angel, D.R. Allan, R. Miletich, L. W. Finger&lt;/author&gt;&lt;/authors&gt;&lt;/contributors&gt;&lt;titles&gt;&lt;title&gt;The Use of Quartz as an Internal Pressure Standard in High-Pressure Crystallography&lt;/title&gt;&lt;secondary-title&gt;Journal of Applied Crystallography&lt;/secondary-title&gt;&lt;/titles&gt;&lt;periodical&gt;&lt;full-title&gt;Journal of Applied Crystallography&lt;/full-title&gt;&lt;/periodical&gt;&lt;pages&gt;461--466&lt;/pages&gt;&lt;volume&gt;30&lt;/volume&gt;&lt;number&gt;4&lt;/number&gt;&lt;dates&gt;&lt;year&gt;1997&lt;/year&gt;&lt;/dates&gt;&lt;accession-num&gt;Angel:zm0004&lt;/accession-num&gt;&lt;urls&gt;&lt;related-urls&gt;&lt;url&gt;https://doi.org/10.1107/S0021889897000861&lt;/url&gt;&lt;/related-urls&gt;&lt;/urls&gt;&lt;electronic-resource-num&gt;10.1107/S0021889897000861&lt;/electronic-resource-num&gt;&lt;/record&gt;&lt;/Cite&gt;&lt;/EndNote&gt;</w:instrText>
      </w:r>
      <w:r w:rsidR="00A84E9C" w:rsidRPr="000A457F">
        <w:fldChar w:fldCharType="separate"/>
      </w:r>
      <w:r w:rsidR="00A84E9C" w:rsidRPr="000A457F">
        <w:rPr>
          <w:noProof/>
          <w:vertAlign w:val="superscript"/>
        </w:rPr>
        <w:t>56</w:t>
      </w:r>
      <w:r w:rsidR="00A84E9C" w:rsidRPr="000A457F">
        <w:fldChar w:fldCharType="end"/>
      </w:r>
      <w:r w:rsidR="00C90020" w:rsidRPr="000A457F">
        <w:t xml:space="preserve"> The uncertainty on P was estimated on the base of the standard deviation of the </w:t>
      </w:r>
      <w:r w:rsidR="00055A86" w:rsidRPr="000A457F">
        <w:t xml:space="preserve">volume of the </w:t>
      </w:r>
      <w:r w:rsidR="00C90020" w:rsidRPr="000A457F">
        <w:t>quartz unit cell</w:t>
      </w:r>
      <w:r w:rsidR="00055A86" w:rsidRPr="000A457F">
        <w:t>.</w:t>
      </w:r>
      <w:r w:rsidR="00C90020" w:rsidRPr="000A457F">
        <w:t xml:space="preserve"> Data collection </w:t>
      </w:r>
      <w:r w:rsidR="00E52A5D" w:rsidRPr="000A457F">
        <w:t>to determine the</w:t>
      </w:r>
      <w:r w:rsidR="00C90020" w:rsidRPr="000A457F">
        <w:t xml:space="preserve"> HP structure was performed </w:t>
      </w:r>
      <w:r w:rsidR="00E52A5D" w:rsidRPr="000A457F">
        <w:t>in</w:t>
      </w:r>
      <w:r w:rsidR="00C90020" w:rsidRPr="000A457F">
        <w:t xml:space="preserve"> the same Gemini R Ultra diffractometer used for the ambient condition measurement; in the DAC were loaded the crystal (0.15 × 0.14 × 0.11 mm</w:t>
      </w:r>
      <w:r w:rsidR="00C90020" w:rsidRPr="000A457F">
        <w:rPr>
          <w:vertAlign w:val="superscript"/>
        </w:rPr>
        <w:t>3</w:t>
      </w:r>
      <w:r w:rsidR="00C90020" w:rsidRPr="000A457F">
        <w:t>) together with three spherical rubies (Ø 10 µm) and the internal pressure was checked with a LABRAM HRVIS (Horiba–Jobin micro-Raman spectrometer), by measuring the shift of the ruby fluorescence line.</w:t>
      </w:r>
      <w:r w:rsidR="00A84E9C" w:rsidRPr="000A457F">
        <w:fldChar w:fldCharType="begin"/>
      </w:r>
      <w:r w:rsidR="00A84E9C" w:rsidRPr="000A457F">
        <w:instrText xml:space="preserve"> ADDIN EN.CITE &lt;EndNote&gt;&lt;Cite&gt;&lt;Author&gt;Mao&lt;/Author&gt;&lt;Year&gt;1986&lt;/Year&gt;&lt;RecNum&gt;1810&lt;/RecNum&gt;&lt;DisplayText&gt;&lt;style face="superscript"&gt;57&lt;/style&gt;&lt;/DisplayText&gt;&lt;record&gt;&lt;rec-number&gt;1810&lt;/rec-number&gt;&lt;foreign-keys&gt;&lt;key app="EN" db-id="vrrrfdarpeerdpetadq5f9sd5st0srwaf5fa" timestamp="1618603568"&gt;1810&lt;/key&gt;&lt;/foreign-keys&gt;&lt;ref-type name="Journal Article"&gt;17&lt;/ref-type&gt;&lt;contributors&gt;&lt;authors&gt;&lt;author&gt;Mao, H. K.&lt;/author&gt;&lt;author&gt;Xu, J.&lt;/author&gt;&lt;author&gt;Bell, P. M.&lt;/author&gt;&lt;/authors&gt;&lt;/contributors&gt;&lt;titles&gt;&lt;title&gt;Calibration of the ruby pressure gauge to 800 kbar under quasi-hydrostatic conditions&lt;/title&gt;&lt;secondary-title&gt;Journal of Geophysical Research: Solid Earth&lt;/secondary-title&gt;&lt;/titles&gt;&lt;periodical&gt;&lt;full-title&gt;Journal of Geophysical Research: Solid Earth&lt;/full-title&gt;&lt;/periodical&gt;&lt;pages&gt;4673-4676&lt;/pages&gt;&lt;volume&gt;91&lt;/volume&gt;&lt;number&gt;B5&lt;/number&gt;&lt;dates&gt;&lt;year&gt;1986&lt;/year&gt;&lt;pub-dates&gt;&lt;date&gt;1986/04/10&lt;/date&gt;&lt;/pub-dates&gt;&lt;/dates&gt;&lt;publisher&gt;John Wiley &amp;amp; Sons, Ltd&lt;/publisher&gt;&lt;isbn&gt;0148-0227&lt;/isbn&gt;&lt;work-type&gt;https://doi.org/10.1029/JB091iB05p04673&lt;/work-type&gt;&lt;urls&gt;&lt;related-urls&gt;&lt;url&gt;https://doi.org/10.1029/JB091iB05p04673&lt;/url&gt;&lt;/related-urls&gt;&lt;/urls&gt;&lt;electronic-resource-num&gt;https://doi.org/10.1029/JB091iB05p04673&lt;/electronic-resource-num&gt;&lt;access-date&gt;2021/04/16&lt;/access-date&gt;&lt;/record&gt;&lt;/Cite&gt;&lt;/EndNote&gt;</w:instrText>
      </w:r>
      <w:r w:rsidR="00A84E9C" w:rsidRPr="000A457F">
        <w:fldChar w:fldCharType="separate"/>
      </w:r>
      <w:r w:rsidR="00A84E9C" w:rsidRPr="000A457F">
        <w:rPr>
          <w:noProof/>
          <w:vertAlign w:val="superscript"/>
        </w:rPr>
        <w:t>57</w:t>
      </w:r>
      <w:r w:rsidR="00A84E9C" w:rsidRPr="000A457F">
        <w:fldChar w:fldCharType="end"/>
      </w:r>
      <w:r w:rsidR="00C90020" w:rsidRPr="000A457F">
        <w:t xml:space="preserve"> The single crystal X-ray data were collected at each pressure in four </w:t>
      </w:r>
      <w:r w:rsidR="00C90020" w:rsidRPr="000A457F">
        <w:sym w:font="Symbol" w:char="F077"/>
      </w:r>
      <w:r w:rsidR="00C90020" w:rsidRPr="000A457F">
        <w:t xml:space="preserve">- and twelve φ-scans, covering the whole accessible reciprocal space (1785 frames, width 0.2°, exposure time = 60 s per frame, detector-sample distance 80 mm). The 171.35.21 version of </w:t>
      </w:r>
      <w:proofErr w:type="spellStart"/>
      <w:r w:rsidR="00C90020" w:rsidRPr="000A457F">
        <w:t>CrysAlysPro</w:t>
      </w:r>
      <w:proofErr w:type="spellEnd"/>
      <w:r w:rsidR="00C90020" w:rsidRPr="000A457F">
        <w:t xml:space="preserve"> (Rigaku Technologies) software has been used for data collection and reduction.</w:t>
      </w:r>
      <w:r w:rsidR="00E52A5D" w:rsidRPr="000A457F">
        <w:t xml:space="preserve"> Prior to</w:t>
      </w:r>
      <w:r w:rsidR="00C90020" w:rsidRPr="000A457F">
        <w:t xml:space="preserve"> integration, the diamond reflections were rejected. All high </w:t>
      </w:r>
      <w:proofErr w:type="spellStart"/>
      <w:r w:rsidR="00C90020" w:rsidRPr="000A457F">
        <w:t>pressurestructures</w:t>
      </w:r>
      <w:proofErr w:type="spellEnd"/>
      <w:r w:rsidR="00C90020" w:rsidRPr="000A457F">
        <w:t xml:space="preserve"> have been refined with the same programs and methods of </w:t>
      </w:r>
      <w:r w:rsidR="00E52A5D" w:rsidRPr="000A457F">
        <w:t>room</w:t>
      </w:r>
      <w:r w:rsidR="00C90020" w:rsidRPr="000A457F">
        <w:t xml:space="preserve"> temperature measurements. CCDC codes 2078286-2078289 contain the supplementary crystallographic data for </w:t>
      </w:r>
      <w:r w:rsidR="00C90020" w:rsidRPr="000A457F">
        <w:rPr>
          <w:b/>
          <w:bCs/>
        </w:rPr>
        <w:t>1</w:t>
      </w:r>
      <w:r w:rsidR="00C90020" w:rsidRPr="000A457F">
        <w:t xml:space="preserve"> at the measured pressures. Details </w:t>
      </w:r>
      <w:r w:rsidR="00E52A5D" w:rsidRPr="000A457F">
        <w:t>about</w:t>
      </w:r>
      <w:r w:rsidR="00C90020" w:rsidRPr="000A457F">
        <w:t xml:space="preserve"> crystal structures are reported in </w:t>
      </w:r>
      <w:r w:rsidR="00DF3D4C" w:rsidRPr="000A457F">
        <w:t>ESI</w:t>
      </w:r>
      <w:r w:rsidR="00C90020" w:rsidRPr="000A457F">
        <w:t>.</w:t>
      </w:r>
    </w:p>
    <w:p w14:paraId="4F42A154" w14:textId="77777777" w:rsidR="00C90020" w:rsidRPr="000A457F" w:rsidRDefault="00C90020" w:rsidP="00C90020">
      <w:pPr>
        <w:pStyle w:val="RSCB02ArticleText"/>
      </w:pPr>
    </w:p>
    <w:p w14:paraId="4A33F1A0" w14:textId="77777777" w:rsidR="00C90020" w:rsidRPr="000A457F" w:rsidRDefault="00C90020" w:rsidP="00C90020">
      <w:pPr>
        <w:pStyle w:val="RSCB06BHeadingSub-Section"/>
      </w:pPr>
      <w:r w:rsidRPr="000A457F">
        <w:t>Vibrational spectroscopy</w:t>
      </w:r>
    </w:p>
    <w:p w14:paraId="7C9ED1EF" w14:textId="2B94CA7B" w:rsidR="00C90020" w:rsidRPr="000A457F" w:rsidRDefault="00C90020" w:rsidP="00C90020">
      <w:pPr>
        <w:pStyle w:val="RSCB02ArticleText"/>
      </w:pPr>
      <w:r w:rsidRPr="000A457F">
        <w:t xml:space="preserve">Infrared-attenuated total reflection (IR-ATR) spectra were collected using a </w:t>
      </w:r>
      <w:r w:rsidR="00B72ABC" w:rsidRPr="000A457F">
        <w:t xml:space="preserve">Bruker Vertex </w:t>
      </w:r>
      <w:r w:rsidR="00B72ABC">
        <w:t>70 spec</w:t>
      </w:r>
      <w:r w:rsidR="00275939">
        <w:t xml:space="preserve">trometer </w:t>
      </w:r>
      <w:r w:rsidR="00B72ABC" w:rsidRPr="000A457F">
        <w:t xml:space="preserve">equipped </w:t>
      </w:r>
      <w:r w:rsidR="00275939">
        <w:t xml:space="preserve">with </w:t>
      </w:r>
      <w:r w:rsidRPr="000A457F">
        <w:t xml:space="preserve">Harrick MVP2 ATR cell </w:t>
      </w:r>
      <w:r w:rsidR="00275939">
        <w:t xml:space="preserve">and using </w:t>
      </w:r>
      <w:r w:rsidRPr="000A457F">
        <w:t xml:space="preserve">KBr optics and a </w:t>
      </w:r>
      <w:proofErr w:type="spellStart"/>
      <w:r w:rsidRPr="000A457F">
        <w:t>DLaTGS</w:t>
      </w:r>
      <w:proofErr w:type="spellEnd"/>
      <w:r w:rsidRPr="000A457F">
        <w:t xml:space="preserve"> detector. The spectra were acquired at 4 cm</w:t>
      </w:r>
      <w:r w:rsidRPr="000A457F">
        <w:rPr>
          <w:vertAlign w:val="superscript"/>
        </w:rPr>
        <w:t>−1</w:t>
      </w:r>
      <w:r w:rsidRPr="000A457F">
        <w:t xml:space="preserve"> resolution over </w:t>
      </w:r>
      <w:r w:rsidRPr="000A457F">
        <w:t>32 scans. FT-Raman spectra were obtained with a Bruker Vertex 70 spectrometer, equipped with the RAMII accessory, by exciting with a 1064 nm laser and with a resolution of 4 cm</w:t>
      </w:r>
      <w:r w:rsidRPr="000A457F">
        <w:rPr>
          <w:vertAlign w:val="superscript"/>
        </w:rPr>
        <w:t>-1</w:t>
      </w:r>
      <w:r w:rsidR="007D09FE" w:rsidRPr="000A457F">
        <w:t>.</w:t>
      </w:r>
      <w:r w:rsidRPr="000A457F">
        <w:t xml:space="preserve"> Raman spectra of multiphase crystalline samples were obtained with a Horiba Jobin Yvon HR800 instrument equipped with an Olympus BX41 microscope. The samples were excited with </w:t>
      </w:r>
      <w:r w:rsidR="007D09FE" w:rsidRPr="000A457F">
        <w:t xml:space="preserve">a </w:t>
      </w:r>
      <w:r w:rsidRPr="000A457F">
        <w:t xml:space="preserve">633 nm laser radiation with a magnification ratio of 50×. The results obtained for </w:t>
      </w:r>
      <w:r w:rsidR="00042AD2" w:rsidRPr="000A457F">
        <w:rPr>
          <w:b/>
          <w:bCs/>
        </w:rPr>
        <w:t>3</w:t>
      </w:r>
      <w:r w:rsidRPr="000A457F">
        <w:t xml:space="preserve"> in</w:t>
      </w:r>
      <w:r w:rsidR="00537111">
        <w:t xml:space="preserve"> </w:t>
      </w:r>
      <w:r w:rsidRPr="000A457F">
        <w:t>presence of NH</w:t>
      </w:r>
      <w:r w:rsidRPr="000A457F">
        <w:rPr>
          <w:vertAlign w:val="subscript"/>
        </w:rPr>
        <w:t xml:space="preserve">3 </w:t>
      </w:r>
      <w:r w:rsidRPr="000A457F">
        <w:t>will be commented in the experimental results</w:t>
      </w:r>
      <w:r w:rsidR="00CF51BC" w:rsidRPr="000A457F">
        <w:t xml:space="preserve"> paragraph</w:t>
      </w:r>
      <w:r w:rsidRPr="000A457F">
        <w:t>. In Table S1</w:t>
      </w:r>
      <w:r w:rsidR="007D09FE" w:rsidRPr="000A457F">
        <w:t>,</w:t>
      </w:r>
      <w:r w:rsidRPr="000A457F">
        <w:t xml:space="preserve"> the diagnostic </w:t>
      </w:r>
      <w:r w:rsidRPr="000A457F">
        <w:rPr>
          <w:rFonts w:cstheme="minorHAnsi"/>
        </w:rPr>
        <w:t>ν</w:t>
      </w:r>
      <w:r w:rsidRPr="000A457F">
        <w:t xml:space="preserve">(CN) stretching frequencies </w:t>
      </w:r>
      <w:proofErr w:type="gramStart"/>
      <w:r w:rsidR="00DF4E5E">
        <w:t>of</w:t>
      </w:r>
      <w:r w:rsidR="00455015">
        <w:t xml:space="preserve"> </w:t>
      </w:r>
      <w:r w:rsidRPr="000A457F">
        <w:t xml:space="preserve"> </w:t>
      </w:r>
      <w:r w:rsidRPr="000A457F">
        <w:rPr>
          <w:b/>
          <w:bCs/>
        </w:rPr>
        <w:t>1</w:t>
      </w:r>
      <w:proofErr w:type="gramEnd"/>
      <w:r w:rsidRPr="000A457F">
        <w:t>-</w:t>
      </w:r>
      <w:r w:rsidR="00D572CB" w:rsidRPr="000A457F">
        <w:rPr>
          <w:b/>
          <w:bCs/>
        </w:rPr>
        <w:t>6</w:t>
      </w:r>
      <w:r w:rsidRPr="000A457F">
        <w:t xml:space="preserve"> are reported at atmospheric pressure.</w:t>
      </w:r>
    </w:p>
    <w:p w14:paraId="73E8A705" w14:textId="77777777" w:rsidR="00C90020" w:rsidRPr="000A457F" w:rsidRDefault="00C90020" w:rsidP="00C90020">
      <w:pPr>
        <w:pStyle w:val="RSCB02ArticleText"/>
      </w:pPr>
    </w:p>
    <w:p w14:paraId="57A4EF03" w14:textId="5283E1FF" w:rsidR="00C90020" w:rsidRDefault="00C90020" w:rsidP="00C90020">
      <w:pPr>
        <w:pStyle w:val="RSCB02ArticleText"/>
        <w:rPr>
          <w:b/>
          <w:bCs/>
        </w:rPr>
      </w:pPr>
      <w:r w:rsidRPr="000A457F">
        <w:rPr>
          <w:b/>
          <w:bCs/>
        </w:rPr>
        <w:t xml:space="preserve"> Raman spectroscopy at high pressure</w:t>
      </w:r>
    </w:p>
    <w:p w14:paraId="6D721B5B" w14:textId="0003166A" w:rsidR="00C90020" w:rsidRPr="000A457F" w:rsidRDefault="00C90020" w:rsidP="00C90020">
      <w:pPr>
        <w:pStyle w:val="RSCB02ArticleText"/>
      </w:pPr>
      <w:r w:rsidRPr="000A457F">
        <w:t xml:space="preserve">Raman spectra were acquired using a T64000 spectrometer from Horiba-Jobin-Yvon with an objective lens from Olympus (20x, focal distance f = 20.5 mm, numerical aperture NA = 0.35) coupled to a liquid nitrogen cooling CCD. To obtain high pressure conditions, a membrane diamond anvil cell was used with stainless steel gaskets with holes of ~ 150 </w:t>
      </w:r>
      <w:proofErr w:type="spellStart"/>
      <w:r w:rsidR="00D27992" w:rsidRPr="000A457F">
        <w:rPr>
          <w:rFonts w:cstheme="minorHAnsi"/>
        </w:rPr>
        <w:t>μ</w:t>
      </w:r>
      <w:r w:rsidRPr="000A457F">
        <w:t>m</w:t>
      </w:r>
      <w:proofErr w:type="spellEnd"/>
      <w:r w:rsidRPr="000A457F">
        <w:t xml:space="preserve"> as the chamber, indented to 80 </w:t>
      </w:r>
      <w:proofErr w:type="spellStart"/>
      <w:r w:rsidR="006D61AD" w:rsidRPr="000A457F">
        <w:rPr>
          <w:rFonts w:cstheme="minorHAnsi"/>
        </w:rPr>
        <w:t>μ</w:t>
      </w:r>
      <w:r w:rsidRPr="000A457F">
        <w:t>m</w:t>
      </w:r>
      <w:proofErr w:type="spellEnd"/>
      <w:r w:rsidRPr="000A457F">
        <w:t xml:space="preserve">. The </w:t>
      </w:r>
      <w:r w:rsidR="001B735A" w:rsidRPr="000A457F">
        <w:t xml:space="preserve">chosen </w:t>
      </w:r>
      <w:r w:rsidRPr="000A457F">
        <w:t xml:space="preserve">pressure transmitting medium was </w:t>
      </w:r>
      <w:proofErr w:type="spellStart"/>
      <w:r w:rsidRPr="000A457F">
        <w:t>Nujol</w:t>
      </w:r>
      <w:proofErr w:type="spellEnd"/>
      <w:r w:rsidRPr="000A457F">
        <w:t xml:space="preserve"> oil. In the same chamber, a small ruby chip was loaded to calibrate the pressure through the standard R1/R2 luminescence lines. To excite the sample, an Argon laser emitting at 514.5 nm wavelength was u</w:t>
      </w:r>
      <w:r w:rsidR="005950A7" w:rsidRPr="000A457F">
        <w:t>sed</w:t>
      </w:r>
      <w:r w:rsidRPr="000A457F">
        <w:t>.</w:t>
      </w:r>
    </w:p>
    <w:p w14:paraId="1B2FBB9E" w14:textId="6CB76A08" w:rsidR="00483879" w:rsidRPr="000A457F" w:rsidRDefault="00483879" w:rsidP="00C90020">
      <w:pPr>
        <w:pStyle w:val="RSCB06BHeadingSub-Section"/>
      </w:pPr>
    </w:p>
    <w:p w14:paraId="4FD1A92E" w14:textId="0F403352" w:rsidR="00D572CB" w:rsidRPr="000A457F" w:rsidRDefault="00C90020" w:rsidP="00C90020">
      <w:pPr>
        <w:pStyle w:val="RSCB06BHeadingSub-Section"/>
      </w:pPr>
      <w:proofErr w:type="spellStart"/>
      <w:r w:rsidRPr="000A457F">
        <w:t>Vapochromism</w:t>
      </w:r>
      <w:proofErr w:type="spellEnd"/>
      <w:r w:rsidRPr="000A457F">
        <w:t xml:space="preserve"> detection</w:t>
      </w:r>
    </w:p>
    <w:p w14:paraId="7340D10D" w14:textId="4208651A" w:rsidR="00B32816" w:rsidRPr="00241051" w:rsidRDefault="00241051" w:rsidP="00241051">
      <w:pPr>
        <w:pStyle w:val="RSCB06BHeadingSub-Section"/>
        <w:jc w:val="both"/>
        <w:rPr>
          <w:b w:val="0"/>
          <w:bCs/>
        </w:rPr>
      </w:pPr>
      <w:proofErr w:type="spellStart"/>
      <w:r w:rsidRPr="00241051">
        <w:rPr>
          <w:b w:val="0"/>
          <w:bCs/>
        </w:rPr>
        <w:t>Vapochromism</w:t>
      </w:r>
      <w:proofErr w:type="spellEnd"/>
      <w:r w:rsidRPr="00241051">
        <w:rPr>
          <w:b w:val="0"/>
          <w:bCs/>
        </w:rPr>
        <w:t xml:space="preserve"> has been detected by employing the apparatus reported in Supplementary Information (Figure S16): test tubes containing crystals of the complexes 1-5 have been sealed in a container under a vapour atmosphere. NH</w:t>
      </w:r>
      <w:r w:rsidRPr="00241051">
        <w:rPr>
          <w:b w:val="0"/>
          <w:bCs/>
          <w:vertAlign w:val="subscript"/>
        </w:rPr>
        <w:t>3</w:t>
      </w:r>
      <w:r w:rsidRPr="00241051">
        <w:rPr>
          <w:b w:val="0"/>
          <w:bCs/>
        </w:rPr>
        <w:t xml:space="preserve">, pyridine, water, ethanol, methanol, tetrahydrofuran, dioxane, dichloromethane, chloroform, </w:t>
      </w:r>
      <w:proofErr w:type="gramStart"/>
      <w:r w:rsidRPr="00241051">
        <w:rPr>
          <w:b w:val="0"/>
          <w:bCs/>
        </w:rPr>
        <w:t>N,N</w:t>
      </w:r>
      <w:proofErr w:type="gramEnd"/>
      <w:r w:rsidRPr="00241051">
        <w:rPr>
          <w:b w:val="0"/>
          <w:bCs/>
        </w:rPr>
        <w:t>’-dimethylformamide have been checked. For each complex, changes have been observed within a week by means of UV-Vis and vibrational</w:t>
      </w:r>
      <w:r w:rsidRPr="000A457F">
        <w:t xml:space="preserve"> </w:t>
      </w:r>
      <w:r w:rsidRPr="00241051">
        <w:rPr>
          <w:b w:val="0"/>
          <w:bCs/>
        </w:rPr>
        <w:t xml:space="preserve">spectroscopy. The </w:t>
      </w:r>
      <w:r w:rsidR="00F553F6" w:rsidRPr="00241051">
        <w:rPr>
          <w:b w:val="0"/>
          <w:bCs/>
        </w:rPr>
        <w:t>U</w:t>
      </w:r>
      <w:r w:rsidR="00F553F6">
        <w:rPr>
          <w:b w:val="0"/>
          <w:bCs/>
        </w:rPr>
        <w:t>V</w:t>
      </w:r>
      <w:r w:rsidRPr="00241051">
        <w:rPr>
          <w:b w:val="0"/>
          <w:bCs/>
        </w:rPr>
        <w:t>-Vis measurements have been performed on the powder sample with a Perkin Elmer Lambda 900 spectrophotometer in reflectance mode.</w:t>
      </w:r>
    </w:p>
    <w:p w14:paraId="68C36175" w14:textId="605E9C3E" w:rsidR="00241051" w:rsidRPr="000A457F" w:rsidRDefault="00241051" w:rsidP="00241051">
      <w:pPr>
        <w:pStyle w:val="RSCB04AHeadingSection"/>
      </w:pPr>
      <w:r w:rsidRPr="00241051">
        <w:t xml:space="preserve"> </w:t>
      </w:r>
      <w:r w:rsidRPr="000A457F">
        <w:t>Results</w:t>
      </w:r>
    </w:p>
    <w:p w14:paraId="2A7EA4E4" w14:textId="277D63E9" w:rsidR="00241051" w:rsidRPr="000A457F" w:rsidRDefault="00241051" w:rsidP="00241051">
      <w:pPr>
        <w:pStyle w:val="RSCB02ArticleText"/>
      </w:pPr>
    </w:p>
    <w:p w14:paraId="5EDCA60F" w14:textId="07463529" w:rsidR="00193F5B" w:rsidRDefault="00241051" w:rsidP="00241051">
      <w:pPr>
        <w:pStyle w:val="RSCB06BHeadingSub-Section"/>
      </w:pPr>
      <w:r w:rsidRPr="000A457F">
        <w:t xml:space="preserve">Solid state </w:t>
      </w:r>
      <w:r w:rsidR="00F553F6" w:rsidRPr="000A457F">
        <w:t>characteri</w:t>
      </w:r>
      <w:r w:rsidR="00F553F6">
        <w:t>s</w:t>
      </w:r>
      <w:r w:rsidR="00F553F6" w:rsidRPr="000A457F">
        <w:t xml:space="preserve">ation </w:t>
      </w:r>
      <w:r w:rsidRPr="000A457F">
        <w:t>of 1–6 at environmental condition</w:t>
      </w:r>
      <w:r w:rsidR="00F553F6">
        <w:t>s</w:t>
      </w:r>
    </w:p>
    <w:p w14:paraId="06580B70" w14:textId="15206EEE" w:rsidR="00A706CA" w:rsidRDefault="00193F5B" w:rsidP="00A706CA">
      <w:pPr>
        <w:pStyle w:val="RSCB06BHeadingSub-Section"/>
        <w:jc w:val="both"/>
        <w:rPr>
          <w:rFonts w:cstheme="minorHAnsi"/>
          <w:b w:val="0"/>
          <w:bCs/>
        </w:rPr>
      </w:pPr>
      <w:r w:rsidRPr="00A706CA">
        <w:rPr>
          <w:rFonts w:cstheme="minorHAnsi"/>
          <w:b w:val="0"/>
          <w:bCs/>
        </w:rPr>
        <w:t>The reaction of ligand L1 with Cu- and Au-salts gives rise to two crystalline products: (</w:t>
      </w:r>
      <w:proofErr w:type="spellStart"/>
      <w:r w:rsidRPr="00A706CA">
        <w:rPr>
          <w:rFonts w:cstheme="minorHAnsi"/>
          <w:b w:val="0"/>
          <w:bCs/>
        </w:rPr>
        <w:t>i</w:t>
      </w:r>
      <w:proofErr w:type="spellEnd"/>
      <w:r w:rsidRPr="00A706CA">
        <w:rPr>
          <w:rFonts w:cstheme="minorHAnsi"/>
          <w:b w:val="0"/>
          <w:bCs/>
        </w:rPr>
        <w:t>) dark navy-blue crystals of {Cu(L1)</w:t>
      </w:r>
      <w:r w:rsidRPr="00A706CA">
        <w:rPr>
          <w:rFonts w:cstheme="minorHAnsi"/>
          <w:b w:val="0"/>
          <w:bCs/>
          <w:vertAlign w:val="subscript"/>
        </w:rPr>
        <w:t>2</w:t>
      </w:r>
      <w:r w:rsidRPr="00A706CA">
        <w:rPr>
          <w:rFonts w:cstheme="minorHAnsi"/>
          <w:b w:val="0"/>
          <w:bCs/>
        </w:rPr>
        <w:t>[(</w:t>
      </w:r>
      <w:r w:rsidR="00F553F6" w:rsidRPr="000A457F">
        <w:rPr>
          <w:rFonts w:ascii="Symbol" w:hAnsi="Symbol"/>
          <w:bCs/>
        </w:rPr>
        <w:t></w:t>
      </w:r>
      <w:r w:rsidRPr="00A706CA">
        <w:rPr>
          <w:rFonts w:cstheme="minorHAnsi"/>
          <w:b w:val="0"/>
          <w:bCs/>
        </w:rPr>
        <w:t>-CN)Au(CN)]}[Au(CN)</w:t>
      </w:r>
      <w:r w:rsidRPr="00A706CA">
        <w:rPr>
          <w:rFonts w:cstheme="minorHAnsi"/>
          <w:b w:val="0"/>
          <w:bCs/>
          <w:vertAlign w:val="subscript"/>
        </w:rPr>
        <w:t>2</w:t>
      </w:r>
      <w:r w:rsidRPr="00A706CA">
        <w:rPr>
          <w:rFonts w:cstheme="minorHAnsi"/>
          <w:b w:val="0"/>
          <w:bCs/>
        </w:rPr>
        <w:t>] (</w:t>
      </w:r>
      <w:r w:rsidRPr="00A706CA">
        <w:rPr>
          <w:rFonts w:cstheme="minorHAnsi"/>
        </w:rPr>
        <w:t>1</w:t>
      </w:r>
      <w:r w:rsidRPr="00A706CA">
        <w:rPr>
          <w:rFonts w:cstheme="minorHAnsi"/>
          <w:b w:val="0"/>
          <w:bCs/>
        </w:rPr>
        <w:t>) were obtained from ethanol, water or DMSO solutions, and (ii) pale blue crystals of {Cu(L1)</w:t>
      </w:r>
      <w:r w:rsidRPr="00A706CA">
        <w:rPr>
          <w:rFonts w:cstheme="minorHAnsi"/>
          <w:b w:val="0"/>
          <w:bCs/>
          <w:vertAlign w:val="subscript"/>
        </w:rPr>
        <w:t>2</w:t>
      </w:r>
      <w:r w:rsidRPr="00A706CA">
        <w:rPr>
          <w:rFonts w:cstheme="minorHAnsi"/>
          <w:b w:val="0"/>
          <w:bCs/>
        </w:rPr>
        <w:t>[(</w:t>
      </w:r>
      <w:r w:rsidR="00F553F6" w:rsidRPr="000A457F">
        <w:rPr>
          <w:rFonts w:ascii="Symbol" w:hAnsi="Symbol"/>
          <w:bCs/>
        </w:rPr>
        <w:t></w:t>
      </w:r>
      <w:r w:rsidRPr="00A706CA">
        <w:rPr>
          <w:rFonts w:cstheme="minorHAnsi"/>
          <w:b w:val="0"/>
          <w:bCs/>
        </w:rPr>
        <w:t>-CN)Au(CN)](H</w:t>
      </w:r>
      <w:r w:rsidRPr="00A706CA">
        <w:rPr>
          <w:rFonts w:cstheme="minorHAnsi"/>
          <w:b w:val="0"/>
          <w:bCs/>
          <w:vertAlign w:val="subscript"/>
        </w:rPr>
        <w:t>2</w:t>
      </w:r>
      <w:r w:rsidRPr="00A706CA">
        <w:rPr>
          <w:rFonts w:cstheme="minorHAnsi"/>
          <w:b w:val="0"/>
          <w:bCs/>
        </w:rPr>
        <w:t>O)}[Au(CN)</w:t>
      </w:r>
      <w:r w:rsidRPr="00A706CA">
        <w:rPr>
          <w:rFonts w:cstheme="minorHAnsi"/>
          <w:b w:val="0"/>
          <w:bCs/>
          <w:vertAlign w:val="subscript"/>
        </w:rPr>
        <w:t>2</w:t>
      </w:r>
      <w:r w:rsidRPr="00A706CA">
        <w:rPr>
          <w:rFonts w:cstheme="minorHAnsi"/>
          <w:b w:val="0"/>
          <w:bCs/>
        </w:rPr>
        <w:t>] (</w:t>
      </w:r>
      <w:r w:rsidRPr="00A706CA">
        <w:rPr>
          <w:rFonts w:cstheme="minorHAnsi"/>
        </w:rPr>
        <w:t>2</w:t>
      </w:r>
      <w:r w:rsidRPr="00A706CA">
        <w:rPr>
          <w:rFonts w:cstheme="minorHAnsi"/>
          <w:b w:val="0"/>
          <w:bCs/>
        </w:rPr>
        <w:t xml:space="preserve">) were obtained from deuterated water or ammonia solutions. Compound </w:t>
      </w:r>
      <w:r w:rsidRPr="00A706CA">
        <w:rPr>
          <w:rFonts w:cstheme="minorHAnsi"/>
        </w:rPr>
        <w:t>1</w:t>
      </w:r>
      <w:r w:rsidRPr="00A706CA">
        <w:rPr>
          <w:rFonts w:cstheme="minorHAnsi"/>
          <w:b w:val="0"/>
          <w:bCs/>
        </w:rPr>
        <w:t xml:space="preserve"> is </w:t>
      </w:r>
      <w:r w:rsidR="00F553F6" w:rsidRPr="00A706CA">
        <w:rPr>
          <w:rFonts w:cstheme="minorHAnsi"/>
          <w:b w:val="0"/>
          <w:bCs/>
        </w:rPr>
        <w:t>characteri</w:t>
      </w:r>
      <w:r w:rsidR="00F553F6">
        <w:rPr>
          <w:rFonts w:cstheme="minorHAnsi"/>
          <w:b w:val="0"/>
          <w:bCs/>
        </w:rPr>
        <w:t>s</w:t>
      </w:r>
      <w:r w:rsidR="00F553F6" w:rsidRPr="00A706CA">
        <w:rPr>
          <w:rFonts w:cstheme="minorHAnsi"/>
          <w:b w:val="0"/>
          <w:bCs/>
        </w:rPr>
        <w:t xml:space="preserve">ed </w:t>
      </w:r>
      <w:r w:rsidRPr="00A706CA">
        <w:rPr>
          <w:rFonts w:cstheme="minorHAnsi"/>
          <w:b w:val="0"/>
          <w:bCs/>
        </w:rPr>
        <w:t>by {Cu(L1)</w:t>
      </w:r>
      <w:r w:rsidRPr="00A706CA">
        <w:rPr>
          <w:rFonts w:cstheme="minorHAnsi"/>
          <w:b w:val="0"/>
          <w:bCs/>
          <w:vertAlign w:val="subscript"/>
        </w:rPr>
        <w:t>2</w:t>
      </w:r>
      <w:r w:rsidRPr="00A706CA">
        <w:rPr>
          <w:rFonts w:cstheme="minorHAnsi"/>
          <w:b w:val="0"/>
          <w:bCs/>
        </w:rPr>
        <w:t>[(μ-</w:t>
      </w:r>
      <w:proofErr w:type="gramStart"/>
      <w:r w:rsidRPr="00A706CA">
        <w:rPr>
          <w:rFonts w:cstheme="minorHAnsi"/>
          <w:b w:val="0"/>
          <w:bCs/>
        </w:rPr>
        <w:t>CN)Au</w:t>
      </w:r>
      <w:proofErr w:type="gramEnd"/>
      <w:r w:rsidRPr="00A706CA">
        <w:rPr>
          <w:rFonts w:cstheme="minorHAnsi"/>
          <w:b w:val="0"/>
          <w:bCs/>
        </w:rPr>
        <w:t>(CN)]}</w:t>
      </w:r>
      <w:r w:rsidRPr="00A706CA">
        <w:rPr>
          <w:rFonts w:cstheme="minorHAnsi"/>
          <w:b w:val="0"/>
          <w:bCs/>
          <w:vertAlign w:val="superscript"/>
        </w:rPr>
        <w:t>+</w:t>
      </w:r>
      <w:r w:rsidRPr="00A706CA">
        <w:rPr>
          <w:rFonts w:cstheme="minorHAnsi"/>
          <w:b w:val="0"/>
          <w:bCs/>
        </w:rPr>
        <w:t xml:space="preserve"> cationic units involved in </w:t>
      </w:r>
      <w:proofErr w:type="spellStart"/>
      <w:r w:rsidRPr="00A706CA">
        <w:rPr>
          <w:rFonts w:cstheme="minorHAnsi"/>
          <w:b w:val="0"/>
          <w:bCs/>
        </w:rPr>
        <w:t>aurophilic</w:t>
      </w:r>
      <w:proofErr w:type="spellEnd"/>
      <w:r w:rsidRPr="00A706CA">
        <w:rPr>
          <w:rFonts w:cstheme="minorHAnsi"/>
          <w:b w:val="0"/>
          <w:bCs/>
        </w:rPr>
        <w:t xml:space="preserve"> chains and free dicyanoaurates anionic units (Figure 3.1). These chains run along the </w:t>
      </w:r>
      <w:r w:rsidRPr="00A706CA">
        <w:rPr>
          <w:rFonts w:cstheme="minorHAnsi"/>
          <w:b w:val="0"/>
          <w:bCs/>
          <w:i/>
        </w:rPr>
        <w:t>a</w:t>
      </w:r>
      <w:r w:rsidRPr="00A706CA">
        <w:rPr>
          <w:rFonts w:cstheme="minorHAnsi"/>
          <w:b w:val="0"/>
          <w:bCs/>
        </w:rPr>
        <w:t xml:space="preserve"> axis and are not homogeneous: strongly</w:t>
      </w:r>
      <w:r w:rsidR="00A706CA" w:rsidRPr="00A706CA">
        <w:rPr>
          <w:rFonts w:cstheme="minorHAnsi"/>
        </w:rPr>
        <w:t xml:space="preserve"> </w:t>
      </w:r>
      <w:r w:rsidR="00A706CA" w:rsidRPr="00A706CA">
        <w:rPr>
          <w:rFonts w:cstheme="minorHAnsi"/>
          <w:b w:val="0"/>
          <w:bCs/>
        </w:rPr>
        <w:t>bonded trimeric units, formed by two cationic fragments and an anion with a + - + order, are connected by long Au</w:t>
      </w:r>
      <w:r w:rsidR="00A706CA" w:rsidRPr="00A706CA">
        <w:rPr>
          <w:rFonts w:eastAsia="MS Gothic" w:cstheme="minorHAnsi"/>
          <w:b w:val="0"/>
          <w:bCs/>
        </w:rPr>
        <w:t>…</w:t>
      </w:r>
      <w:r w:rsidR="00A706CA" w:rsidRPr="00A706CA">
        <w:rPr>
          <w:rFonts w:cstheme="minorHAnsi"/>
          <w:b w:val="0"/>
          <w:bCs/>
        </w:rPr>
        <w:t xml:space="preserve">Au interactions (inner </w:t>
      </w:r>
      <w:proofErr w:type="gramStart"/>
      <w:r w:rsidR="00A706CA" w:rsidRPr="00A706CA">
        <w:rPr>
          <w:rFonts w:cstheme="minorHAnsi"/>
          <w:b w:val="0"/>
          <w:bCs/>
        </w:rPr>
        <w:t>Au(</w:t>
      </w:r>
      <w:proofErr w:type="gramEnd"/>
      <w:r w:rsidR="00A706CA" w:rsidRPr="00A706CA">
        <w:rPr>
          <w:rFonts w:cstheme="minorHAnsi"/>
          <w:b w:val="0"/>
          <w:bCs/>
        </w:rPr>
        <w:t>1)</w:t>
      </w:r>
      <w:r w:rsidR="00A706CA" w:rsidRPr="00A706CA">
        <w:rPr>
          <w:rFonts w:eastAsia="MS Gothic" w:cstheme="minorHAnsi"/>
          <w:b w:val="0"/>
          <w:bCs/>
        </w:rPr>
        <w:t>…</w:t>
      </w:r>
      <w:r w:rsidR="00A706CA" w:rsidRPr="00A706CA">
        <w:rPr>
          <w:rFonts w:cstheme="minorHAnsi"/>
          <w:b w:val="0"/>
          <w:bCs/>
        </w:rPr>
        <w:t>Au(2) distance= 3.293(1) Å</w:t>
      </w:r>
    </w:p>
    <w:p w14:paraId="7CB849ED" w14:textId="33C0CBD2" w:rsidR="00E40DA0" w:rsidRPr="00A706CA" w:rsidRDefault="00241051" w:rsidP="00A706CA">
      <w:pPr>
        <w:pStyle w:val="RSCB06BHeadingSub-Section"/>
        <w:jc w:val="both"/>
        <w:rPr>
          <w:rFonts w:cstheme="minorHAnsi"/>
          <w:b w:val="0"/>
          <w:bCs/>
        </w:rPr>
        <w:sectPr w:rsidR="00E40DA0" w:rsidRPr="00A706CA" w:rsidSect="00EF77B3">
          <w:type w:val="continuous"/>
          <w:pgSz w:w="11907" w:h="16840" w:code="9"/>
          <w:pgMar w:top="1009" w:right="851" w:bottom="1758" w:left="851" w:header="851" w:footer="1049" w:gutter="0"/>
          <w:cols w:num="2" w:space="227"/>
          <w:titlePg/>
          <w:docGrid w:linePitch="360"/>
        </w:sectPr>
      </w:pPr>
      <w:r w:rsidRPr="000A457F">
        <w:rPr>
          <w:rFonts w:cstheme="minorHAnsi"/>
          <w:b w:val="0"/>
          <w:bCs/>
          <w:noProof/>
          <w:sz w:val="14"/>
          <w:szCs w:val="14"/>
        </w:rPr>
        <w:lastRenderedPageBreak/>
        <w:drawing>
          <wp:anchor distT="0" distB="0" distL="114300" distR="114300" simplePos="0" relativeHeight="251658245" behindDoc="0" locked="0" layoutInCell="1" allowOverlap="1" wp14:anchorId="660EADED" wp14:editId="40D7F158">
            <wp:simplePos x="0" y="0"/>
            <wp:positionH relativeFrom="margin">
              <wp:align>center</wp:align>
            </wp:positionH>
            <wp:positionV relativeFrom="paragraph">
              <wp:posOffset>51435</wp:posOffset>
            </wp:positionV>
            <wp:extent cx="5585460" cy="5290185"/>
            <wp:effectExtent l="0" t="0" r="0" b="5715"/>
            <wp:wrapTopAndBottom/>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5460" cy="5290185"/>
                    </a:xfrm>
                    <a:prstGeom prst="rect">
                      <a:avLst/>
                    </a:prstGeom>
                  </pic:spPr>
                </pic:pic>
              </a:graphicData>
            </a:graphic>
            <wp14:sizeRelH relativeFrom="page">
              <wp14:pctWidth>0</wp14:pctWidth>
            </wp14:sizeRelH>
            <wp14:sizeRelV relativeFrom="page">
              <wp14:pctHeight>0</wp14:pctHeight>
            </wp14:sizeRelV>
          </wp:anchor>
        </w:drawing>
      </w:r>
    </w:p>
    <w:p w14:paraId="3B6E1684" w14:textId="04E0CAF5" w:rsidR="00F43913" w:rsidRPr="000A457F" w:rsidRDefault="00981B09" w:rsidP="00A8228A">
      <w:pPr>
        <w:pStyle w:val="RSCB02ArticleText"/>
        <w:rPr>
          <w:rFonts w:cstheme="minorHAnsi"/>
          <w:sz w:val="14"/>
          <w:szCs w:val="14"/>
        </w:rPr>
        <w:sectPr w:rsidR="00F43913" w:rsidRPr="000A457F" w:rsidSect="00F43913">
          <w:type w:val="continuous"/>
          <w:pgSz w:w="11907" w:h="16840" w:code="9"/>
          <w:pgMar w:top="1009" w:right="851" w:bottom="1758" w:left="851" w:header="851" w:footer="1049" w:gutter="0"/>
          <w:cols w:space="227"/>
          <w:titlePg/>
          <w:docGrid w:linePitch="360"/>
        </w:sectPr>
      </w:pPr>
      <w:r w:rsidRPr="000A457F">
        <w:rPr>
          <w:rFonts w:cstheme="minorHAnsi"/>
          <w:b/>
          <w:bCs/>
          <w:sz w:val="14"/>
          <w:szCs w:val="14"/>
        </w:rPr>
        <w:t xml:space="preserve">Figure </w:t>
      </w:r>
      <w:r w:rsidR="00F5622F" w:rsidRPr="000A457F">
        <w:rPr>
          <w:rFonts w:cstheme="minorHAnsi"/>
          <w:b/>
          <w:bCs/>
          <w:sz w:val="14"/>
          <w:szCs w:val="14"/>
        </w:rPr>
        <w:t>3</w:t>
      </w:r>
      <w:r w:rsidRPr="000A457F">
        <w:rPr>
          <w:rFonts w:cstheme="minorHAnsi"/>
          <w:sz w:val="14"/>
          <w:szCs w:val="14"/>
        </w:rPr>
        <w:t xml:space="preserve">: </w:t>
      </w:r>
      <w:r w:rsidR="00113400" w:rsidRPr="000A457F">
        <w:rPr>
          <w:rFonts w:cstheme="minorHAnsi"/>
          <w:sz w:val="14"/>
          <w:szCs w:val="14"/>
        </w:rPr>
        <w:t xml:space="preserve">ORTEP plots of the trimeric </w:t>
      </w:r>
      <w:proofErr w:type="spellStart"/>
      <w:r w:rsidR="00113400" w:rsidRPr="000A457F">
        <w:rPr>
          <w:rFonts w:cstheme="minorHAnsi"/>
          <w:sz w:val="14"/>
          <w:szCs w:val="14"/>
        </w:rPr>
        <w:t>aurophilic</w:t>
      </w:r>
      <w:proofErr w:type="spellEnd"/>
      <w:r w:rsidR="00113400" w:rsidRPr="000A457F">
        <w:rPr>
          <w:rFonts w:cstheme="minorHAnsi"/>
          <w:sz w:val="14"/>
          <w:szCs w:val="14"/>
        </w:rPr>
        <w:t xml:space="preserve"> bonded structure of compound </w:t>
      </w:r>
      <w:r w:rsidR="00113400" w:rsidRPr="000A457F">
        <w:rPr>
          <w:rFonts w:cstheme="minorHAnsi"/>
          <w:b/>
          <w:bCs/>
          <w:sz w:val="14"/>
          <w:szCs w:val="14"/>
        </w:rPr>
        <w:t>1</w:t>
      </w:r>
      <w:r w:rsidR="00113400" w:rsidRPr="000A457F">
        <w:rPr>
          <w:rFonts w:cstheme="minorHAnsi"/>
          <w:sz w:val="14"/>
          <w:szCs w:val="14"/>
        </w:rPr>
        <w:t xml:space="preserve">, of the </w:t>
      </w:r>
      <w:proofErr w:type="spellStart"/>
      <w:r w:rsidR="00113400" w:rsidRPr="000A457F">
        <w:rPr>
          <w:rFonts w:cstheme="minorHAnsi"/>
          <w:sz w:val="14"/>
          <w:szCs w:val="14"/>
        </w:rPr>
        <w:t>aurophilic</w:t>
      </w:r>
      <w:proofErr w:type="spellEnd"/>
      <w:r w:rsidR="00685FAF" w:rsidRPr="000A457F">
        <w:rPr>
          <w:rFonts w:cstheme="minorHAnsi"/>
          <w:sz w:val="14"/>
          <w:szCs w:val="14"/>
        </w:rPr>
        <w:t>-hydrogen bonded</w:t>
      </w:r>
      <w:r w:rsidR="00113400" w:rsidRPr="000A457F">
        <w:rPr>
          <w:rFonts w:cstheme="minorHAnsi"/>
          <w:sz w:val="14"/>
          <w:szCs w:val="14"/>
        </w:rPr>
        <w:t xml:space="preserve"> aggregate in compound </w:t>
      </w:r>
      <w:r w:rsidR="00113400" w:rsidRPr="000A457F">
        <w:rPr>
          <w:rFonts w:cstheme="minorHAnsi"/>
          <w:b/>
          <w:bCs/>
          <w:sz w:val="14"/>
          <w:szCs w:val="14"/>
        </w:rPr>
        <w:t>2</w:t>
      </w:r>
      <w:r w:rsidR="00CB1424" w:rsidRPr="000A457F">
        <w:rPr>
          <w:rFonts w:cstheme="minorHAnsi"/>
          <w:sz w:val="14"/>
          <w:szCs w:val="14"/>
        </w:rPr>
        <w:t xml:space="preserve"> </w:t>
      </w:r>
      <w:r w:rsidR="00113400" w:rsidRPr="000A457F">
        <w:rPr>
          <w:rFonts w:cstheme="minorHAnsi"/>
          <w:sz w:val="14"/>
          <w:szCs w:val="14"/>
        </w:rPr>
        <w:t>and</w:t>
      </w:r>
      <w:r w:rsidR="00113400" w:rsidRPr="000A457F">
        <w:rPr>
          <w:rFonts w:cstheme="minorHAnsi"/>
          <w:b/>
          <w:bCs/>
          <w:sz w:val="14"/>
          <w:szCs w:val="14"/>
        </w:rPr>
        <w:t xml:space="preserve"> </w:t>
      </w:r>
      <w:r w:rsidR="00685FAF" w:rsidRPr="000A457F">
        <w:rPr>
          <w:rFonts w:cstheme="minorHAnsi"/>
          <w:sz w:val="14"/>
          <w:szCs w:val="14"/>
        </w:rPr>
        <w:t xml:space="preserve">of </w:t>
      </w:r>
      <w:r w:rsidR="00113400" w:rsidRPr="000A457F">
        <w:rPr>
          <w:rFonts w:cstheme="minorHAnsi"/>
          <w:sz w:val="14"/>
          <w:szCs w:val="14"/>
        </w:rPr>
        <w:t xml:space="preserve">the </w:t>
      </w:r>
      <w:proofErr w:type="spellStart"/>
      <w:r w:rsidR="00113400" w:rsidRPr="000A457F">
        <w:rPr>
          <w:rFonts w:cstheme="minorHAnsi"/>
          <w:sz w:val="14"/>
          <w:szCs w:val="14"/>
        </w:rPr>
        <w:t>aurophilic</w:t>
      </w:r>
      <w:proofErr w:type="spellEnd"/>
      <w:r w:rsidR="00113400" w:rsidRPr="000A457F">
        <w:rPr>
          <w:rFonts w:cstheme="minorHAnsi"/>
          <w:sz w:val="14"/>
          <w:szCs w:val="14"/>
        </w:rPr>
        <w:t xml:space="preserve"> chains of compound</w:t>
      </w:r>
      <w:r w:rsidR="00113400" w:rsidRPr="000A457F">
        <w:rPr>
          <w:rFonts w:cstheme="minorHAnsi"/>
          <w:b/>
          <w:bCs/>
          <w:sz w:val="14"/>
          <w:szCs w:val="14"/>
        </w:rPr>
        <w:t xml:space="preserve"> </w:t>
      </w:r>
      <w:r w:rsidR="00CB1424" w:rsidRPr="000A457F">
        <w:rPr>
          <w:rFonts w:cstheme="minorHAnsi"/>
          <w:b/>
          <w:bCs/>
          <w:sz w:val="14"/>
          <w:szCs w:val="14"/>
        </w:rPr>
        <w:t>3</w:t>
      </w:r>
      <w:r w:rsidR="0044269F" w:rsidRPr="000A457F">
        <w:rPr>
          <w:rFonts w:cstheme="minorHAnsi"/>
          <w:b/>
          <w:bCs/>
          <w:sz w:val="14"/>
          <w:szCs w:val="14"/>
        </w:rPr>
        <w:t xml:space="preserve"> </w:t>
      </w:r>
      <w:r w:rsidR="006479F8" w:rsidRPr="000A457F">
        <w:rPr>
          <w:rFonts w:cstheme="minorHAnsi"/>
          <w:sz w:val="14"/>
          <w:szCs w:val="14"/>
        </w:rPr>
        <w:t xml:space="preserve">(50 % </w:t>
      </w:r>
      <w:r w:rsidR="0044269F" w:rsidRPr="000A457F">
        <w:rPr>
          <w:rFonts w:cstheme="minorHAnsi"/>
          <w:sz w:val="14"/>
          <w:szCs w:val="14"/>
        </w:rPr>
        <w:t>probability) (</w:t>
      </w:r>
      <w:proofErr w:type="spellStart"/>
      <w:r w:rsidR="0044269F" w:rsidRPr="000A457F">
        <w:rPr>
          <w:rFonts w:cstheme="minorHAnsi"/>
          <w:sz w:val="14"/>
          <w:szCs w:val="14"/>
        </w:rPr>
        <w:t>Color</w:t>
      </w:r>
      <w:proofErr w:type="spellEnd"/>
      <w:r w:rsidR="006479F8" w:rsidRPr="000A457F">
        <w:rPr>
          <w:rFonts w:cstheme="minorHAnsi"/>
          <w:sz w:val="14"/>
          <w:szCs w:val="14"/>
        </w:rPr>
        <w:t xml:space="preserve"> code: white, hydrogen; </w:t>
      </w:r>
      <w:proofErr w:type="spellStart"/>
      <w:r w:rsidR="006479F8" w:rsidRPr="000A457F">
        <w:rPr>
          <w:rFonts w:cstheme="minorHAnsi"/>
          <w:sz w:val="14"/>
          <w:szCs w:val="14"/>
        </w:rPr>
        <w:t>gray</w:t>
      </w:r>
      <w:proofErr w:type="spellEnd"/>
      <w:r w:rsidR="006479F8" w:rsidRPr="000A457F">
        <w:rPr>
          <w:rFonts w:cstheme="minorHAnsi"/>
          <w:sz w:val="14"/>
          <w:szCs w:val="14"/>
        </w:rPr>
        <w:t xml:space="preserve">, carbon; blue, nitrogen; yellow, gold; </w:t>
      </w:r>
      <w:r w:rsidR="001D0A4C" w:rsidRPr="000A457F">
        <w:rPr>
          <w:rFonts w:cstheme="minorHAnsi"/>
          <w:sz w:val="14"/>
          <w:szCs w:val="14"/>
        </w:rPr>
        <w:t>orange</w:t>
      </w:r>
      <w:r w:rsidR="006479F8" w:rsidRPr="000A457F">
        <w:rPr>
          <w:rFonts w:cstheme="minorHAnsi"/>
          <w:sz w:val="14"/>
          <w:szCs w:val="14"/>
        </w:rPr>
        <w:t>, copper; red, oxygen)</w:t>
      </w:r>
    </w:p>
    <w:p w14:paraId="5187EA39" w14:textId="24EE1421" w:rsidR="00B67613" w:rsidRPr="000A457F" w:rsidRDefault="009F1C93" w:rsidP="00A8228A">
      <w:pPr>
        <w:pStyle w:val="RSCB02ArticleText"/>
        <w:rPr>
          <w:rFonts w:cstheme="minorHAnsi"/>
        </w:rPr>
      </w:pPr>
      <w:r w:rsidRPr="000A457F">
        <w:rPr>
          <w:rFonts w:cstheme="minorHAnsi"/>
          <w:noProof/>
        </w:rPr>
        <w:drawing>
          <wp:anchor distT="0" distB="0" distL="114300" distR="114300" simplePos="0" relativeHeight="251658244" behindDoc="0" locked="0" layoutInCell="1" allowOverlap="1" wp14:anchorId="7FDD6F57" wp14:editId="7F20A97A">
            <wp:simplePos x="0" y="0"/>
            <wp:positionH relativeFrom="margin">
              <wp:align>center</wp:align>
            </wp:positionH>
            <wp:positionV relativeFrom="paragraph">
              <wp:posOffset>12277</wp:posOffset>
            </wp:positionV>
            <wp:extent cx="5782310" cy="2308860"/>
            <wp:effectExtent l="0" t="0" r="8890" b="0"/>
            <wp:wrapThrough wrapText="bothSides">
              <wp:wrapPolygon edited="0">
                <wp:start x="1637" y="0"/>
                <wp:lineTo x="1637" y="14257"/>
                <wp:lineTo x="285" y="17109"/>
                <wp:lineTo x="213" y="17644"/>
                <wp:lineTo x="1210" y="19782"/>
                <wp:lineTo x="1637" y="19960"/>
                <wp:lineTo x="1708" y="20673"/>
                <wp:lineTo x="9038" y="20673"/>
                <wp:lineTo x="9109" y="19960"/>
                <wp:lineTo x="21562" y="18891"/>
                <wp:lineTo x="21562" y="0"/>
                <wp:lineTo x="1637" y="0"/>
              </wp:wrapPolygon>
            </wp:wrapThrough>
            <wp:docPr id="13" name="Immagine 13"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testo&#10;&#10;Descrizione generata automaticamente"/>
                    <pic:cNvPicPr/>
                  </pic:nvPicPr>
                  <pic:blipFill rotWithShape="1">
                    <a:blip r:embed="rId22" cstate="print">
                      <a:extLst>
                        <a:ext uri="{28A0092B-C50C-407E-A947-70E740481C1C}">
                          <a14:useLocalDpi xmlns:a14="http://schemas.microsoft.com/office/drawing/2010/main" val="0"/>
                        </a:ext>
                      </a:extLst>
                    </a:blip>
                    <a:srcRect b="51301"/>
                    <a:stretch/>
                  </pic:blipFill>
                  <pic:spPr bwMode="auto">
                    <a:xfrm>
                      <a:off x="0" y="0"/>
                      <a:ext cx="5782310" cy="2308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76EC2E" w14:textId="0A891A5D" w:rsidR="00B67613" w:rsidRPr="000A457F" w:rsidRDefault="00B67613" w:rsidP="00A8228A">
      <w:pPr>
        <w:pStyle w:val="RSCB02ArticleText"/>
        <w:rPr>
          <w:rFonts w:cstheme="minorHAnsi"/>
        </w:rPr>
      </w:pPr>
    </w:p>
    <w:p w14:paraId="70BC62D7" w14:textId="16A081C3" w:rsidR="00B67613" w:rsidRPr="000A457F" w:rsidRDefault="00B67613" w:rsidP="00A8228A">
      <w:pPr>
        <w:pStyle w:val="RSCB02ArticleText"/>
        <w:rPr>
          <w:rFonts w:cstheme="minorHAnsi"/>
        </w:rPr>
      </w:pPr>
    </w:p>
    <w:p w14:paraId="63E5B760" w14:textId="25664680" w:rsidR="00B67613" w:rsidRPr="000A457F" w:rsidRDefault="00B67613" w:rsidP="00A8228A">
      <w:pPr>
        <w:pStyle w:val="RSCB02ArticleText"/>
        <w:rPr>
          <w:rFonts w:cstheme="minorHAnsi"/>
        </w:rPr>
      </w:pPr>
    </w:p>
    <w:p w14:paraId="14FB9924" w14:textId="5861AFCF" w:rsidR="00B67613" w:rsidRPr="000A457F" w:rsidRDefault="00B67613" w:rsidP="00A8228A">
      <w:pPr>
        <w:pStyle w:val="RSCB02ArticleText"/>
        <w:rPr>
          <w:rFonts w:cstheme="minorHAnsi"/>
        </w:rPr>
      </w:pPr>
    </w:p>
    <w:p w14:paraId="7FB6BE69" w14:textId="0F295EDC" w:rsidR="00B67613" w:rsidRPr="000A457F" w:rsidRDefault="00B67613" w:rsidP="00A8228A">
      <w:pPr>
        <w:pStyle w:val="RSCB02ArticleText"/>
        <w:rPr>
          <w:rFonts w:cstheme="minorHAnsi"/>
        </w:rPr>
      </w:pPr>
    </w:p>
    <w:p w14:paraId="0054DDC1" w14:textId="44CA1D11" w:rsidR="00B67613" w:rsidRPr="000A457F" w:rsidRDefault="00B67613" w:rsidP="00A8228A">
      <w:pPr>
        <w:pStyle w:val="RSCB02ArticleText"/>
        <w:rPr>
          <w:rFonts w:cstheme="minorHAnsi"/>
        </w:rPr>
      </w:pPr>
    </w:p>
    <w:p w14:paraId="721A0C5F" w14:textId="141F7C8C" w:rsidR="00B67613" w:rsidRPr="000A457F" w:rsidRDefault="00B67613" w:rsidP="00A8228A">
      <w:pPr>
        <w:pStyle w:val="RSCB02ArticleText"/>
        <w:rPr>
          <w:rFonts w:cstheme="minorHAnsi"/>
        </w:rPr>
      </w:pPr>
    </w:p>
    <w:p w14:paraId="455869D0" w14:textId="7F934820" w:rsidR="00B67613" w:rsidRPr="000A457F" w:rsidRDefault="00B67613" w:rsidP="00A8228A">
      <w:pPr>
        <w:pStyle w:val="RSCB02ArticleText"/>
        <w:rPr>
          <w:rFonts w:cstheme="minorHAnsi"/>
        </w:rPr>
      </w:pPr>
    </w:p>
    <w:p w14:paraId="10F88C68" w14:textId="7304C83A" w:rsidR="00B67613" w:rsidRPr="000A457F" w:rsidRDefault="00B67613" w:rsidP="00A8228A">
      <w:pPr>
        <w:pStyle w:val="RSCB02ArticleText"/>
        <w:rPr>
          <w:rFonts w:cstheme="minorHAnsi"/>
        </w:rPr>
      </w:pPr>
    </w:p>
    <w:p w14:paraId="19825AEC" w14:textId="3EFEF852" w:rsidR="00067195" w:rsidRPr="000A457F" w:rsidRDefault="00067195" w:rsidP="00A8228A">
      <w:pPr>
        <w:pStyle w:val="RSCB02ArticleText"/>
        <w:rPr>
          <w:rFonts w:cstheme="minorHAnsi"/>
        </w:rPr>
      </w:pPr>
    </w:p>
    <w:p w14:paraId="56892D2A" w14:textId="67969A1E" w:rsidR="00067195" w:rsidRPr="000A457F" w:rsidRDefault="00067195" w:rsidP="00A8228A">
      <w:pPr>
        <w:pStyle w:val="RSCB02ArticleText"/>
        <w:rPr>
          <w:rFonts w:cstheme="minorHAnsi"/>
        </w:rPr>
      </w:pPr>
    </w:p>
    <w:p w14:paraId="17A36664" w14:textId="729BB69C" w:rsidR="00067195" w:rsidRPr="000A457F" w:rsidRDefault="00067195" w:rsidP="00A8228A">
      <w:pPr>
        <w:pStyle w:val="RSCB02ArticleText"/>
        <w:rPr>
          <w:rFonts w:cstheme="minorHAnsi"/>
        </w:rPr>
      </w:pPr>
    </w:p>
    <w:p w14:paraId="04477CA1" w14:textId="345F1927" w:rsidR="002A3B63" w:rsidRPr="000A457F" w:rsidRDefault="002A3B63" w:rsidP="00A8228A">
      <w:pPr>
        <w:pStyle w:val="RSCB02ArticleText"/>
        <w:rPr>
          <w:rFonts w:cstheme="minorHAnsi"/>
        </w:rPr>
      </w:pPr>
    </w:p>
    <w:p w14:paraId="3F54B46D" w14:textId="7BC9CEAA" w:rsidR="00D572CB" w:rsidRPr="000A457F" w:rsidRDefault="00D572CB" w:rsidP="00A8228A">
      <w:pPr>
        <w:pStyle w:val="RSCB02ArticleText"/>
        <w:rPr>
          <w:rFonts w:cstheme="minorHAnsi"/>
        </w:rPr>
      </w:pPr>
    </w:p>
    <w:p w14:paraId="1029D05F" w14:textId="1DF8FED3" w:rsidR="00B67613" w:rsidRPr="000A457F" w:rsidRDefault="00416AFC" w:rsidP="00A8228A">
      <w:pPr>
        <w:pStyle w:val="RSCB02ArticleText"/>
        <w:rPr>
          <w:rFonts w:cstheme="minorHAnsi"/>
          <w:sz w:val="14"/>
          <w:szCs w:val="14"/>
        </w:rPr>
      </w:pPr>
      <w:r w:rsidRPr="000A457F">
        <w:rPr>
          <w:rFonts w:cstheme="minorHAnsi"/>
          <w:b/>
          <w:bCs/>
          <w:sz w:val="14"/>
          <w:szCs w:val="14"/>
        </w:rPr>
        <w:t>Figure 4</w:t>
      </w:r>
      <w:r w:rsidRPr="000A457F">
        <w:rPr>
          <w:rFonts w:cstheme="minorHAnsi"/>
          <w:sz w:val="14"/>
          <w:szCs w:val="14"/>
        </w:rPr>
        <w:t xml:space="preserve">: ORTEP plots of the molecular structure of compound </w:t>
      </w:r>
      <w:r w:rsidR="00CB1424" w:rsidRPr="000A457F">
        <w:rPr>
          <w:rFonts w:cstheme="minorHAnsi"/>
          <w:b/>
          <w:bCs/>
          <w:sz w:val="14"/>
          <w:szCs w:val="14"/>
        </w:rPr>
        <w:t>4</w:t>
      </w:r>
      <w:r w:rsidR="00D572CB" w:rsidRPr="000A457F">
        <w:rPr>
          <w:rFonts w:cstheme="minorHAnsi"/>
          <w:b/>
          <w:bCs/>
          <w:sz w:val="14"/>
          <w:szCs w:val="14"/>
        </w:rPr>
        <w:t xml:space="preserve"> </w:t>
      </w:r>
      <w:r w:rsidR="00D572CB" w:rsidRPr="000A457F">
        <w:rPr>
          <w:rFonts w:cstheme="minorHAnsi"/>
          <w:sz w:val="14"/>
          <w:szCs w:val="14"/>
        </w:rPr>
        <w:t>and</w:t>
      </w:r>
      <w:r w:rsidRPr="000A457F">
        <w:rPr>
          <w:rFonts w:cstheme="minorHAnsi"/>
          <w:sz w:val="14"/>
          <w:szCs w:val="14"/>
        </w:rPr>
        <w:t xml:space="preserve"> of the </w:t>
      </w:r>
      <w:r w:rsidR="00AA225A" w:rsidRPr="000A457F">
        <w:rPr>
          <w:rFonts w:cstheme="minorHAnsi"/>
          <w:sz w:val="14"/>
          <w:szCs w:val="14"/>
        </w:rPr>
        <w:t xml:space="preserve">polymeric structure of compound </w:t>
      </w:r>
      <w:r w:rsidR="00CB1424" w:rsidRPr="000A457F">
        <w:rPr>
          <w:rFonts w:cstheme="minorHAnsi"/>
          <w:b/>
          <w:bCs/>
          <w:sz w:val="14"/>
          <w:szCs w:val="14"/>
        </w:rPr>
        <w:t>5</w:t>
      </w:r>
      <w:r w:rsidR="00AA225A" w:rsidRPr="000A457F">
        <w:rPr>
          <w:rFonts w:cstheme="minorHAnsi"/>
          <w:sz w:val="14"/>
          <w:szCs w:val="14"/>
        </w:rPr>
        <w:t xml:space="preserve"> </w:t>
      </w:r>
      <w:r w:rsidR="006479F8" w:rsidRPr="000A457F">
        <w:rPr>
          <w:rFonts w:cstheme="minorHAnsi"/>
          <w:sz w:val="14"/>
          <w:szCs w:val="14"/>
        </w:rPr>
        <w:t>(50 % probability)</w:t>
      </w:r>
      <w:r w:rsidR="0012105B" w:rsidRPr="000A457F">
        <w:rPr>
          <w:rFonts w:cstheme="minorHAnsi"/>
          <w:sz w:val="14"/>
          <w:szCs w:val="14"/>
        </w:rPr>
        <w:t xml:space="preserve"> </w:t>
      </w:r>
      <w:r w:rsidR="006479F8" w:rsidRPr="000A457F">
        <w:rPr>
          <w:rFonts w:cstheme="minorHAnsi"/>
          <w:sz w:val="14"/>
          <w:szCs w:val="14"/>
        </w:rPr>
        <w:t>(</w:t>
      </w:r>
      <w:proofErr w:type="spellStart"/>
      <w:r w:rsidR="006479F8" w:rsidRPr="000A457F">
        <w:rPr>
          <w:rFonts w:cstheme="minorHAnsi"/>
          <w:sz w:val="14"/>
          <w:szCs w:val="14"/>
        </w:rPr>
        <w:t>Color</w:t>
      </w:r>
      <w:proofErr w:type="spellEnd"/>
      <w:r w:rsidR="006479F8" w:rsidRPr="000A457F">
        <w:rPr>
          <w:rFonts w:cstheme="minorHAnsi"/>
          <w:sz w:val="14"/>
          <w:szCs w:val="14"/>
        </w:rPr>
        <w:t xml:space="preserve"> code: white, hydrogen; </w:t>
      </w:r>
      <w:proofErr w:type="spellStart"/>
      <w:r w:rsidR="006479F8" w:rsidRPr="000A457F">
        <w:rPr>
          <w:rFonts w:cstheme="minorHAnsi"/>
          <w:sz w:val="14"/>
          <w:szCs w:val="14"/>
        </w:rPr>
        <w:t>gray</w:t>
      </w:r>
      <w:proofErr w:type="spellEnd"/>
      <w:r w:rsidR="006479F8" w:rsidRPr="000A457F">
        <w:rPr>
          <w:rFonts w:cstheme="minorHAnsi"/>
          <w:sz w:val="14"/>
          <w:szCs w:val="14"/>
        </w:rPr>
        <w:t xml:space="preserve">, carbon; blue, nitrogen; yellow, gold; </w:t>
      </w:r>
      <w:r w:rsidR="000A6A3D" w:rsidRPr="000A457F">
        <w:rPr>
          <w:rFonts w:cstheme="minorHAnsi"/>
          <w:sz w:val="14"/>
          <w:szCs w:val="14"/>
        </w:rPr>
        <w:t>orange</w:t>
      </w:r>
      <w:r w:rsidR="006479F8" w:rsidRPr="000A457F">
        <w:rPr>
          <w:rFonts w:cstheme="minorHAnsi"/>
          <w:sz w:val="14"/>
          <w:szCs w:val="14"/>
        </w:rPr>
        <w:t xml:space="preserve">, copper; red, oxygen; </w:t>
      </w:r>
      <w:r w:rsidR="000E21F6" w:rsidRPr="000A457F">
        <w:rPr>
          <w:rFonts w:cstheme="minorHAnsi"/>
          <w:sz w:val="14"/>
          <w:szCs w:val="14"/>
        </w:rPr>
        <w:t xml:space="preserve">light </w:t>
      </w:r>
      <w:r w:rsidR="006479F8" w:rsidRPr="000A457F">
        <w:rPr>
          <w:rFonts w:cstheme="minorHAnsi"/>
          <w:sz w:val="14"/>
          <w:szCs w:val="14"/>
        </w:rPr>
        <w:t>green, fluorine)</w:t>
      </w:r>
      <w:r w:rsidRPr="000A457F">
        <w:rPr>
          <w:rFonts w:cstheme="minorHAnsi"/>
          <w:sz w:val="14"/>
          <w:szCs w:val="14"/>
        </w:rPr>
        <w:t>.</w:t>
      </w:r>
    </w:p>
    <w:p w14:paraId="1DE06C8B" w14:textId="77777777" w:rsidR="0012105B" w:rsidRPr="000A457F" w:rsidRDefault="0012105B" w:rsidP="00A8228A">
      <w:pPr>
        <w:pStyle w:val="RSCB02ArticleText"/>
        <w:rPr>
          <w:rFonts w:cstheme="minorHAnsi"/>
          <w:sz w:val="14"/>
          <w:szCs w:val="14"/>
        </w:rPr>
      </w:pPr>
    </w:p>
    <w:p w14:paraId="1D963ADD" w14:textId="77777777" w:rsidR="00B67613" w:rsidRPr="000A457F" w:rsidRDefault="00B67613" w:rsidP="00A8228A">
      <w:pPr>
        <w:pStyle w:val="RSCB02ArticleText"/>
        <w:rPr>
          <w:rFonts w:cstheme="minorHAnsi"/>
        </w:rPr>
        <w:sectPr w:rsidR="00B67613" w:rsidRPr="000A457F" w:rsidSect="00B67613">
          <w:type w:val="continuous"/>
          <w:pgSz w:w="11907" w:h="16840" w:code="9"/>
          <w:pgMar w:top="1009" w:right="851" w:bottom="1758" w:left="851" w:header="851" w:footer="1049" w:gutter="0"/>
          <w:cols w:space="227"/>
          <w:titlePg/>
          <w:docGrid w:linePitch="360"/>
        </w:sectPr>
      </w:pPr>
    </w:p>
    <w:p w14:paraId="5C876A9C" w14:textId="79E2DF15" w:rsidR="005D5C94" w:rsidRPr="00C74DD9" w:rsidRDefault="00320B66" w:rsidP="004F6CCB">
      <w:pPr>
        <w:pStyle w:val="RSCB02ArticleText"/>
      </w:pPr>
      <w:r w:rsidRPr="000A457F">
        <w:rPr>
          <w:rFonts w:cstheme="minorHAnsi"/>
        </w:rPr>
        <w:t xml:space="preserve">, outer </w:t>
      </w:r>
      <w:proofErr w:type="gramStart"/>
      <w:r w:rsidRPr="000A457F">
        <w:rPr>
          <w:rFonts w:cstheme="minorHAnsi"/>
        </w:rPr>
        <w:t>Au(</w:t>
      </w:r>
      <w:proofErr w:type="gramEnd"/>
      <w:r w:rsidRPr="000A457F">
        <w:rPr>
          <w:rFonts w:cstheme="minorHAnsi"/>
        </w:rPr>
        <w:t>1)</w:t>
      </w:r>
      <w:r w:rsidR="006A17C6" w:rsidRPr="000A457F">
        <w:rPr>
          <w:rFonts w:ascii="MS Gothic" w:eastAsia="MS Gothic" w:hAnsi="MS Gothic" w:cs="MS Gothic"/>
        </w:rPr>
        <w:t>…</w:t>
      </w:r>
      <w:r w:rsidRPr="000A457F">
        <w:rPr>
          <w:rFonts w:cstheme="minorHAnsi"/>
        </w:rPr>
        <w:t xml:space="preserve">Au(1) distance= 3.653(1) </w:t>
      </w:r>
      <w:r w:rsidRPr="000A457F">
        <w:rPr>
          <w:rFonts w:ascii="Calibri" w:hAnsi="Calibri" w:cs="Calibri"/>
        </w:rPr>
        <w:t>Å</w:t>
      </w:r>
      <w:r w:rsidRPr="000A457F">
        <w:rPr>
          <w:rFonts w:cstheme="minorHAnsi"/>
        </w:rPr>
        <w:t>, see Figure 3a). This last Au</w:t>
      </w:r>
      <w:r w:rsidR="006A17C6" w:rsidRPr="000A457F">
        <w:rPr>
          <w:rFonts w:ascii="MS Gothic" w:eastAsia="MS Gothic" w:hAnsi="MS Gothic" w:cs="MS Gothic"/>
        </w:rPr>
        <w:t>…</w:t>
      </w:r>
      <w:r w:rsidRPr="000A457F">
        <w:rPr>
          <w:rFonts w:cstheme="minorHAnsi"/>
        </w:rPr>
        <w:t xml:space="preserve">Au interaction is quite long and can be due to the </w:t>
      </w:r>
      <w:r w:rsidRPr="000A457F">
        <w:rPr>
          <w:rFonts w:cstheme="minorHAnsi"/>
        </w:rPr>
        <w:t xml:space="preserve">charge or steric repulsion between the bulkier </w:t>
      </w:r>
      <w:r w:rsidR="001B735A" w:rsidRPr="000A457F">
        <w:rPr>
          <w:rFonts w:cstheme="minorHAnsi"/>
        </w:rPr>
        <w:t xml:space="preserve">fragments </w:t>
      </w:r>
      <w:r w:rsidRPr="000A457F">
        <w:rPr>
          <w:rFonts w:cstheme="minorHAnsi"/>
        </w:rPr>
        <w:t>{Cu(L1)</w:t>
      </w:r>
      <w:r w:rsidRPr="000A457F">
        <w:rPr>
          <w:rFonts w:cstheme="minorHAnsi"/>
          <w:vertAlign w:val="subscript"/>
        </w:rPr>
        <w:t>2</w:t>
      </w:r>
      <w:r w:rsidRPr="000A457F">
        <w:rPr>
          <w:rFonts w:cstheme="minorHAnsi"/>
        </w:rPr>
        <w:t>[(μ-</w:t>
      </w:r>
      <w:proofErr w:type="gramStart"/>
      <w:r w:rsidRPr="000A457F">
        <w:rPr>
          <w:rFonts w:cstheme="minorHAnsi"/>
        </w:rPr>
        <w:t>CN)Au</w:t>
      </w:r>
      <w:proofErr w:type="gramEnd"/>
      <w:r w:rsidRPr="000A457F">
        <w:rPr>
          <w:rFonts w:cstheme="minorHAnsi"/>
        </w:rPr>
        <w:t>(CN)]}</w:t>
      </w:r>
      <w:r w:rsidRPr="000A457F">
        <w:rPr>
          <w:rFonts w:cstheme="minorHAnsi"/>
          <w:vertAlign w:val="superscript"/>
        </w:rPr>
        <w:t>+</w:t>
      </w:r>
      <w:r w:rsidRPr="000A457F">
        <w:rPr>
          <w:rFonts w:cstheme="minorHAnsi"/>
        </w:rPr>
        <w:t xml:space="preserve">, although the steric repulsion is </w:t>
      </w:r>
      <w:r w:rsidR="00B073A2" w:rsidRPr="000A457F">
        <w:rPr>
          <w:rFonts w:cstheme="minorHAnsi"/>
        </w:rPr>
        <w:lastRenderedPageBreak/>
        <w:t>minimi</w:t>
      </w:r>
      <w:r w:rsidR="00B073A2">
        <w:rPr>
          <w:rFonts w:cstheme="minorHAnsi"/>
        </w:rPr>
        <w:t>s</w:t>
      </w:r>
      <w:r w:rsidR="00B073A2" w:rsidRPr="000A457F">
        <w:rPr>
          <w:rFonts w:cstheme="minorHAnsi"/>
        </w:rPr>
        <w:t xml:space="preserve">ed </w:t>
      </w:r>
      <w:r w:rsidRPr="000A457F">
        <w:rPr>
          <w:rFonts w:cstheme="minorHAnsi"/>
        </w:rPr>
        <w:t xml:space="preserve">by the inversion of the copper position </w:t>
      </w:r>
      <w:r w:rsidR="001B735A" w:rsidRPr="000A457F">
        <w:rPr>
          <w:rFonts w:cstheme="minorHAnsi"/>
        </w:rPr>
        <w:t>in relation</w:t>
      </w:r>
      <w:r w:rsidRPr="000A457F">
        <w:rPr>
          <w:rFonts w:cstheme="minorHAnsi"/>
        </w:rPr>
        <w:t xml:space="preserve"> to the gold chain. </w:t>
      </w:r>
      <w:proofErr w:type="gramStart"/>
      <w:r w:rsidRPr="000A457F">
        <w:rPr>
          <w:rFonts w:cstheme="minorHAnsi"/>
        </w:rPr>
        <w:t>Cu</w:t>
      </w:r>
      <w:r w:rsidR="006261D9">
        <w:rPr>
          <w:rFonts w:cstheme="minorHAnsi"/>
        </w:rPr>
        <w:t>(</w:t>
      </w:r>
      <w:proofErr w:type="gramEnd"/>
      <w:r w:rsidR="006261D9">
        <w:rPr>
          <w:rFonts w:cstheme="minorHAnsi"/>
        </w:rPr>
        <w:t>II)</w:t>
      </w:r>
      <w:r w:rsidRPr="000A457F">
        <w:rPr>
          <w:rFonts w:cstheme="minorHAnsi"/>
        </w:rPr>
        <w:t xml:space="preserve"> ions are surrounded by two L1 chelating ligands and a</w:t>
      </w:r>
      <w:r w:rsidR="001B735A" w:rsidRPr="000A457F">
        <w:rPr>
          <w:rFonts w:cstheme="minorHAnsi"/>
        </w:rPr>
        <w:t>n</w:t>
      </w:r>
      <w:r w:rsidRPr="000A457F">
        <w:rPr>
          <w:rFonts w:cstheme="minorHAnsi"/>
        </w:rPr>
        <w:t xml:space="preserve"> N-bonded cyanide, forming a distorted trigonal bipyramid of nitrogen donors. The Cu-dicyanoaurate fragment is quite linear (</w:t>
      </w:r>
      <w:proofErr w:type="gramStart"/>
      <w:r w:rsidRPr="000A457F">
        <w:rPr>
          <w:rFonts w:cstheme="minorHAnsi"/>
        </w:rPr>
        <w:t>ang(</w:t>
      </w:r>
      <w:proofErr w:type="gramEnd"/>
      <w:r w:rsidRPr="000A457F">
        <w:rPr>
          <w:rFonts w:cstheme="minorHAnsi"/>
        </w:rPr>
        <w:t>Au(1)-N1-Cu(1))= 164,02(10)°). A third non</w:t>
      </w:r>
      <w:r w:rsidR="001B735A" w:rsidRPr="000A457F">
        <w:rPr>
          <w:rFonts w:cstheme="minorHAnsi"/>
        </w:rPr>
        <w:t>-</w:t>
      </w:r>
      <w:r w:rsidRPr="000A457F">
        <w:rPr>
          <w:rFonts w:cstheme="minorHAnsi"/>
        </w:rPr>
        <w:t>equivalent</w:t>
      </w:r>
      <w:r w:rsidR="001B735A" w:rsidRPr="000A457F">
        <w:rPr>
          <w:rFonts w:cstheme="minorHAnsi"/>
        </w:rPr>
        <w:t xml:space="preserve"> </w:t>
      </w:r>
      <w:r w:rsidR="001F0259" w:rsidRPr="000A457F">
        <w:rPr>
          <w:rFonts w:cstheme="minorHAnsi"/>
        </w:rPr>
        <w:t>dicyanoaurate is inserted between the chains in a cradle formed by pyridyl rings (d(</w:t>
      </w:r>
      <w:proofErr w:type="gramStart"/>
      <w:r w:rsidR="001F0259" w:rsidRPr="000A457F">
        <w:rPr>
          <w:rFonts w:cstheme="minorHAnsi"/>
        </w:rPr>
        <w:t>Au(</w:t>
      </w:r>
      <w:proofErr w:type="gramEnd"/>
      <w:r w:rsidR="001F0259" w:rsidRPr="000A457F">
        <w:rPr>
          <w:rFonts w:cstheme="minorHAnsi"/>
        </w:rPr>
        <w:t>3)</w:t>
      </w:r>
      <w:r w:rsidR="00DE6C45" w:rsidRPr="000A457F">
        <w:rPr>
          <w:rFonts w:ascii="MS Gothic" w:eastAsia="MS Gothic" w:hAnsi="MS Gothic" w:cs="MS Gothic"/>
        </w:rPr>
        <w:t>…</w:t>
      </w:r>
      <w:r w:rsidR="001F0259" w:rsidRPr="000A457F">
        <w:rPr>
          <w:rFonts w:cstheme="minorHAnsi"/>
        </w:rPr>
        <w:t>Cu(1))= 4.294(4) Å, d(Au(3)</w:t>
      </w:r>
      <w:r w:rsidR="00DE6C45" w:rsidRPr="000A457F">
        <w:rPr>
          <w:rFonts w:ascii="MS Gothic" w:eastAsia="MS Gothic" w:hAnsi="MS Gothic" w:cs="MS Gothic"/>
        </w:rPr>
        <w:t>…</w:t>
      </w:r>
      <w:r w:rsidR="001F0259" w:rsidRPr="000A457F">
        <w:rPr>
          <w:rFonts w:cstheme="minorHAnsi"/>
        </w:rPr>
        <w:t>C(15))= 3.318(5) Å and ang(Au(1)-Cu(1)-Au(3))= 148.17(10)°) and is not involved in strong directional interactions.</w:t>
      </w:r>
    </w:p>
    <w:p w14:paraId="7EB8B38A" w14:textId="70FD3D95" w:rsidR="004F6CCB" w:rsidRPr="000A457F" w:rsidRDefault="001F0259" w:rsidP="004F6CCB">
      <w:pPr>
        <w:pStyle w:val="RSCB02ArticleText"/>
        <w:rPr>
          <w:rFonts w:cstheme="minorHAnsi"/>
        </w:rPr>
      </w:pPr>
      <w:r w:rsidRPr="000A457F">
        <w:rPr>
          <w:rFonts w:cstheme="minorHAnsi"/>
        </w:rPr>
        <w:t xml:space="preserve">The crystal structure of  </w:t>
      </w:r>
      <w:r w:rsidRPr="000A457F">
        <w:rPr>
          <w:rFonts w:cstheme="minorHAnsi"/>
          <w:b/>
          <w:bCs/>
        </w:rPr>
        <w:t>2</w:t>
      </w:r>
      <w:r w:rsidRPr="000A457F">
        <w:rPr>
          <w:rFonts w:cstheme="minorHAnsi"/>
        </w:rPr>
        <w:t xml:space="preserve"> is analogous to that of {Zn(L1)</w:t>
      </w:r>
      <w:r w:rsidRPr="000A457F">
        <w:rPr>
          <w:rFonts w:cstheme="minorHAnsi"/>
          <w:vertAlign w:val="subscript"/>
        </w:rPr>
        <w:t>2</w:t>
      </w:r>
      <w:r w:rsidRPr="000A457F">
        <w:rPr>
          <w:rFonts w:cstheme="minorHAnsi"/>
        </w:rPr>
        <w:t>[(μ-CN)Au(CN)](H</w:t>
      </w:r>
      <w:r w:rsidRPr="000A457F">
        <w:rPr>
          <w:rFonts w:cstheme="minorHAnsi"/>
          <w:vertAlign w:val="subscript"/>
        </w:rPr>
        <w:t>2</w:t>
      </w:r>
      <w:r w:rsidRPr="000A457F">
        <w:rPr>
          <w:rFonts w:cstheme="minorHAnsi"/>
        </w:rPr>
        <w:t>O)}[Au(CN)</w:t>
      </w:r>
      <w:r w:rsidRPr="000A457F">
        <w:rPr>
          <w:rFonts w:cstheme="minorHAnsi"/>
          <w:vertAlign w:val="subscript"/>
        </w:rPr>
        <w:t>2</w:t>
      </w:r>
      <w:r w:rsidRPr="000A457F">
        <w:rPr>
          <w:rFonts w:cstheme="minorHAnsi"/>
        </w:rPr>
        <w:t>].</w:t>
      </w:r>
      <w:r w:rsidR="00A84E9C" w:rsidRPr="000A457F">
        <w:rPr>
          <w:rFonts w:cstheme="minorHAnsi"/>
        </w:rPr>
        <w:fldChar w:fldCharType="begin"/>
      </w:r>
      <w:r w:rsidR="00A84E9C" w:rsidRPr="000A457F">
        <w:rPr>
          <w:rFonts w:cstheme="minorHAnsi"/>
        </w:rPr>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00A84E9C" w:rsidRPr="000A457F">
        <w:rPr>
          <w:rFonts w:cstheme="minorHAnsi"/>
        </w:rPr>
        <w:fldChar w:fldCharType="separate"/>
      </w:r>
      <w:r w:rsidR="00A84E9C" w:rsidRPr="000A457F">
        <w:rPr>
          <w:rFonts w:cstheme="minorHAnsi"/>
          <w:noProof/>
          <w:vertAlign w:val="superscript"/>
        </w:rPr>
        <w:t>29</w:t>
      </w:r>
      <w:r w:rsidR="00A84E9C" w:rsidRPr="000A457F">
        <w:rPr>
          <w:rFonts w:cstheme="minorHAnsi"/>
        </w:rPr>
        <w:fldChar w:fldCharType="end"/>
      </w:r>
      <w:r w:rsidRPr="000A457F">
        <w:rPr>
          <w:rFonts w:cstheme="minorHAnsi"/>
        </w:rPr>
        <w:t xml:space="preserve"> This phase can be obtained in deuterated water, </w:t>
      </w:r>
      <w:r w:rsidR="00CC2C13" w:rsidRPr="000A457F">
        <w:rPr>
          <w:rFonts w:cstheme="minorHAnsi"/>
        </w:rPr>
        <w:t>which</w:t>
      </w:r>
      <w:r w:rsidRPr="000A457F">
        <w:rPr>
          <w:rFonts w:cstheme="minorHAnsi"/>
        </w:rPr>
        <w:t xml:space="preserve"> </w:t>
      </w:r>
      <w:r w:rsidR="008A40BE" w:rsidRPr="000A457F">
        <w:rPr>
          <w:rFonts w:cstheme="minorHAnsi"/>
        </w:rPr>
        <w:t>stabili</w:t>
      </w:r>
      <w:r w:rsidR="008A40BE">
        <w:rPr>
          <w:rFonts w:cstheme="minorHAnsi"/>
        </w:rPr>
        <w:t>s</w:t>
      </w:r>
      <w:r w:rsidR="008A40BE" w:rsidRPr="000A457F">
        <w:rPr>
          <w:rFonts w:cstheme="minorHAnsi"/>
        </w:rPr>
        <w:t xml:space="preserve">es </w:t>
      </w:r>
      <w:r w:rsidRPr="000A457F">
        <w:rPr>
          <w:rFonts w:cstheme="minorHAnsi"/>
        </w:rPr>
        <w:t xml:space="preserve">this crystal phase </w:t>
      </w:r>
      <w:r w:rsidR="008A40BE">
        <w:rPr>
          <w:rFonts w:cstheme="minorHAnsi"/>
        </w:rPr>
        <w:t>through</w:t>
      </w:r>
      <w:r w:rsidRPr="000A457F">
        <w:rPr>
          <w:rFonts w:cstheme="minorHAnsi"/>
        </w:rPr>
        <w:t xml:space="preserve"> stronger internal hydrogen bonds due to deuterium </w:t>
      </w:r>
      <w:r w:rsidR="004B208D" w:rsidRPr="000A457F">
        <w:rPr>
          <w:rFonts w:cstheme="minorHAnsi"/>
        </w:rPr>
        <w:t>substitution.</w:t>
      </w:r>
      <w:r w:rsidR="00A84E9C" w:rsidRPr="000A457F">
        <w:rPr>
          <w:rFonts w:cstheme="minorHAnsi"/>
        </w:rPr>
        <w:fldChar w:fldCharType="begin"/>
      </w:r>
      <w:r w:rsidR="00A84E9C" w:rsidRPr="000A457F">
        <w:rPr>
          <w:rFonts w:cstheme="minorHAnsi"/>
        </w:rPr>
        <w:instrText xml:space="preserve"> ADDIN EN.CITE &lt;EndNote&gt;&lt;Cite&gt;&lt;Author&gt;Scheiner&lt;/Author&gt;&lt;Year&gt;1996&lt;/Year&gt;&lt;RecNum&gt;1823&lt;/RecNum&gt;&lt;DisplayText&gt;&lt;style face="superscript"&gt;58&lt;/style&gt;&lt;/DisplayText&gt;&lt;record&gt;&lt;rec-number&gt;1823&lt;/rec-number&gt;&lt;foreign-keys&gt;&lt;key app="EN" db-id="vrrrfdarpeerdpetadq5f9sd5st0srwaf5fa" timestamp="1620809170"&gt;1823&lt;/key&gt;&lt;/foreign-keys&gt;&lt;ref-type name="Journal Article"&gt;17&lt;/ref-type&gt;&lt;contributors&gt;&lt;authors&gt;&lt;author&gt;Scheiner, Steve&lt;/author&gt;&lt;author&gt;Čuma, Martin&lt;/author&gt;&lt;/authors&gt;&lt;/contributors&gt;&lt;titles&gt;&lt;title&gt;Relative Stability of Hydrogen and Deuterium Bonds&lt;/title&gt;&lt;secondary-title&gt;Journal of the American Chemical Society&lt;/secondary-title&gt;&lt;/titles&gt;&lt;periodical&gt;&lt;full-title&gt;Journal of the American Chemical Society&lt;/full-title&gt;&lt;abbr-1&gt;J. Am. Chem. Soc.&lt;/abbr-1&gt;&lt;/periodical&gt;&lt;pages&gt;1511-1521&lt;/pages&gt;&lt;volume&gt;118&lt;/volume&gt;&lt;number&gt;6&lt;/number&gt;&lt;dates&gt;&lt;year&gt;1996&lt;/year&gt;&lt;pub-dates&gt;&lt;date&gt;1996/01/01&lt;/date&gt;&lt;/pub-dates&gt;&lt;/dates&gt;&lt;publisher&gt;American Chemical Society&lt;/publisher&gt;&lt;isbn&gt;0002-7863&lt;/isbn&gt;&lt;urls&gt;&lt;related-urls&gt;&lt;url&gt;https://doi.org/10.1021/ja9530376&lt;/url&gt;&lt;/related-urls&gt;&lt;/urls&gt;&lt;electronic-resource-num&gt;10.1021/ja9530376&lt;/electronic-resource-num&gt;&lt;/record&gt;&lt;/Cite&gt;&lt;/EndNote&gt;</w:instrText>
      </w:r>
      <w:r w:rsidR="00A84E9C" w:rsidRPr="000A457F">
        <w:rPr>
          <w:rFonts w:cstheme="minorHAnsi"/>
        </w:rPr>
        <w:fldChar w:fldCharType="separate"/>
      </w:r>
      <w:r w:rsidR="00A84E9C" w:rsidRPr="000A457F">
        <w:rPr>
          <w:rFonts w:cstheme="minorHAnsi"/>
          <w:noProof/>
          <w:vertAlign w:val="superscript"/>
        </w:rPr>
        <w:t>58</w:t>
      </w:r>
      <w:r w:rsidR="00A84E9C" w:rsidRPr="000A457F">
        <w:rPr>
          <w:rFonts w:cstheme="minorHAnsi"/>
        </w:rPr>
        <w:fldChar w:fldCharType="end"/>
      </w:r>
      <w:r w:rsidR="004B208D" w:rsidRPr="000A457F">
        <w:rPr>
          <w:rFonts w:cstheme="minorHAnsi"/>
        </w:rPr>
        <w:t xml:space="preserve"> The same result can be obtained by </w:t>
      </w:r>
      <w:r w:rsidR="00FA070F" w:rsidRPr="000A457F">
        <w:rPr>
          <w:rFonts w:cstheme="minorHAnsi"/>
        </w:rPr>
        <w:t>recrystalli</w:t>
      </w:r>
      <w:r w:rsidR="00FA070F">
        <w:rPr>
          <w:rFonts w:cstheme="minorHAnsi"/>
        </w:rPr>
        <w:t>s</w:t>
      </w:r>
      <w:r w:rsidR="00FA070F" w:rsidRPr="000A457F">
        <w:rPr>
          <w:rFonts w:cstheme="minorHAnsi"/>
        </w:rPr>
        <w:t xml:space="preserve">ation </w:t>
      </w:r>
      <w:r w:rsidR="004B208D" w:rsidRPr="000A457F">
        <w:rPr>
          <w:rFonts w:cstheme="minorHAnsi"/>
        </w:rPr>
        <w:t xml:space="preserve">of </w:t>
      </w:r>
      <w:r w:rsidR="004B208D" w:rsidRPr="000A457F">
        <w:rPr>
          <w:rFonts w:cstheme="minorHAnsi"/>
          <w:b/>
          <w:bCs/>
        </w:rPr>
        <w:t>1</w:t>
      </w:r>
      <w:r w:rsidR="004B208D" w:rsidRPr="000A457F">
        <w:rPr>
          <w:rFonts w:cstheme="minorHAnsi"/>
        </w:rPr>
        <w:t xml:space="preserve"> from ammonia solutions where a slow loss of the monodentate ligand occurs. It is interesting to consider </w:t>
      </w:r>
      <w:r w:rsidR="00BC71A5" w:rsidRPr="000A457F">
        <w:rPr>
          <w:rFonts w:cstheme="minorHAnsi"/>
        </w:rPr>
        <w:t xml:space="preserve">that </w:t>
      </w:r>
      <w:r w:rsidR="00CC2C13" w:rsidRPr="000A457F">
        <w:rPr>
          <w:rFonts w:cstheme="minorHAnsi"/>
        </w:rPr>
        <w:t xml:space="preserve">the </w:t>
      </w:r>
      <w:proofErr w:type="gramStart"/>
      <w:r w:rsidR="00BC71A5" w:rsidRPr="000A457F">
        <w:rPr>
          <w:rFonts w:cstheme="minorHAnsi"/>
        </w:rPr>
        <w:t>Zn</w:t>
      </w:r>
      <w:r w:rsidR="0023392A">
        <w:rPr>
          <w:rFonts w:cstheme="minorHAnsi"/>
        </w:rPr>
        <w:t>(</w:t>
      </w:r>
      <w:proofErr w:type="gramEnd"/>
      <w:r w:rsidR="0023392A">
        <w:rPr>
          <w:rFonts w:cstheme="minorHAnsi"/>
        </w:rPr>
        <w:t>II)</w:t>
      </w:r>
      <w:r w:rsidR="00BC71A5" w:rsidRPr="000A457F">
        <w:rPr>
          <w:rFonts w:cstheme="minorHAnsi"/>
        </w:rPr>
        <w:t xml:space="preserve">-L1-dicyanoaurate system forms the </w:t>
      </w:r>
      <w:r w:rsidR="00BC71A5" w:rsidRPr="00C74DD9">
        <w:rPr>
          <w:rFonts w:cstheme="minorHAnsi"/>
        </w:rPr>
        <w:t xml:space="preserve">hydrated complex both in solution and in the solid state (but not in the gas phase); </w:t>
      </w:r>
      <w:r w:rsidR="00FB116E" w:rsidRPr="00C74DD9">
        <w:rPr>
          <w:rFonts w:cstheme="minorHAnsi"/>
        </w:rPr>
        <w:t xml:space="preserve">while </w:t>
      </w:r>
      <w:r w:rsidR="00BC71A5" w:rsidRPr="00C74DD9">
        <w:rPr>
          <w:rFonts w:cstheme="minorHAnsi"/>
        </w:rPr>
        <w:t>for Cu</w:t>
      </w:r>
      <w:r w:rsidR="00551D18">
        <w:rPr>
          <w:rFonts w:cstheme="minorHAnsi"/>
        </w:rPr>
        <w:t>(II)</w:t>
      </w:r>
      <w:r w:rsidR="00BC71A5" w:rsidRPr="00C74DD9">
        <w:rPr>
          <w:rFonts w:cstheme="minorHAnsi"/>
        </w:rPr>
        <w:t xml:space="preserve"> the situation is the opposite. In almost all solvents the anhydrous </w:t>
      </w:r>
      <w:r w:rsidR="00BC71A5" w:rsidRPr="00C74DD9">
        <w:rPr>
          <w:rFonts w:cstheme="minorHAnsi"/>
          <w:b/>
          <w:bCs/>
        </w:rPr>
        <w:t xml:space="preserve">1 </w:t>
      </w:r>
      <w:r w:rsidR="00BC71A5" w:rsidRPr="00C74DD9">
        <w:rPr>
          <w:rFonts w:cstheme="minorHAnsi"/>
        </w:rPr>
        <w:t xml:space="preserve">complex is formed, </w:t>
      </w:r>
      <w:r w:rsidR="00A17CCE" w:rsidRPr="00C74DD9">
        <w:rPr>
          <w:rFonts w:cstheme="minorHAnsi"/>
        </w:rPr>
        <w:t xml:space="preserve">probably for a softer character of the metal </w:t>
      </w:r>
      <w:r w:rsidR="00530C71" w:rsidRPr="00C74DD9">
        <w:rPr>
          <w:rFonts w:cstheme="minorHAnsi"/>
        </w:rPr>
        <w:t>centre</w:t>
      </w:r>
      <w:r w:rsidR="00A17CCE" w:rsidRPr="00C74DD9">
        <w:rPr>
          <w:rFonts w:cstheme="minorHAnsi"/>
        </w:rPr>
        <w:t xml:space="preserve">, while formation of </w:t>
      </w:r>
      <w:r w:rsidR="00D85D72" w:rsidRPr="000A457F">
        <w:rPr>
          <w:rFonts w:cstheme="minorHAnsi"/>
        </w:rPr>
        <w:t xml:space="preserve">hydrated </w:t>
      </w:r>
      <w:r w:rsidR="001528A4">
        <w:rPr>
          <w:rFonts w:cstheme="minorHAnsi"/>
        </w:rPr>
        <w:t xml:space="preserve">complex </w:t>
      </w:r>
      <w:r w:rsidR="00A17CCE" w:rsidRPr="002D4595">
        <w:rPr>
          <w:rFonts w:cstheme="minorHAnsi"/>
          <w:b/>
          <w:bCs/>
        </w:rPr>
        <w:t xml:space="preserve">2 </w:t>
      </w:r>
      <w:r w:rsidR="00A17CCE" w:rsidRPr="002D4595">
        <w:rPr>
          <w:rFonts w:cstheme="minorHAnsi"/>
          <w:bCs/>
        </w:rPr>
        <w:t>must be</w:t>
      </w:r>
      <w:r w:rsidR="00A17CCE" w:rsidRPr="002D4595">
        <w:rPr>
          <w:rFonts w:cstheme="minorHAnsi"/>
          <w:b/>
          <w:bCs/>
        </w:rPr>
        <w:t xml:space="preserve"> </w:t>
      </w:r>
      <w:r w:rsidR="00A17CCE" w:rsidRPr="002D4595">
        <w:rPr>
          <w:rFonts w:cstheme="minorHAnsi"/>
        </w:rPr>
        <w:t xml:space="preserve">promoted with some </w:t>
      </w:r>
      <w:r w:rsidR="00CC2C13" w:rsidRPr="002D4595">
        <w:rPr>
          <w:rFonts w:cstheme="minorHAnsi"/>
        </w:rPr>
        <w:t>expedients</w:t>
      </w:r>
      <w:r w:rsidR="00A17CCE" w:rsidRPr="002D4595">
        <w:rPr>
          <w:rFonts w:cstheme="minorHAnsi"/>
        </w:rPr>
        <w:t xml:space="preserve"> </w:t>
      </w:r>
      <w:r w:rsidR="004F6CCB" w:rsidRPr="002D4595">
        <w:rPr>
          <w:rFonts w:cstheme="minorHAnsi"/>
        </w:rPr>
        <w:t>(stronger hydrogen bond of deuterated water or sacrificing one ammonia ligand).</w:t>
      </w:r>
    </w:p>
    <w:p w14:paraId="04DDB97E" w14:textId="6A34D760" w:rsidR="00C010B4" w:rsidRPr="000A457F" w:rsidRDefault="004F6CCB" w:rsidP="00C010B4">
      <w:pPr>
        <w:pStyle w:val="RSCB02ArticleText"/>
        <w:rPr>
          <w:rFonts w:cstheme="minorHAnsi"/>
        </w:rPr>
      </w:pPr>
      <w:r w:rsidRPr="000A457F">
        <w:rPr>
          <w:rFonts w:cstheme="minorHAnsi"/>
        </w:rPr>
        <w:t xml:space="preserve">In the crystal structure of </w:t>
      </w:r>
      <w:r w:rsidRPr="000A457F">
        <w:rPr>
          <w:rFonts w:cstheme="minorHAnsi"/>
          <w:b/>
          <w:bCs/>
        </w:rPr>
        <w:t>2</w:t>
      </w:r>
      <w:r w:rsidR="000D5B69" w:rsidRPr="000A457F">
        <w:rPr>
          <w:rFonts w:cstheme="minorHAnsi"/>
          <w:bCs/>
        </w:rPr>
        <w:t>,</w:t>
      </w:r>
      <w:r w:rsidRPr="000A457F">
        <w:rPr>
          <w:rFonts w:cstheme="minorHAnsi"/>
          <w:b/>
          <w:bCs/>
        </w:rPr>
        <w:t xml:space="preserve"> </w:t>
      </w:r>
      <w:r w:rsidRPr="000A457F">
        <w:rPr>
          <w:rFonts w:cstheme="minorHAnsi"/>
        </w:rPr>
        <w:t xml:space="preserve">a cationic </w:t>
      </w:r>
      <w:r w:rsidR="000D5B69" w:rsidRPr="000A457F">
        <w:rPr>
          <w:rFonts w:cstheme="minorHAnsi"/>
        </w:rPr>
        <w:t xml:space="preserve">molecular complex </w:t>
      </w:r>
      <w:r w:rsidRPr="000A457F">
        <w:rPr>
          <w:rFonts w:cstheme="minorHAnsi"/>
        </w:rPr>
        <w:t>{Cu(L1)</w:t>
      </w:r>
      <w:r w:rsidRPr="000A457F">
        <w:rPr>
          <w:rFonts w:cstheme="minorHAnsi"/>
          <w:vertAlign w:val="subscript"/>
        </w:rPr>
        <w:t>2</w:t>
      </w:r>
      <w:r w:rsidRPr="000A457F">
        <w:rPr>
          <w:rFonts w:cstheme="minorHAnsi"/>
        </w:rPr>
        <w:t>[(μ-</w:t>
      </w:r>
      <w:proofErr w:type="gramStart"/>
      <w:r w:rsidRPr="000A457F">
        <w:rPr>
          <w:rFonts w:cstheme="minorHAnsi"/>
        </w:rPr>
        <w:t>CN)Au</w:t>
      </w:r>
      <w:proofErr w:type="gramEnd"/>
      <w:r w:rsidRPr="000A457F">
        <w:rPr>
          <w:rFonts w:cstheme="minorHAnsi"/>
        </w:rPr>
        <w:t>(CN)](H</w:t>
      </w:r>
      <w:r w:rsidRPr="000A457F">
        <w:rPr>
          <w:rFonts w:cstheme="minorHAnsi"/>
          <w:vertAlign w:val="subscript"/>
        </w:rPr>
        <w:t>2</w:t>
      </w:r>
      <w:r w:rsidRPr="000A457F">
        <w:rPr>
          <w:rFonts w:cstheme="minorHAnsi"/>
        </w:rPr>
        <w:t>O)}</w:t>
      </w:r>
      <w:r w:rsidRPr="000A457F">
        <w:rPr>
          <w:rFonts w:cstheme="minorHAnsi"/>
          <w:vertAlign w:val="superscript"/>
        </w:rPr>
        <w:t>+</w:t>
      </w:r>
      <w:r w:rsidRPr="000A457F">
        <w:rPr>
          <w:rFonts w:cstheme="minorHAnsi"/>
        </w:rPr>
        <w:t xml:space="preserve"> and an anionic [Au(CN)</w:t>
      </w:r>
      <w:r w:rsidRPr="000A457F">
        <w:rPr>
          <w:rFonts w:cstheme="minorHAnsi"/>
          <w:vertAlign w:val="subscript"/>
        </w:rPr>
        <w:t>2</w:t>
      </w:r>
      <w:r w:rsidRPr="000A457F">
        <w:rPr>
          <w:rFonts w:cstheme="minorHAnsi"/>
        </w:rPr>
        <w:t>]</w:t>
      </w:r>
      <w:r w:rsidRPr="000A457F">
        <w:rPr>
          <w:rFonts w:cstheme="minorHAnsi"/>
          <w:vertAlign w:val="superscript"/>
        </w:rPr>
        <w:t>-</w:t>
      </w:r>
      <w:r w:rsidR="00191F0F" w:rsidRPr="000A457F">
        <w:rPr>
          <w:rFonts w:cstheme="minorHAnsi"/>
        </w:rPr>
        <w:t xml:space="preserve">complex are present, linked by </w:t>
      </w:r>
      <w:proofErr w:type="spellStart"/>
      <w:r w:rsidR="00191F0F" w:rsidRPr="000A457F">
        <w:rPr>
          <w:rFonts w:cstheme="minorHAnsi"/>
        </w:rPr>
        <w:t>aurophilic</w:t>
      </w:r>
      <w:proofErr w:type="spellEnd"/>
      <w:r w:rsidR="00191F0F" w:rsidRPr="000A457F">
        <w:rPr>
          <w:rFonts w:cstheme="minorHAnsi"/>
        </w:rPr>
        <w:t xml:space="preserve"> interactions and hydrogen bonds</w:t>
      </w:r>
      <w:r w:rsidR="001658A8" w:rsidRPr="000A457F">
        <w:rPr>
          <w:rFonts w:cstheme="minorHAnsi"/>
        </w:rPr>
        <w:t xml:space="preserve"> (Figure 3</w:t>
      </w:r>
      <w:r w:rsidR="00240E37" w:rsidRPr="000A457F">
        <w:rPr>
          <w:rFonts w:cstheme="minorHAnsi"/>
        </w:rPr>
        <w:t>.2</w:t>
      </w:r>
      <w:r w:rsidR="001658A8" w:rsidRPr="000A457F">
        <w:rPr>
          <w:rFonts w:cstheme="minorHAnsi"/>
        </w:rPr>
        <w:t>)</w:t>
      </w:r>
      <w:r w:rsidR="00191F0F" w:rsidRPr="000A457F">
        <w:rPr>
          <w:rFonts w:cstheme="minorHAnsi"/>
        </w:rPr>
        <w:t xml:space="preserve">. A 2D supramolecular network similar to the network analogous </w:t>
      </w:r>
      <w:r w:rsidR="00D7732F" w:rsidRPr="000A457F">
        <w:rPr>
          <w:rFonts w:cstheme="minorHAnsi"/>
        </w:rPr>
        <w:t>{M(L)</w:t>
      </w:r>
      <w:r w:rsidR="00D7732F" w:rsidRPr="000A457F">
        <w:rPr>
          <w:rFonts w:cstheme="minorHAnsi"/>
          <w:vertAlign w:val="subscript"/>
        </w:rPr>
        <w:t>2</w:t>
      </w:r>
      <w:r w:rsidR="00D7732F" w:rsidRPr="000A457F">
        <w:rPr>
          <w:rFonts w:cstheme="minorHAnsi"/>
        </w:rPr>
        <w:t>[(μ-CN)M’(CN)](H</w:t>
      </w:r>
      <w:r w:rsidR="00D7732F" w:rsidRPr="000A457F">
        <w:rPr>
          <w:rFonts w:cstheme="minorHAnsi"/>
          <w:vertAlign w:val="subscript"/>
        </w:rPr>
        <w:t>2</w:t>
      </w:r>
      <w:r w:rsidR="00D7732F" w:rsidRPr="000A457F">
        <w:rPr>
          <w:rFonts w:cstheme="minorHAnsi"/>
        </w:rPr>
        <w:t>O)}[M’(CN)</w:t>
      </w:r>
      <w:r w:rsidR="00D7732F" w:rsidRPr="000A457F">
        <w:rPr>
          <w:rFonts w:cstheme="minorHAnsi"/>
          <w:vertAlign w:val="subscript"/>
        </w:rPr>
        <w:t>2</w:t>
      </w:r>
      <w:r w:rsidR="00D7732F" w:rsidRPr="000A457F">
        <w:rPr>
          <w:rFonts w:cstheme="minorHAnsi"/>
        </w:rPr>
        <w:t>] (M= Zn, Mn, Ni, Cd, L=1,10-phenantroline, 2,2’</w:t>
      </w:r>
      <w:r w:rsidR="007D14DE" w:rsidRPr="000A457F">
        <w:rPr>
          <w:rFonts w:cstheme="minorHAnsi"/>
        </w:rPr>
        <w:t>-</w:t>
      </w:r>
      <w:r w:rsidR="00D7732F" w:rsidRPr="000A457F">
        <w:rPr>
          <w:rFonts w:cstheme="minorHAnsi"/>
        </w:rPr>
        <w:t>bipiridine, M’= Ag, Au)</w:t>
      </w:r>
      <w:r w:rsidR="00240E37" w:rsidRPr="000A457F">
        <w:rPr>
          <w:rFonts w:cstheme="minorHAnsi"/>
        </w:rPr>
        <w:t xml:space="preserve"> was observed </w:t>
      </w:r>
      <w:r w:rsidR="00D7732F" w:rsidRPr="000A457F">
        <w:rPr>
          <w:rFonts w:cstheme="minorHAnsi"/>
        </w:rPr>
        <w:t>(see Figure 3b).</w:t>
      </w:r>
      <w:r w:rsidR="00A84E9C" w:rsidRPr="000A457F">
        <w:rPr>
          <w:rFonts w:cstheme="minorHAnsi"/>
        </w:rPr>
        <w:fldChar w:fldCharType="begin">
          <w:fldData xml:space="preserve">PEVuZE5vdGU+PENpdGU+PEF1dGhvcj5YdTwvQXV0aG9yPjxZZWFyPjIwMDY8L1llYXI+PFJlY051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</w:fldData>
        </w:fldChar>
      </w:r>
      <w:r w:rsidR="00A84E9C" w:rsidRPr="000A457F">
        <w:rPr>
          <w:rFonts w:cstheme="minorHAnsi"/>
        </w:rPr>
        <w:instrText xml:space="preserve"> ADDIN EN.CITE </w:instrText>
      </w:r>
      <w:r w:rsidR="00A84E9C" w:rsidRPr="000A457F">
        <w:rPr>
          <w:rFonts w:cstheme="minorHAnsi"/>
        </w:rPr>
        <w:fldChar w:fldCharType="begin">
          <w:fldData xml:space="preserve">PEVuZE5vdGU+PENpdGU+PEF1dGhvcj5YdTwvQXV0aG9yPjxZZWFyPjIwMDY8L1llYXI+PFJlY051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</w:fldData>
        </w:fldChar>
      </w:r>
      <w:r w:rsidR="00A84E9C" w:rsidRPr="000A457F">
        <w:rPr>
          <w:rFonts w:cstheme="minorHAnsi"/>
        </w:rPr>
        <w:instrText xml:space="preserve"> ADDIN EN.CITE.DATA </w:instrText>
      </w:r>
      <w:r w:rsidR="00A84E9C" w:rsidRPr="000A457F">
        <w:rPr>
          <w:rFonts w:cstheme="minorHAnsi"/>
        </w:rPr>
      </w:r>
      <w:r w:rsidR="00A84E9C" w:rsidRPr="000A457F">
        <w:rPr>
          <w:rFonts w:cstheme="minorHAnsi"/>
        </w:rPr>
        <w:fldChar w:fldCharType="end"/>
      </w:r>
      <w:r w:rsidR="00A84E9C" w:rsidRPr="000A457F">
        <w:rPr>
          <w:rFonts w:cstheme="minorHAnsi"/>
        </w:rPr>
      </w:r>
      <w:r w:rsidR="00A84E9C" w:rsidRPr="000A457F">
        <w:rPr>
          <w:rFonts w:cstheme="minorHAnsi"/>
        </w:rPr>
        <w:fldChar w:fldCharType="separate"/>
      </w:r>
      <w:r w:rsidR="00A84E9C" w:rsidRPr="000A457F">
        <w:rPr>
          <w:rFonts w:cstheme="minorHAnsi"/>
          <w:noProof/>
          <w:vertAlign w:val="superscript"/>
        </w:rPr>
        <w:t>29, 59-62</w:t>
      </w:r>
      <w:r w:rsidR="00A84E9C" w:rsidRPr="000A457F">
        <w:rPr>
          <w:rFonts w:cstheme="minorHAnsi"/>
        </w:rPr>
        <w:fldChar w:fldCharType="end"/>
      </w:r>
      <w:r w:rsidR="00D7732F" w:rsidRPr="000A457F">
        <w:rPr>
          <w:rFonts w:cstheme="minorHAnsi"/>
        </w:rPr>
        <w:t xml:space="preserve"> The general </w:t>
      </w:r>
      <w:r w:rsidR="001658A8" w:rsidRPr="000A457F">
        <w:rPr>
          <w:rFonts w:cstheme="minorHAnsi"/>
        </w:rPr>
        <w:t xml:space="preserve">structural </w:t>
      </w:r>
      <w:r w:rsidR="00D7732F" w:rsidRPr="000A457F">
        <w:rPr>
          <w:rFonts w:cstheme="minorHAnsi"/>
        </w:rPr>
        <w:t>characteristics observed for {Zn(L1)</w:t>
      </w:r>
      <w:r w:rsidR="00D7732F" w:rsidRPr="000A457F">
        <w:rPr>
          <w:rFonts w:cstheme="minorHAnsi"/>
          <w:vertAlign w:val="subscript"/>
        </w:rPr>
        <w:t>2</w:t>
      </w:r>
      <w:r w:rsidR="00D7732F" w:rsidRPr="000A457F">
        <w:rPr>
          <w:rFonts w:cstheme="minorHAnsi"/>
        </w:rPr>
        <w:t>[(μ-CN)Au(CN)](H</w:t>
      </w:r>
      <w:r w:rsidR="00D7732F" w:rsidRPr="000A457F">
        <w:rPr>
          <w:rFonts w:cstheme="minorHAnsi"/>
          <w:vertAlign w:val="subscript"/>
        </w:rPr>
        <w:t>2</w:t>
      </w:r>
      <w:r w:rsidR="00D7732F" w:rsidRPr="000A457F">
        <w:rPr>
          <w:rFonts w:cstheme="minorHAnsi"/>
        </w:rPr>
        <w:t>O)}[Au(CN)</w:t>
      </w:r>
      <w:r w:rsidR="00D7732F" w:rsidRPr="000A457F">
        <w:rPr>
          <w:rFonts w:cstheme="minorHAnsi"/>
          <w:vertAlign w:val="subscript"/>
        </w:rPr>
        <w:t>2</w:t>
      </w:r>
      <w:r w:rsidR="00D7732F" w:rsidRPr="000A457F">
        <w:rPr>
          <w:rFonts w:cstheme="minorHAnsi"/>
        </w:rPr>
        <w:t xml:space="preserve">] are maintained, </w:t>
      </w:r>
      <w:r w:rsidR="00C16AF3">
        <w:rPr>
          <w:rFonts w:cstheme="minorHAnsi"/>
        </w:rPr>
        <w:t xml:space="preserve">but </w:t>
      </w:r>
      <w:r w:rsidR="001658A8" w:rsidRPr="000A457F">
        <w:rPr>
          <w:rFonts w:cstheme="minorHAnsi"/>
        </w:rPr>
        <w:t>t</w:t>
      </w:r>
      <w:r w:rsidR="00D7732F" w:rsidRPr="000A457F">
        <w:rPr>
          <w:rFonts w:cstheme="minorHAnsi"/>
        </w:rPr>
        <w:t>he two compounds are not perfectly isomorph</w:t>
      </w:r>
      <w:r w:rsidR="000D5B69" w:rsidRPr="000A457F">
        <w:rPr>
          <w:rFonts w:cstheme="minorHAnsi"/>
        </w:rPr>
        <w:t>ic</w:t>
      </w:r>
      <w:r w:rsidR="00D7732F" w:rsidRPr="000A457F">
        <w:rPr>
          <w:rFonts w:cstheme="minorHAnsi"/>
        </w:rPr>
        <w:t xml:space="preserve">, although </w:t>
      </w:r>
      <w:r w:rsidR="001658A8" w:rsidRPr="000A457F">
        <w:rPr>
          <w:rFonts w:cstheme="minorHAnsi"/>
        </w:rPr>
        <w:t xml:space="preserve">they </w:t>
      </w:r>
      <w:r w:rsidR="00256134" w:rsidRPr="000A457F">
        <w:rPr>
          <w:rFonts w:cstheme="minorHAnsi"/>
        </w:rPr>
        <w:t>crystalli</w:t>
      </w:r>
      <w:r w:rsidR="00256134">
        <w:rPr>
          <w:rFonts w:cstheme="minorHAnsi"/>
        </w:rPr>
        <w:t>s</w:t>
      </w:r>
      <w:r w:rsidR="00256134" w:rsidRPr="000A457F">
        <w:rPr>
          <w:rFonts w:cstheme="minorHAnsi"/>
        </w:rPr>
        <w:t xml:space="preserve">e </w:t>
      </w:r>
      <w:r w:rsidR="001658A8" w:rsidRPr="000A457F">
        <w:rPr>
          <w:rFonts w:cstheme="minorHAnsi"/>
        </w:rPr>
        <w:t>in</w:t>
      </w:r>
      <w:r w:rsidR="00D7732F" w:rsidRPr="000A457F">
        <w:rPr>
          <w:rFonts w:cstheme="minorHAnsi"/>
        </w:rPr>
        <w:t xml:space="preserve"> the same Space Group </w:t>
      </w:r>
      <w:r w:rsidR="000D5B69" w:rsidRPr="000A457F">
        <w:rPr>
          <w:rFonts w:cstheme="minorHAnsi"/>
        </w:rPr>
        <w:t>t</w:t>
      </w:r>
      <w:r w:rsidR="00D7732F" w:rsidRPr="000A457F">
        <w:rPr>
          <w:rFonts w:cstheme="minorHAnsi"/>
        </w:rPr>
        <w:t xml:space="preserve">ype </w:t>
      </w:r>
      <w:r w:rsidR="00C010B4" w:rsidRPr="000A457F">
        <w:rPr>
          <w:rFonts w:cstheme="minorHAnsi"/>
          <w:i/>
        </w:rPr>
        <w:t>P</w:t>
      </w:r>
      <w:r w:rsidR="00C010B4" w:rsidRPr="002D4595">
        <w:rPr>
          <w:rFonts w:cstheme="minorHAnsi"/>
          <w:iCs/>
        </w:rPr>
        <w:t>2</w:t>
      </w:r>
      <w:r w:rsidR="00C010B4" w:rsidRPr="002D4595">
        <w:rPr>
          <w:rFonts w:cstheme="minorHAnsi"/>
          <w:iCs/>
          <w:vertAlign w:val="subscript"/>
        </w:rPr>
        <w:t>1</w:t>
      </w:r>
      <w:r w:rsidR="00C010B4" w:rsidRPr="000A457F">
        <w:rPr>
          <w:rFonts w:cstheme="minorHAnsi"/>
          <w:i/>
        </w:rPr>
        <w:t>/c</w:t>
      </w:r>
      <w:r w:rsidR="00A413F8" w:rsidRPr="000A457F">
        <w:rPr>
          <w:rFonts w:cstheme="minorHAnsi"/>
        </w:rPr>
        <w:t xml:space="preserve">. </w:t>
      </w:r>
      <w:r w:rsidR="003E09AB" w:rsidRPr="000A457F">
        <w:rPr>
          <w:rFonts w:cstheme="minorHAnsi"/>
        </w:rPr>
        <w:t xml:space="preserve">Moving </w:t>
      </w:r>
      <w:r w:rsidR="00C010B4" w:rsidRPr="000A457F">
        <w:rPr>
          <w:rFonts w:cstheme="minorHAnsi"/>
        </w:rPr>
        <w:t xml:space="preserve">from the zinc to the copper complex, </w:t>
      </w:r>
      <w:r w:rsidR="00C010B4" w:rsidRPr="000A457F">
        <w:rPr>
          <w:rFonts w:cstheme="minorHAnsi"/>
          <w:i/>
        </w:rPr>
        <w:t>a</w:t>
      </w:r>
      <w:r w:rsidR="00C010B4" w:rsidRPr="000A457F">
        <w:rPr>
          <w:rFonts w:cstheme="minorHAnsi"/>
        </w:rPr>
        <w:t xml:space="preserve"> and </w:t>
      </w:r>
      <w:r w:rsidR="00C010B4" w:rsidRPr="000A457F">
        <w:rPr>
          <w:rFonts w:cstheme="minorHAnsi"/>
          <w:i/>
        </w:rPr>
        <w:t>c</w:t>
      </w:r>
      <w:r w:rsidR="00C010B4" w:rsidRPr="000A457F">
        <w:rPr>
          <w:rFonts w:cstheme="minorHAnsi"/>
        </w:rPr>
        <w:t xml:space="preserve"> axes are contracted </w:t>
      </w:r>
      <w:r w:rsidR="000D5B69" w:rsidRPr="000A457F">
        <w:rPr>
          <w:rFonts w:cstheme="minorHAnsi"/>
        </w:rPr>
        <w:t>by 0.</w:t>
      </w:r>
      <w:r w:rsidR="00C010B4" w:rsidRPr="000A457F">
        <w:rPr>
          <w:rFonts w:cstheme="minorHAnsi"/>
        </w:rPr>
        <w:t xml:space="preserve">107 </w:t>
      </w:r>
      <w:r w:rsidR="00C010B4" w:rsidRPr="00537111">
        <w:rPr>
          <w:rFonts w:cstheme="minorHAnsi"/>
        </w:rPr>
        <w:t>Å</w:t>
      </w:r>
      <w:r w:rsidR="00C010B4" w:rsidRPr="000A457F">
        <w:rPr>
          <w:rFonts w:cstheme="minorHAnsi"/>
        </w:rPr>
        <w:t xml:space="preserve"> and 0</w:t>
      </w:r>
      <w:r w:rsidR="000D5B69" w:rsidRPr="000A457F">
        <w:rPr>
          <w:rFonts w:cstheme="minorHAnsi"/>
        </w:rPr>
        <w:t>.</w:t>
      </w:r>
      <w:r w:rsidR="00C010B4" w:rsidRPr="000A457F">
        <w:rPr>
          <w:rFonts w:cstheme="minorHAnsi"/>
        </w:rPr>
        <w:t xml:space="preserve">03 </w:t>
      </w:r>
      <w:r w:rsidR="00C010B4" w:rsidRPr="00537111">
        <w:rPr>
          <w:rFonts w:cstheme="minorHAnsi"/>
        </w:rPr>
        <w:t>Å</w:t>
      </w:r>
      <w:r w:rsidR="00C010B4" w:rsidRPr="000A457F">
        <w:rPr>
          <w:rFonts w:cstheme="minorHAnsi"/>
        </w:rPr>
        <w:t xml:space="preserve"> respectively, while the </w:t>
      </w:r>
      <w:r w:rsidR="00C010B4" w:rsidRPr="000A457F">
        <w:rPr>
          <w:rFonts w:cstheme="minorHAnsi"/>
          <w:i/>
        </w:rPr>
        <w:t>b</w:t>
      </w:r>
      <w:r w:rsidR="00C010B4" w:rsidRPr="000A457F">
        <w:rPr>
          <w:rFonts w:cstheme="minorHAnsi"/>
        </w:rPr>
        <w:t xml:space="preserve"> </w:t>
      </w:r>
      <w:r w:rsidR="002A515A" w:rsidRPr="000A457F">
        <w:rPr>
          <w:rFonts w:cstheme="minorHAnsi"/>
        </w:rPr>
        <w:t xml:space="preserve">axis </w:t>
      </w:r>
      <w:r w:rsidR="00C010B4" w:rsidRPr="000A457F">
        <w:rPr>
          <w:rFonts w:cstheme="minorHAnsi"/>
        </w:rPr>
        <w:t>expand</w:t>
      </w:r>
      <w:r w:rsidR="000D5B69" w:rsidRPr="000A457F">
        <w:rPr>
          <w:rFonts w:cstheme="minorHAnsi"/>
        </w:rPr>
        <w:t>s by</w:t>
      </w:r>
      <w:r w:rsidR="00C010B4" w:rsidRPr="000A457F">
        <w:rPr>
          <w:rFonts w:cstheme="minorHAnsi"/>
        </w:rPr>
        <w:t xml:space="preserve"> 0</w:t>
      </w:r>
      <w:r w:rsidR="000D5B69" w:rsidRPr="000A457F">
        <w:rPr>
          <w:rFonts w:cstheme="minorHAnsi"/>
        </w:rPr>
        <w:t>.</w:t>
      </w:r>
      <w:r w:rsidR="00C010B4" w:rsidRPr="000A457F">
        <w:rPr>
          <w:rFonts w:cstheme="minorHAnsi"/>
        </w:rPr>
        <w:t>101 Å and the β angle increase</w:t>
      </w:r>
      <w:r w:rsidR="002A515A" w:rsidRPr="000A457F">
        <w:rPr>
          <w:rFonts w:cstheme="minorHAnsi"/>
        </w:rPr>
        <w:t>s</w:t>
      </w:r>
      <w:r w:rsidR="00C010B4" w:rsidRPr="000A457F">
        <w:rPr>
          <w:rFonts w:cstheme="minorHAnsi"/>
        </w:rPr>
        <w:t xml:space="preserve"> of 0</w:t>
      </w:r>
      <w:r w:rsidR="000D5B69" w:rsidRPr="000A457F">
        <w:rPr>
          <w:rFonts w:cstheme="minorHAnsi"/>
        </w:rPr>
        <w:t>.</w:t>
      </w:r>
      <w:r w:rsidR="00C010B4" w:rsidRPr="000A457F">
        <w:rPr>
          <w:rFonts w:cstheme="minorHAnsi"/>
        </w:rPr>
        <w:t xml:space="preserve">9°. These metric differences can probably explain the impossibility </w:t>
      </w:r>
      <w:r w:rsidR="00996D35" w:rsidRPr="000A457F">
        <w:rPr>
          <w:rFonts w:cstheme="minorHAnsi"/>
        </w:rPr>
        <w:t>of obtaining</w:t>
      </w:r>
      <w:r w:rsidR="00C010B4" w:rsidRPr="000A457F">
        <w:rPr>
          <w:rFonts w:cstheme="minorHAnsi"/>
        </w:rPr>
        <w:t xml:space="preserve"> solid solutions between these compounds</w:t>
      </w:r>
      <w:r w:rsidR="001658A8" w:rsidRPr="000A457F">
        <w:rPr>
          <w:rFonts w:cstheme="minorHAnsi"/>
        </w:rPr>
        <w:t>. In fact,</w:t>
      </w:r>
      <w:r w:rsidR="00C010B4" w:rsidRPr="000A457F">
        <w:rPr>
          <w:rFonts w:cstheme="minorHAnsi"/>
        </w:rPr>
        <w:t xml:space="preserve"> when compound </w:t>
      </w:r>
      <w:r w:rsidR="00C010B4" w:rsidRPr="000A457F">
        <w:rPr>
          <w:rFonts w:cstheme="minorHAnsi"/>
          <w:b/>
          <w:bCs/>
        </w:rPr>
        <w:t>2</w:t>
      </w:r>
      <w:r w:rsidR="00C010B4" w:rsidRPr="000A457F">
        <w:rPr>
          <w:rFonts w:cstheme="minorHAnsi"/>
        </w:rPr>
        <w:t xml:space="preserve"> and the zinc analogue are dissolved in DMF or ethanol, crystals of both the complexes are obtained separately. These characteristics can be explained by the elongated octahedral environment of the </w:t>
      </w:r>
      <w:proofErr w:type="gramStart"/>
      <w:r w:rsidR="00C010B4" w:rsidRPr="000A457F">
        <w:rPr>
          <w:rFonts w:cstheme="minorHAnsi"/>
        </w:rPr>
        <w:t>Cu</w:t>
      </w:r>
      <w:r w:rsidR="00B835FF">
        <w:rPr>
          <w:rFonts w:cstheme="minorHAnsi"/>
        </w:rPr>
        <w:t>(</w:t>
      </w:r>
      <w:proofErr w:type="gramEnd"/>
      <w:r w:rsidR="00B835FF">
        <w:rPr>
          <w:rFonts w:cstheme="minorHAnsi"/>
        </w:rPr>
        <w:t>II)</w:t>
      </w:r>
      <w:r w:rsidR="00C010B4" w:rsidRPr="000A457F">
        <w:rPr>
          <w:rFonts w:cstheme="minorHAnsi"/>
        </w:rPr>
        <w:t xml:space="preserve"> ion due to the pseudo Jahn-Teller effect (d(Cu(1)</w:t>
      </w:r>
      <w:r w:rsidR="008E107F" w:rsidRPr="000A457F">
        <w:rPr>
          <w:rFonts w:cstheme="minorHAnsi"/>
        </w:rPr>
        <w:t>–</w:t>
      </w:r>
      <w:r w:rsidR="00C010B4" w:rsidRPr="000A457F">
        <w:rPr>
          <w:rFonts w:cstheme="minorHAnsi"/>
        </w:rPr>
        <w:t>N(6))= 2.022(5) Å with respect to d(Cu(1)</w:t>
      </w:r>
      <w:r w:rsidR="008E107F" w:rsidRPr="000A457F">
        <w:rPr>
          <w:rFonts w:cstheme="minorHAnsi"/>
        </w:rPr>
        <w:t>–</w:t>
      </w:r>
      <w:r w:rsidR="00C010B4" w:rsidRPr="000A457F">
        <w:rPr>
          <w:rFonts w:cstheme="minorHAnsi"/>
        </w:rPr>
        <w:t xml:space="preserve">N(7))= 2.291(4) Å). This distortion is propagated within the structure through the dicyanoaurate fragment that is more parallel to the copper-cyanide axes </w:t>
      </w:r>
      <w:r w:rsidR="007A052F">
        <w:rPr>
          <w:rFonts w:cstheme="minorHAnsi"/>
        </w:rPr>
        <w:t xml:space="preserve">with respect to </w:t>
      </w:r>
      <w:r w:rsidR="00C010B4" w:rsidRPr="000A457F">
        <w:rPr>
          <w:rFonts w:cstheme="minorHAnsi"/>
        </w:rPr>
        <w:t xml:space="preserve">the zinc </w:t>
      </w:r>
      <w:r w:rsidR="00256134" w:rsidRPr="000A457F">
        <w:rPr>
          <w:rFonts w:cstheme="minorHAnsi"/>
        </w:rPr>
        <w:t>analog</w:t>
      </w:r>
      <w:r w:rsidR="00256134">
        <w:rPr>
          <w:rFonts w:cstheme="minorHAnsi"/>
        </w:rPr>
        <w:t>ue</w:t>
      </w:r>
      <w:r w:rsidR="00256134" w:rsidRPr="000A457F">
        <w:rPr>
          <w:rFonts w:cstheme="minorHAnsi"/>
        </w:rPr>
        <w:t xml:space="preserve"> </w:t>
      </w:r>
      <w:r w:rsidR="001658A8" w:rsidRPr="000A457F">
        <w:rPr>
          <w:rFonts w:cstheme="minorHAnsi"/>
        </w:rPr>
        <w:t>[</w:t>
      </w:r>
      <w:proofErr w:type="gramStart"/>
      <w:r w:rsidR="00C010B4" w:rsidRPr="000A457F">
        <w:rPr>
          <w:rFonts w:cstheme="minorHAnsi"/>
        </w:rPr>
        <w:t>ang(</w:t>
      </w:r>
      <w:proofErr w:type="gramEnd"/>
      <w:r w:rsidR="00C010B4" w:rsidRPr="000A457F">
        <w:rPr>
          <w:rFonts w:cstheme="minorHAnsi"/>
        </w:rPr>
        <w:t xml:space="preserve">Cu(1)-N(1)-N(2))= 151.55(8)° </w:t>
      </w:r>
      <w:r w:rsidR="004B3BC7">
        <w:rPr>
          <w:rFonts w:cstheme="minorHAnsi"/>
        </w:rPr>
        <w:t xml:space="preserve">and </w:t>
      </w:r>
      <w:r w:rsidR="00C010B4" w:rsidRPr="000A457F">
        <w:rPr>
          <w:rFonts w:cstheme="minorHAnsi"/>
        </w:rPr>
        <w:t>ang(Zn(1)-N(3)-N(4))=155.42(10)°</w:t>
      </w:r>
      <w:r w:rsidR="001658A8" w:rsidRPr="000A457F">
        <w:rPr>
          <w:rFonts w:cstheme="minorHAnsi"/>
        </w:rPr>
        <w:t>]</w:t>
      </w:r>
      <w:r w:rsidR="00C010B4" w:rsidRPr="000A457F">
        <w:rPr>
          <w:rFonts w:cstheme="minorHAnsi"/>
        </w:rPr>
        <w:t xml:space="preserve">. This </w:t>
      </w:r>
      <w:r w:rsidR="00996D35" w:rsidRPr="000A457F">
        <w:rPr>
          <w:rFonts w:cstheme="minorHAnsi"/>
        </w:rPr>
        <w:t>arrangement</w:t>
      </w:r>
      <w:r w:rsidR="00C010B4" w:rsidRPr="000A457F">
        <w:rPr>
          <w:rFonts w:cstheme="minorHAnsi"/>
        </w:rPr>
        <w:t xml:space="preserve"> decrease</w:t>
      </w:r>
      <w:r w:rsidR="001658A8" w:rsidRPr="000A457F">
        <w:rPr>
          <w:rFonts w:cstheme="minorHAnsi"/>
        </w:rPr>
        <w:t>s</w:t>
      </w:r>
      <w:r w:rsidR="00C010B4" w:rsidRPr="000A457F">
        <w:rPr>
          <w:rFonts w:cstheme="minorHAnsi"/>
        </w:rPr>
        <w:t xml:space="preserve"> </w:t>
      </w:r>
      <w:r w:rsidR="001658A8" w:rsidRPr="00C74DD9">
        <w:rPr>
          <w:rFonts w:cstheme="minorHAnsi"/>
        </w:rPr>
        <w:t xml:space="preserve">from </w:t>
      </w:r>
      <w:r w:rsidR="001658A8" w:rsidRPr="000A457F">
        <w:rPr>
          <w:rFonts w:cstheme="minorHAnsi"/>
        </w:rPr>
        <w:t xml:space="preserve">3.2673(6) Å to 3.2360(5) Å </w:t>
      </w:r>
      <w:r w:rsidR="00C010B4" w:rsidRPr="000A457F">
        <w:rPr>
          <w:rFonts w:cstheme="minorHAnsi"/>
        </w:rPr>
        <w:t xml:space="preserve">the </w:t>
      </w:r>
      <w:proofErr w:type="gramStart"/>
      <w:r w:rsidR="00C010B4" w:rsidRPr="000A457F">
        <w:rPr>
          <w:rFonts w:cstheme="minorHAnsi"/>
        </w:rPr>
        <w:t>Au(</w:t>
      </w:r>
      <w:proofErr w:type="gramEnd"/>
      <w:r w:rsidR="00C010B4" w:rsidRPr="000A457F">
        <w:rPr>
          <w:rFonts w:cstheme="minorHAnsi"/>
        </w:rPr>
        <w:t>1)</w:t>
      </w:r>
      <w:r w:rsidR="00715DF4" w:rsidRPr="000A457F">
        <w:rPr>
          <w:rFonts w:ascii="MS Gothic" w:eastAsia="MS Gothic" w:hAnsi="MS Gothic" w:cs="MS Gothic"/>
        </w:rPr>
        <w:t>…</w:t>
      </w:r>
      <w:r w:rsidR="00C010B4" w:rsidRPr="000A457F">
        <w:rPr>
          <w:rFonts w:cstheme="minorHAnsi"/>
        </w:rPr>
        <w:t>Au(2)</w:t>
      </w:r>
      <w:r w:rsidR="00C010B4" w:rsidRPr="000A457F">
        <w:rPr>
          <w:rFonts w:ascii="Times New Roman" w:hAnsi="Times New Roman"/>
        </w:rPr>
        <w:t xml:space="preserve"> </w:t>
      </w:r>
      <w:r w:rsidR="00C010B4" w:rsidRPr="000A457F">
        <w:rPr>
          <w:rFonts w:cstheme="minorHAnsi"/>
        </w:rPr>
        <w:t>distance</w:t>
      </w:r>
      <w:r w:rsidR="00C010B4" w:rsidRPr="000A457F">
        <w:rPr>
          <w:rFonts w:ascii="Times New Roman" w:hAnsi="Times New Roman"/>
        </w:rPr>
        <w:t xml:space="preserve"> </w:t>
      </w:r>
      <w:r w:rsidR="00C010B4" w:rsidRPr="000A457F">
        <w:rPr>
          <w:rFonts w:cstheme="minorHAnsi"/>
        </w:rPr>
        <w:t xml:space="preserve">and </w:t>
      </w:r>
      <w:r w:rsidR="001658A8" w:rsidRPr="000A457F">
        <w:rPr>
          <w:rFonts w:cstheme="minorHAnsi"/>
        </w:rPr>
        <w:t xml:space="preserve">from 2.802(5) Å and 2.769(5) Å to 2.760(4) Å and 2.726(4) Å </w:t>
      </w:r>
      <w:r w:rsidR="00C010B4" w:rsidRPr="000A457F">
        <w:rPr>
          <w:rFonts w:cstheme="minorHAnsi"/>
        </w:rPr>
        <w:t>the two hydrogen bonds connecting the water ligand and the terminal cyanides</w:t>
      </w:r>
      <w:r w:rsidR="00C95595" w:rsidRPr="000A457F">
        <w:rPr>
          <w:rFonts w:cstheme="minorHAnsi"/>
        </w:rPr>
        <w:t xml:space="preserve"> (calculated on the oxygen-nitrogen donor acceptor distance</w:t>
      </w:r>
      <w:r w:rsidR="00B2454E">
        <w:rPr>
          <w:rFonts w:cstheme="minorHAnsi"/>
        </w:rPr>
        <w:t>)</w:t>
      </w:r>
      <w:r w:rsidR="001658A8" w:rsidRPr="000A457F">
        <w:rPr>
          <w:rFonts w:cstheme="minorHAnsi"/>
        </w:rPr>
        <w:t xml:space="preserve">. Thus, the supramolecular network in the </w:t>
      </w:r>
      <w:r w:rsidR="00FB5E0D" w:rsidRPr="000A457F">
        <w:rPr>
          <w:rFonts w:cstheme="minorHAnsi"/>
        </w:rPr>
        <w:t>Cu</w:t>
      </w:r>
      <w:r w:rsidR="001658A8" w:rsidRPr="000A457F">
        <w:rPr>
          <w:rFonts w:cstheme="minorHAnsi"/>
        </w:rPr>
        <w:t xml:space="preserve"> complex results more compact than in the Zn </w:t>
      </w:r>
      <w:r w:rsidR="001658A8" w:rsidRPr="000A457F">
        <w:rPr>
          <w:rFonts w:cstheme="minorHAnsi"/>
        </w:rPr>
        <w:t>derivative</w:t>
      </w:r>
      <w:r w:rsidR="00C010B4" w:rsidRPr="000A457F">
        <w:rPr>
          <w:rFonts w:cstheme="minorHAnsi"/>
        </w:rPr>
        <w:t>.</w:t>
      </w:r>
      <w:r w:rsidR="00A84E9C" w:rsidRPr="000A457F">
        <w:rPr>
          <w:rFonts w:cstheme="minorHAnsi"/>
        </w:rPr>
        <w:fldChar w:fldCharType="begin"/>
      </w:r>
      <w:r w:rsidR="00A84E9C" w:rsidRPr="000A457F">
        <w:rPr>
          <w:rFonts w:cstheme="minorHAnsi"/>
        </w:rPr>
        <w:instrText xml:space="preserve"> ADDIN EN.CITE &lt;EndNote&gt;&lt;Cite&gt;&lt;Author&gt;Tiekink&lt;/Author&gt;&lt;Year&gt;2014&lt;/Year&gt;&lt;RecNum&gt;1785&lt;/RecNum&gt;&lt;DisplayText&gt;&lt;style face="superscript"&gt;63&lt;/style&gt;&lt;/DisplayText&gt;&lt;record&gt;&lt;rec-number&gt;1785&lt;/rec-number&gt;&lt;foreign-keys&gt;&lt;key app="EN" db-id="vrrrfdarpeerdpetadq5f9sd5st0srwaf5fa" timestamp="1617802696"&gt;1785&lt;/key&gt;&lt;/foreign-keys&gt;&lt;ref-type name="Journal Article"&gt;17&lt;/ref-type&gt;&lt;contributors&gt;&lt;authors&gt;&lt;author&gt;Tiekink, Edward R. T.&lt;/author&gt;&lt;/authors&gt;&lt;/contributors&gt;&lt;titles&gt;&lt;title&gt;Supramolecular assembly of molecular gold(I) compounds: An evaluation of the competition and complementarity between aurophilic (Au</w:instrText>
      </w:r>
      <w:r w:rsidR="00A84E9C" w:rsidRPr="000A457F">
        <w:rPr>
          <w:rFonts w:ascii="Cambria Math" w:hAnsi="Cambria Math" w:cs="Cambria Math"/>
        </w:rPr>
        <w:instrText>⋯</w:instrText>
      </w:r>
      <w:r w:rsidR="00A84E9C" w:rsidRPr="000A457F">
        <w:rPr>
          <w:rFonts w:cstheme="minorHAnsi"/>
        </w:rPr>
        <w:instrText>Au) and conventional hydrogen bonding interactions&lt;/title&gt;&lt;secondary-title&gt;Coordination Chemistry Reviews&lt;/secondary-title&gt;&lt;/titles&gt;&lt;periodical&gt;&lt;full-title&gt;Coordination Chemistry Reviews&lt;/full-title&gt;&lt;abbr-1&gt;Coord. Chem. Rev.&lt;/abbr-1&gt;&lt;/periodical&gt;&lt;pages&gt;130-153&lt;/pages&gt;&lt;volume&gt;275&lt;/volume&gt;&lt;keywords&gt;&lt;keyword&gt;Gold compounds&lt;/keyword&gt;&lt;keyword&gt;Aurophilic interactions&lt;/keyword&gt;&lt;keyword&gt;Hydrogen bonding&lt;/keyword&gt;&lt;keyword&gt;Crystal engineering&lt;/keyword&gt;&lt;/keywords&gt;&lt;dates&gt;&lt;year&gt;2014&lt;/year&gt;&lt;pub-dates&gt;&lt;date&gt;2014/09/01/&lt;/date&gt;&lt;/pub-dates&gt;&lt;/dates&gt;&lt;isbn&gt;0010-8545&lt;/isbn&gt;&lt;urls&gt;&lt;related-urls&gt;&lt;url&gt;https://www.sciencedirect.com/science/article/pii/S001085451400126X&lt;/url&gt;&lt;/related-urls&gt;&lt;/urls&gt;&lt;electronic-resource-num&gt;https://doi.org/10.1016/j.ccr.2014.04.029&lt;/electronic-resource-num&gt;&lt;/record&gt;&lt;/Cite&gt;&lt;/EndNote&gt;</w:instrText>
      </w:r>
      <w:r w:rsidR="00A84E9C" w:rsidRPr="000A457F">
        <w:rPr>
          <w:rFonts w:cstheme="minorHAnsi"/>
        </w:rPr>
        <w:fldChar w:fldCharType="separate"/>
      </w:r>
      <w:r w:rsidR="00A84E9C" w:rsidRPr="000A457F">
        <w:rPr>
          <w:rFonts w:cstheme="minorHAnsi"/>
          <w:noProof/>
          <w:vertAlign w:val="superscript"/>
        </w:rPr>
        <w:t>63</w:t>
      </w:r>
      <w:r w:rsidR="00A84E9C" w:rsidRPr="000A457F">
        <w:rPr>
          <w:rFonts w:cstheme="minorHAnsi"/>
        </w:rPr>
        <w:fldChar w:fldCharType="end"/>
      </w:r>
      <w:r w:rsidR="00C010B4" w:rsidRPr="000A457F">
        <w:rPr>
          <w:rFonts w:cstheme="minorHAnsi"/>
        </w:rPr>
        <w:t xml:space="preserve"> Besides, in all octahedral complex</w:t>
      </w:r>
      <w:r w:rsidR="001C036E" w:rsidRPr="000A457F">
        <w:rPr>
          <w:rFonts w:cstheme="minorHAnsi"/>
        </w:rPr>
        <w:t>es</w:t>
      </w:r>
      <w:r w:rsidR="00C010B4" w:rsidRPr="000A457F">
        <w:rPr>
          <w:rFonts w:cstheme="minorHAnsi"/>
        </w:rPr>
        <w:t xml:space="preserve"> reported in this work,</w:t>
      </w:r>
      <w:r w:rsidR="00DB75EC" w:rsidRPr="000A457F">
        <w:rPr>
          <w:rFonts w:cstheme="minorHAnsi"/>
        </w:rPr>
        <w:t xml:space="preserve"> the</w:t>
      </w:r>
      <w:r w:rsidR="00C010B4" w:rsidRPr="000A457F">
        <w:rPr>
          <w:rFonts w:cstheme="minorHAnsi"/>
        </w:rPr>
        <w:t xml:space="preserve"> L ligands are in </w:t>
      </w:r>
      <w:r w:rsidR="00C010B4" w:rsidRPr="002D4595">
        <w:rPr>
          <w:rFonts w:cstheme="minorHAnsi"/>
          <w:i/>
          <w:iCs/>
        </w:rPr>
        <w:t>cis</w:t>
      </w:r>
      <w:r w:rsidR="00C010B4" w:rsidRPr="000A457F">
        <w:rPr>
          <w:rFonts w:cstheme="minorHAnsi"/>
        </w:rPr>
        <w:t xml:space="preserve"> configuration, </w:t>
      </w:r>
      <w:r w:rsidR="00DB75EC" w:rsidRPr="000A457F">
        <w:rPr>
          <w:rFonts w:cstheme="minorHAnsi"/>
        </w:rPr>
        <w:t>unlike</w:t>
      </w:r>
      <w:r w:rsidR="00C010B4" w:rsidRPr="000A457F">
        <w:rPr>
          <w:rFonts w:cstheme="minorHAnsi"/>
        </w:rPr>
        <w:t xml:space="preserve"> the case of the ethylenediamine (or similar substituted ligands) derivatives [M(</w:t>
      </w:r>
      <w:proofErr w:type="spellStart"/>
      <w:r w:rsidR="00C010B4" w:rsidRPr="000A457F">
        <w:rPr>
          <w:rFonts w:cstheme="minorHAnsi"/>
        </w:rPr>
        <w:t>en</w:t>
      </w:r>
      <w:proofErr w:type="spellEnd"/>
      <w:r w:rsidR="00C010B4" w:rsidRPr="000A457F">
        <w:rPr>
          <w:rFonts w:cstheme="minorHAnsi"/>
        </w:rPr>
        <w:t>)</w:t>
      </w:r>
      <w:r w:rsidR="00C010B4" w:rsidRPr="000A457F">
        <w:rPr>
          <w:rFonts w:cstheme="minorHAnsi"/>
          <w:vertAlign w:val="subscript"/>
        </w:rPr>
        <w:t>2</w:t>
      </w:r>
      <w:r w:rsidR="00C010B4" w:rsidRPr="000A457F">
        <w:rPr>
          <w:rFonts w:cstheme="minorHAnsi"/>
        </w:rPr>
        <w:t>[M’(CN)</w:t>
      </w:r>
      <w:r w:rsidR="00C010B4" w:rsidRPr="000A457F">
        <w:rPr>
          <w:rFonts w:cstheme="minorHAnsi"/>
          <w:vertAlign w:val="subscript"/>
        </w:rPr>
        <w:t>2</w:t>
      </w:r>
      <w:r w:rsidR="00C010B4" w:rsidRPr="000A457F">
        <w:rPr>
          <w:rFonts w:cstheme="minorHAnsi"/>
        </w:rPr>
        <w:t>]</w:t>
      </w:r>
      <w:r w:rsidR="00C010B4" w:rsidRPr="000A457F">
        <w:rPr>
          <w:rFonts w:cstheme="minorHAnsi"/>
          <w:vertAlign w:val="subscript"/>
        </w:rPr>
        <w:t>2</w:t>
      </w:r>
      <w:r w:rsidR="00C010B4" w:rsidRPr="000A457F">
        <w:rPr>
          <w:rFonts w:cstheme="minorHAnsi"/>
        </w:rPr>
        <w:t xml:space="preserve">} (M= Zn, Cu, M’=Ag, Au), </w:t>
      </w:r>
      <w:r w:rsidR="00DB75EC" w:rsidRPr="000A457F">
        <w:rPr>
          <w:rFonts w:cstheme="minorHAnsi"/>
        </w:rPr>
        <w:t xml:space="preserve">which </w:t>
      </w:r>
      <w:r w:rsidR="00C010B4" w:rsidRPr="000A457F">
        <w:rPr>
          <w:rFonts w:cstheme="minorHAnsi"/>
        </w:rPr>
        <w:t>are invariant</w:t>
      </w:r>
      <w:r w:rsidR="00240E37" w:rsidRPr="000A457F">
        <w:rPr>
          <w:rFonts w:cstheme="minorHAnsi"/>
        </w:rPr>
        <w:t>ly</w:t>
      </w:r>
      <w:r w:rsidR="00C010B4" w:rsidRPr="000A457F">
        <w:rPr>
          <w:rFonts w:cstheme="minorHAnsi"/>
        </w:rPr>
        <w:t xml:space="preserve"> in</w:t>
      </w:r>
      <w:r w:rsidR="00DB75EC" w:rsidRPr="000A457F">
        <w:rPr>
          <w:rFonts w:cstheme="minorHAnsi"/>
        </w:rPr>
        <w:t xml:space="preserve"> </w:t>
      </w:r>
      <w:r w:rsidR="00C010B4" w:rsidRPr="002D4595">
        <w:rPr>
          <w:rFonts w:cstheme="minorHAnsi"/>
          <w:i/>
          <w:iCs/>
        </w:rPr>
        <w:t>trans</w:t>
      </w:r>
      <w:r w:rsidR="00C010B4" w:rsidRPr="000A457F">
        <w:rPr>
          <w:rFonts w:cstheme="minorHAnsi"/>
        </w:rPr>
        <w:t xml:space="preserve"> configuration.</w:t>
      </w:r>
      <w:r w:rsidR="00A84E9C" w:rsidRPr="002C0C63">
        <w:rPr>
          <w:rFonts w:cstheme="minorHAnsi"/>
          <w:highlight w:val="yellow"/>
        </w:rPr>
        <w:fldChar w:fldCharType="begin">
          <w:fldData xml:space="preserve">PEVuZE5vdGU+PENpdGU+PEF1dGhvcj5BZ3VpYXI8L0F1dGhvcj48WWVhcj4yMDA5PC9ZZWFyPjxS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</w:fldData>
        </w:fldChar>
      </w:r>
      <w:r w:rsidR="00A84E9C" w:rsidRPr="002C0C63">
        <w:rPr>
          <w:rFonts w:cstheme="minorHAnsi"/>
          <w:highlight w:val="yellow"/>
        </w:rPr>
        <w:instrText xml:space="preserve"> ADDIN EN.CITE </w:instrText>
      </w:r>
      <w:r w:rsidR="00A84E9C" w:rsidRPr="002C0C63">
        <w:rPr>
          <w:rFonts w:cstheme="minorHAnsi"/>
          <w:highlight w:val="yellow"/>
        </w:rPr>
        <w:fldChar w:fldCharType="begin">
          <w:fldData xml:space="preserve">PEVuZE5vdGU+PENpdGU+PEF1dGhvcj5BZ3VpYXI8L0F1dGhvcj48WWVhcj4yMDA5PC9ZZWFyPjxS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</w:fldData>
        </w:fldChar>
      </w:r>
      <w:r w:rsidR="00A84E9C" w:rsidRPr="002C0C63">
        <w:rPr>
          <w:rFonts w:cstheme="minorHAnsi"/>
          <w:highlight w:val="yellow"/>
        </w:rPr>
        <w:instrText xml:space="preserve"> ADDIN EN.CITE.DATA </w:instrText>
      </w:r>
      <w:r w:rsidR="00A84E9C" w:rsidRPr="002C0C63">
        <w:rPr>
          <w:rFonts w:cstheme="minorHAnsi"/>
          <w:highlight w:val="yellow"/>
        </w:rPr>
      </w:r>
      <w:r w:rsidR="00A84E9C" w:rsidRPr="002C0C63">
        <w:rPr>
          <w:rFonts w:cstheme="minorHAnsi"/>
          <w:highlight w:val="yellow"/>
        </w:rPr>
        <w:fldChar w:fldCharType="end"/>
      </w:r>
      <w:r w:rsidR="00A84E9C" w:rsidRPr="002C0C63">
        <w:rPr>
          <w:rFonts w:cstheme="minorHAnsi"/>
          <w:highlight w:val="yellow"/>
        </w:rPr>
      </w:r>
      <w:r w:rsidR="00A84E9C" w:rsidRPr="002C0C63">
        <w:rPr>
          <w:rFonts w:cstheme="minorHAnsi"/>
          <w:highlight w:val="yellow"/>
        </w:rPr>
        <w:fldChar w:fldCharType="separate"/>
      </w:r>
      <w:r w:rsidR="00A84E9C" w:rsidRPr="002C0C63">
        <w:rPr>
          <w:rFonts w:cstheme="minorHAnsi"/>
          <w:noProof/>
          <w:highlight w:val="yellow"/>
          <w:vertAlign w:val="superscript"/>
        </w:rPr>
        <w:t>64-68</w:t>
      </w:r>
      <w:r w:rsidR="00A84E9C" w:rsidRPr="002C0C63">
        <w:rPr>
          <w:rFonts w:cstheme="minorHAnsi"/>
          <w:highlight w:val="yellow"/>
        </w:rPr>
        <w:fldChar w:fldCharType="end"/>
      </w:r>
      <w:r w:rsidR="002C0C63" w:rsidRPr="002C0C63">
        <w:rPr>
          <w:rFonts w:cstheme="minorHAnsi"/>
          <w:highlight w:val="yellow"/>
          <w:vertAlign w:val="superscript"/>
        </w:rPr>
        <w:t>,69-71</w:t>
      </w:r>
      <w:r w:rsidR="00C010B4" w:rsidRPr="000A457F">
        <w:rPr>
          <w:rFonts w:cstheme="minorHAnsi"/>
        </w:rPr>
        <w:t xml:space="preserve"> This difference </w:t>
      </w:r>
      <w:r w:rsidR="00DB75EC" w:rsidRPr="000A457F">
        <w:rPr>
          <w:rFonts w:cstheme="minorHAnsi"/>
        </w:rPr>
        <w:t>can</w:t>
      </w:r>
      <w:r w:rsidR="00C010B4" w:rsidRPr="000A457F">
        <w:rPr>
          <w:rFonts w:cstheme="minorHAnsi"/>
        </w:rPr>
        <w:t xml:space="preserve"> be attributed to steric factors.</w:t>
      </w:r>
    </w:p>
    <w:p w14:paraId="3538A5EA" w14:textId="7E4ED5B2" w:rsidR="00001A3B" w:rsidRPr="000A457F" w:rsidRDefault="008E4D25" w:rsidP="00001A3B">
      <w:pPr>
        <w:pStyle w:val="RSCB02ArticleText"/>
        <w:rPr>
          <w:rFonts w:cstheme="minorHAnsi"/>
        </w:rPr>
      </w:pPr>
      <w:r w:rsidRPr="002D4595">
        <w:rPr>
          <w:rFonts w:cstheme="minorHAnsi"/>
        </w:rPr>
        <w:t>By employing L</w:t>
      </w:r>
      <w:r w:rsidR="000113CA" w:rsidRPr="002D4595">
        <w:rPr>
          <w:rFonts w:cstheme="minorHAnsi"/>
        </w:rPr>
        <w:t>2</w:t>
      </w:r>
      <w:r w:rsidRPr="002D4595">
        <w:rPr>
          <w:rFonts w:cstheme="minorHAnsi"/>
        </w:rPr>
        <w:t xml:space="preserve">, </w:t>
      </w:r>
      <w:r w:rsidR="00BD0FF2" w:rsidRPr="00241051">
        <w:rPr>
          <w:rFonts w:cstheme="minorHAnsi"/>
        </w:rPr>
        <w:t xml:space="preserve">green </w:t>
      </w:r>
      <w:r w:rsidR="0000721D" w:rsidRPr="00241051">
        <w:rPr>
          <w:rFonts w:cstheme="minorHAnsi"/>
        </w:rPr>
        <w:t>crystals</w:t>
      </w:r>
      <w:r w:rsidRPr="002D4595">
        <w:rPr>
          <w:rFonts w:cstheme="minorHAnsi"/>
        </w:rPr>
        <w:t xml:space="preserve"> of </w:t>
      </w:r>
      <w:bookmarkStart w:id="5" w:name="_Hlk57824396"/>
      <w:r w:rsidRPr="002D4595">
        <w:rPr>
          <w:rFonts w:cstheme="minorHAnsi"/>
        </w:rPr>
        <w:t>K{[Cu(L</w:t>
      </w:r>
      <w:r w:rsidR="000113CA" w:rsidRPr="002D4595">
        <w:rPr>
          <w:rFonts w:cstheme="minorHAnsi"/>
        </w:rPr>
        <w:t>2</w:t>
      </w:r>
      <w:r w:rsidRPr="002D4595">
        <w:rPr>
          <w:rFonts w:cstheme="minorHAnsi"/>
        </w:rPr>
        <w:t>)</w:t>
      </w:r>
      <w:r w:rsidRPr="002D4595">
        <w:rPr>
          <w:rFonts w:cstheme="minorHAnsi"/>
          <w:vertAlign w:val="subscript"/>
        </w:rPr>
        <w:t>2</w:t>
      </w:r>
      <w:r w:rsidRPr="002D4595">
        <w:rPr>
          <w:rFonts w:cstheme="minorHAnsi"/>
        </w:rPr>
        <w:t>]</w:t>
      </w:r>
      <w:r w:rsidRPr="002D4595">
        <w:rPr>
          <w:rFonts w:cstheme="minorHAnsi"/>
          <w:vertAlign w:val="subscript"/>
        </w:rPr>
        <w:t>2</w:t>
      </w:r>
      <w:r w:rsidRPr="002D4595">
        <w:rPr>
          <w:rFonts w:cstheme="minorHAnsi"/>
        </w:rPr>
        <w:t>[(μ-CN)</w:t>
      </w:r>
      <w:r w:rsidRPr="002D4595">
        <w:rPr>
          <w:rFonts w:cstheme="minorHAnsi"/>
          <w:vertAlign w:val="subscript"/>
        </w:rPr>
        <w:t>2</w:t>
      </w:r>
      <w:r w:rsidRPr="002D4595">
        <w:rPr>
          <w:rFonts w:cstheme="minorHAnsi"/>
        </w:rPr>
        <w:t>Au</w:t>
      </w:r>
      <w:proofErr w:type="gramStart"/>
      <w:r w:rsidRPr="002D4595">
        <w:rPr>
          <w:rFonts w:cstheme="minorHAnsi"/>
        </w:rPr>
        <w:t>]}[</w:t>
      </w:r>
      <w:proofErr w:type="gramEnd"/>
      <w:r w:rsidRPr="002D4595">
        <w:rPr>
          <w:rFonts w:cstheme="minorHAnsi"/>
        </w:rPr>
        <w:t>Au(CN)</w:t>
      </w:r>
      <w:r w:rsidRPr="002D4595">
        <w:rPr>
          <w:rFonts w:cstheme="minorHAnsi"/>
          <w:vertAlign w:val="subscript"/>
        </w:rPr>
        <w:t>2</w:t>
      </w:r>
      <w:r w:rsidRPr="002D4595">
        <w:rPr>
          <w:rFonts w:cstheme="minorHAnsi"/>
        </w:rPr>
        <w:t>]</w:t>
      </w:r>
      <w:r w:rsidRPr="002D4595">
        <w:rPr>
          <w:rFonts w:cstheme="minorHAnsi"/>
          <w:vertAlign w:val="subscript"/>
        </w:rPr>
        <w:t>2</w:t>
      </w:r>
      <w:r w:rsidRPr="002D4595">
        <w:rPr>
          <w:rFonts w:cstheme="minorHAnsi"/>
        </w:rPr>
        <w:t>Cl</w:t>
      </w:r>
      <w:bookmarkEnd w:id="5"/>
      <w:r w:rsidR="0079716A" w:rsidRPr="002D4595">
        <w:rPr>
          <w:rFonts w:cstheme="minorHAnsi"/>
          <w:vertAlign w:val="subscript"/>
        </w:rPr>
        <w:t>2</w:t>
      </w:r>
      <w:r w:rsidRPr="002D4595">
        <w:rPr>
          <w:rFonts w:cstheme="minorHAnsi"/>
        </w:rPr>
        <w:t xml:space="preserve"> (</w:t>
      </w:r>
      <w:r w:rsidR="00B30DA1" w:rsidRPr="002D4595">
        <w:rPr>
          <w:rFonts w:cstheme="minorHAnsi"/>
          <w:b/>
          <w:bCs/>
        </w:rPr>
        <w:t>3</w:t>
      </w:r>
      <w:r w:rsidRPr="002D4595">
        <w:rPr>
          <w:rFonts w:cstheme="minorHAnsi"/>
        </w:rPr>
        <w:t xml:space="preserve">) </w:t>
      </w:r>
      <w:r w:rsidR="000B2FAF">
        <w:rPr>
          <w:rFonts w:cstheme="minorHAnsi"/>
        </w:rPr>
        <w:t>were</w:t>
      </w:r>
      <w:r w:rsidR="000B2FAF" w:rsidRPr="002D4595">
        <w:rPr>
          <w:rFonts w:cstheme="minorHAnsi"/>
        </w:rPr>
        <w:t xml:space="preserve"> </w:t>
      </w:r>
      <w:r w:rsidRPr="002D4595">
        <w:rPr>
          <w:rFonts w:cstheme="minorHAnsi"/>
        </w:rPr>
        <w:t>obtained</w:t>
      </w:r>
      <w:r w:rsidR="002D4595">
        <w:rPr>
          <w:rFonts w:cstheme="minorHAnsi"/>
        </w:rPr>
        <w:t xml:space="preserve"> </w:t>
      </w:r>
      <w:r w:rsidR="00094415" w:rsidRPr="002D4595">
        <w:rPr>
          <w:rFonts w:cstheme="minorHAnsi"/>
        </w:rPr>
        <w:t>from</w:t>
      </w:r>
      <w:r w:rsidR="00A00C26" w:rsidRPr="002D4595">
        <w:rPr>
          <w:rFonts w:cstheme="minorHAnsi"/>
        </w:rPr>
        <w:t xml:space="preserve"> DMSO solution</w:t>
      </w:r>
      <w:r w:rsidRPr="002D4595">
        <w:rPr>
          <w:rFonts w:cstheme="minorHAnsi"/>
        </w:rPr>
        <w:t xml:space="preserve">. In this case, the </w:t>
      </w:r>
      <w:proofErr w:type="gramStart"/>
      <w:r w:rsidR="00094415">
        <w:rPr>
          <w:rFonts w:cstheme="minorHAnsi"/>
        </w:rPr>
        <w:t>Cu</w:t>
      </w:r>
      <w:r w:rsidRPr="002D4595">
        <w:rPr>
          <w:rFonts w:cstheme="minorHAnsi"/>
        </w:rPr>
        <w:t>(</w:t>
      </w:r>
      <w:proofErr w:type="gramEnd"/>
      <w:r w:rsidRPr="002D4595">
        <w:rPr>
          <w:rFonts w:cstheme="minorHAnsi"/>
        </w:rPr>
        <w:t xml:space="preserve">II) </w:t>
      </w:r>
      <w:r w:rsidR="00EF7334" w:rsidRPr="002D4595">
        <w:rPr>
          <w:rFonts w:cstheme="minorHAnsi"/>
        </w:rPr>
        <w:t xml:space="preserve">centre </w:t>
      </w:r>
      <w:r w:rsidRPr="002D4595">
        <w:rPr>
          <w:rFonts w:cstheme="minorHAnsi"/>
        </w:rPr>
        <w:t xml:space="preserve">is penta-coordinated with two chelating ligands and a dicyanoaurate, </w:t>
      </w:r>
      <w:r w:rsidR="00A50BAB" w:rsidRPr="002D4595">
        <w:rPr>
          <w:rFonts w:cstheme="minorHAnsi"/>
        </w:rPr>
        <w:t xml:space="preserve">forming a nearly perfect trigonal bipyramid. Two copper </w:t>
      </w:r>
      <w:r w:rsidR="00EF7334" w:rsidRPr="002D4595">
        <w:rPr>
          <w:rFonts w:cstheme="minorHAnsi"/>
        </w:rPr>
        <w:t xml:space="preserve">centres </w:t>
      </w:r>
      <w:r w:rsidR="00A50BAB" w:rsidRPr="002D4595">
        <w:rPr>
          <w:rFonts w:cstheme="minorHAnsi"/>
        </w:rPr>
        <w:t xml:space="preserve">are bonded to the same dicyanoaurate, forming a positively </w:t>
      </w:r>
      <w:r w:rsidR="005F39C7" w:rsidRPr="002D4595">
        <w:rPr>
          <w:rFonts w:cstheme="minorHAnsi"/>
        </w:rPr>
        <w:t>charged {[Cu(L</w:t>
      </w:r>
      <w:r w:rsidR="000113CA" w:rsidRPr="002D4595">
        <w:rPr>
          <w:rFonts w:cstheme="minorHAnsi"/>
        </w:rPr>
        <w:t>2</w:t>
      </w:r>
      <w:r w:rsidR="005F39C7" w:rsidRPr="002D4595">
        <w:rPr>
          <w:rFonts w:cstheme="minorHAnsi"/>
        </w:rPr>
        <w:t>)</w:t>
      </w:r>
      <w:r w:rsidR="005F39C7" w:rsidRPr="002D4595">
        <w:rPr>
          <w:rFonts w:cstheme="minorHAnsi"/>
          <w:vertAlign w:val="subscript"/>
        </w:rPr>
        <w:t>2</w:t>
      </w:r>
      <w:r w:rsidR="005F39C7" w:rsidRPr="002D4595">
        <w:rPr>
          <w:rFonts w:cstheme="minorHAnsi"/>
        </w:rPr>
        <w:t>]</w:t>
      </w:r>
      <w:r w:rsidR="005F39C7" w:rsidRPr="002D4595">
        <w:rPr>
          <w:rFonts w:cstheme="minorHAnsi"/>
          <w:vertAlign w:val="subscript"/>
        </w:rPr>
        <w:t>2</w:t>
      </w:r>
      <w:r w:rsidR="005F39C7" w:rsidRPr="002D4595">
        <w:rPr>
          <w:rFonts w:cstheme="minorHAnsi"/>
        </w:rPr>
        <w:t>[(μ-CN)</w:t>
      </w:r>
      <w:r w:rsidR="005F39C7" w:rsidRPr="002D4595">
        <w:rPr>
          <w:rFonts w:cstheme="minorHAnsi"/>
          <w:vertAlign w:val="subscript"/>
        </w:rPr>
        <w:t>2</w:t>
      </w:r>
      <w:r w:rsidR="005F39C7" w:rsidRPr="002D4595">
        <w:rPr>
          <w:rFonts w:cstheme="minorHAnsi"/>
        </w:rPr>
        <w:t>Au]}</w:t>
      </w:r>
      <w:r w:rsidR="005F39C7" w:rsidRPr="002D4595">
        <w:rPr>
          <w:rFonts w:cstheme="minorHAnsi"/>
          <w:vertAlign w:val="superscript"/>
        </w:rPr>
        <w:t>3+</w:t>
      </w:r>
      <w:r w:rsidR="005F39C7" w:rsidRPr="002D4595">
        <w:rPr>
          <w:rFonts w:cstheme="minorHAnsi"/>
        </w:rPr>
        <w:t xml:space="preserve"> fragment</w:t>
      </w:r>
      <w:r w:rsidR="006C3FF5" w:rsidRPr="002D4595">
        <w:rPr>
          <w:rFonts w:cstheme="minorHAnsi"/>
        </w:rPr>
        <w:t xml:space="preserve"> (see Figure 3</w:t>
      </w:r>
      <w:r w:rsidR="005D5C94" w:rsidRPr="002D4595">
        <w:rPr>
          <w:rFonts w:cstheme="minorHAnsi"/>
        </w:rPr>
        <w:t>.3</w:t>
      </w:r>
      <w:r w:rsidR="006C3FF5" w:rsidRPr="002D4595">
        <w:rPr>
          <w:rFonts w:cstheme="minorHAnsi"/>
        </w:rPr>
        <w:t>)</w:t>
      </w:r>
      <w:r w:rsidR="005F39C7" w:rsidRPr="002D4595">
        <w:rPr>
          <w:rFonts w:cstheme="minorHAnsi"/>
        </w:rPr>
        <w:t xml:space="preserve">. This fragment interacts with two other dicyanoaurates through short </w:t>
      </w:r>
      <w:proofErr w:type="spellStart"/>
      <w:r w:rsidR="005F39C7" w:rsidRPr="002D4595">
        <w:rPr>
          <w:rFonts w:cstheme="minorHAnsi"/>
        </w:rPr>
        <w:t>aurophilic</w:t>
      </w:r>
      <w:proofErr w:type="spellEnd"/>
      <w:r w:rsidR="005F39C7" w:rsidRPr="002D4595">
        <w:rPr>
          <w:rFonts w:cstheme="minorHAnsi"/>
        </w:rPr>
        <w:t xml:space="preserve"> interactions </w:t>
      </w:r>
      <w:r w:rsidR="00B73275" w:rsidRPr="002D4595">
        <w:rPr>
          <w:rFonts w:cstheme="minorHAnsi"/>
        </w:rPr>
        <w:t>[</w:t>
      </w:r>
      <w:r w:rsidR="005F39C7" w:rsidRPr="002D4595">
        <w:rPr>
          <w:rFonts w:cstheme="minorHAnsi"/>
        </w:rPr>
        <w:t>d(</w:t>
      </w:r>
      <w:proofErr w:type="gramStart"/>
      <w:r w:rsidR="005F39C7" w:rsidRPr="002D4595">
        <w:rPr>
          <w:rFonts w:cstheme="minorHAnsi"/>
        </w:rPr>
        <w:t>Au(</w:t>
      </w:r>
      <w:proofErr w:type="gramEnd"/>
      <w:r w:rsidR="005F39C7" w:rsidRPr="002D4595">
        <w:rPr>
          <w:rFonts w:cstheme="minorHAnsi"/>
        </w:rPr>
        <w:t>1)</w:t>
      </w:r>
      <w:r w:rsidR="00B455DF" w:rsidRPr="000A457F">
        <w:rPr>
          <w:rFonts w:ascii="MS Gothic" w:eastAsia="MS Gothic" w:hAnsi="MS Gothic" w:cs="MS Gothic"/>
        </w:rPr>
        <w:t>…</w:t>
      </w:r>
      <w:r w:rsidR="005F39C7" w:rsidRPr="002D4595">
        <w:rPr>
          <w:rFonts w:cstheme="minorHAnsi"/>
        </w:rPr>
        <w:t>Au(2))=3.216(2) Å, d(Au(1)</w:t>
      </w:r>
      <w:r w:rsidR="00B455DF" w:rsidRPr="000A457F">
        <w:rPr>
          <w:rFonts w:ascii="MS Gothic" w:eastAsia="MS Gothic" w:hAnsi="MS Gothic" w:cs="MS Gothic"/>
        </w:rPr>
        <w:t>…</w:t>
      </w:r>
      <w:r w:rsidR="005F39C7" w:rsidRPr="002D4595">
        <w:rPr>
          <w:rFonts w:cstheme="minorHAnsi"/>
        </w:rPr>
        <w:t>Au(1))=3.171(2) Å</w:t>
      </w:r>
      <w:r w:rsidR="00B73275" w:rsidRPr="002D4595">
        <w:rPr>
          <w:rFonts w:cstheme="minorHAnsi"/>
        </w:rPr>
        <w:t>]</w:t>
      </w:r>
      <w:r w:rsidR="0095724A" w:rsidRPr="002D4595">
        <w:rPr>
          <w:rFonts w:cstheme="minorHAnsi"/>
        </w:rPr>
        <w:t xml:space="preserve"> forming </w:t>
      </w:r>
      <w:r w:rsidR="00B73275" w:rsidRPr="002D4595">
        <w:rPr>
          <w:rFonts w:cstheme="minorHAnsi"/>
        </w:rPr>
        <w:t>Au</w:t>
      </w:r>
      <w:r w:rsidR="0095724A" w:rsidRPr="002D4595">
        <w:rPr>
          <w:rFonts w:cstheme="minorHAnsi"/>
        </w:rPr>
        <w:t xml:space="preserve"> chains along the </w:t>
      </w:r>
      <w:r w:rsidR="0095724A" w:rsidRPr="002D4595">
        <w:rPr>
          <w:rFonts w:cstheme="minorHAnsi"/>
          <w:i/>
        </w:rPr>
        <w:t>a</w:t>
      </w:r>
      <w:r w:rsidR="00BE3634" w:rsidRPr="002D4595">
        <w:rPr>
          <w:rFonts w:cstheme="minorHAnsi"/>
        </w:rPr>
        <w:t xml:space="preserve"> </w:t>
      </w:r>
      <w:r w:rsidR="0095724A" w:rsidRPr="002D4595">
        <w:rPr>
          <w:rFonts w:cstheme="minorHAnsi"/>
        </w:rPr>
        <w:t xml:space="preserve">axis. </w:t>
      </w:r>
      <w:r w:rsidR="00B73275" w:rsidRPr="002D4595">
        <w:rPr>
          <w:rFonts w:cstheme="minorHAnsi"/>
        </w:rPr>
        <w:t>In t</w:t>
      </w:r>
      <w:r w:rsidR="00001A3B" w:rsidRPr="002D4595">
        <w:rPr>
          <w:rFonts w:cstheme="minorHAnsi"/>
        </w:rPr>
        <w:t xml:space="preserve">hese chains </w:t>
      </w:r>
      <w:r w:rsidR="00B73275" w:rsidRPr="002D4595">
        <w:rPr>
          <w:rFonts w:cstheme="minorHAnsi"/>
        </w:rPr>
        <w:t>there</w:t>
      </w:r>
      <w:r w:rsidR="002D6627" w:rsidRPr="002D4595">
        <w:rPr>
          <w:rFonts w:cstheme="minorHAnsi"/>
        </w:rPr>
        <w:t xml:space="preserve"> are</w:t>
      </w:r>
      <w:r w:rsidR="00B73275" w:rsidRPr="002D4595">
        <w:rPr>
          <w:rFonts w:cstheme="minorHAnsi"/>
        </w:rPr>
        <w:t xml:space="preserve"> </w:t>
      </w:r>
      <w:r w:rsidR="00001A3B" w:rsidRPr="002D4595">
        <w:rPr>
          <w:rFonts w:cstheme="minorHAnsi"/>
        </w:rPr>
        <w:t xml:space="preserve">one positive fragment and two negative fragments, with an anti-coulombic 2+ - - 2+ order. The two free dicyanoaurates are rotated </w:t>
      </w:r>
      <w:r w:rsidR="00E06081" w:rsidRPr="002D4595">
        <w:rPr>
          <w:rFonts w:cstheme="minorHAnsi"/>
        </w:rPr>
        <w:t xml:space="preserve">with </w:t>
      </w:r>
      <w:r w:rsidR="00001A3B" w:rsidRPr="002D4595">
        <w:rPr>
          <w:rFonts w:cstheme="minorHAnsi"/>
        </w:rPr>
        <w:t xml:space="preserve">respect to each other and </w:t>
      </w:r>
      <w:r w:rsidR="002D6627" w:rsidRPr="002D4595">
        <w:rPr>
          <w:rFonts w:cstheme="minorHAnsi"/>
        </w:rPr>
        <w:t xml:space="preserve">with </w:t>
      </w:r>
      <w:r w:rsidR="00001A3B" w:rsidRPr="002D4595">
        <w:rPr>
          <w:rFonts w:cstheme="minorHAnsi"/>
        </w:rPr>
        <w:t>respect to the positively charg</w:t>
      </w:r>
      <w:r w:rsidR="00001A3B" w:rsidRPr="000A457F">
        <w:rPr>
          <w:rFonts w:cstheme="minorHAnsi"/>
        </w:rPr>
        <w:t xml:space="preserve">ed fragment </w:t>
      </w:r>
      <w:r w:rsidR="00B73275" w:rsidRPr="000A457F">
        <w:rPr>
          <w:rFonts w:cstheme="minorHAnsi"/>
        </w:rPr>
        <w:t>[</w:t>
      </w:r>
      <w:r w:rsidR="00001A3B" w:rsidRPr="000A457F">
        <w:rPr>
          <w:rFonts w:cstheme="minorHAnsi"/>
        </w:rPr>
        <w:t>torsional angle (N(2)-Au(2)-Au(1)-</w:t>
      </w:r>
      <w:proofErr w:type="gramStart"/>
      <w:r w:rsidR="00001A3B" w:rsidRPr="000A457F">
        <w:rPr>
          <w:rFonts w:cstheme="minorHAnsi"/>
        </w:rPr>
        <w:t>N(</w:t>
      </w:r>
      <w:proofErr w:type="gramEnd"/>
      <w:r w:rsidR="00001A3B" w:rsidRPr="000A457F">
        <w:rPr>
          <w:rFonts w:cstheme="minorHAnsi"/>
        </w:rPr>
        <w:t>1))=39.93(8)° and torsional angle (N(1)-Au(1)-Au(1)-N(1))=79.95(8)°, see Figure 3</w:t>
      </w:r>
      <w:r w:rsidR="00240E37" w:rsidRPr="000A457F">
        <w:rPr>
          <w:rFonts w:cstheme="minorHAnsi"/>
        </w:rPr>
        <w:t>.</w:t>
      </w:r>
      <w:r w:rsidR="005D5C94" w:rsidRPr="000A457F">
        <w:rPr>
          <w:rFonts w:cstheme="minorHAnsi"/>
        </w:rPr>
        <w:t>3</w:t>
      </w:r>
      <w:r w:rsidR="00B73275" w:rsidRPr="000A457F">
        <w:rPr>
          <w:rFonts w:cstheme="minorHAnsi"/>
        </w:rPr>
        <w:t>]</w:t>
      </w:r>
      <w:r w:rsidR="002D6627" w:rsidRPr="000A457F">
        <w:rPr>
          <w:rFonts w:cstheme="minorHAnsi"/>
        </w:rPr>
        <w:t>. T</w:t>
      </w:r>
      <w:r w:rsidR="00001A3B" w:rsidRPr="000A457F">
        <w:rPr>
          <w:rFonts w:cstheme="minorHAnsi"/>
        </w:rPr>
        <w:t xml:space="preserve">he aromatic rings of </w:t>
      </w:r>
      <w:r w:rsidR="00A3782B" w:rsidRPr="000A457F">
        <w:rPr>
          <w:rFonts w:cstheme="minorHAnsi"/>
        </w:rPr>
        <w:t>L2</w:t>
      </w:r>
      <w:r w:rsidR="00001A3B" w:rsidRPr="000A457F">
        <w:rPr>
          <w:rFonts w:cstheme="minorHAnsi"/>
        </w:rPr>
        <w:t xml:space="preserve"> bonded to the </w:t>
      </w:r>
      <w:proofErr w:type="gramStart"/>
      <w:r w:rsidR="00001A3B" w:rsidRPr="000A457F">
        <w:rPr>
          <w:rFonts w:cstheme="minorHAnsi"/>
        </w:rPr>
        <w:t>Cu</w:t>
      </w:r>
      <w:r w:rsidR="007946E6">
        <w:rPr>
          <w:rFonts w:cstheme="minorHAnsi"/>
        </w:rPr>
        <w:t>(</w:t>
      </w:r>
      <w:proofErr w:type="gramEnd"/>
      <w:r w:rsidR="007946E6">
        <w:rPr>
          <w:rFonts w:cstheme="minorHAnsi"/>
        </w:rPr>
        <w:t>II)</w:t>
      </w:r>
      <w:r w:rsidR="00001A3B" w:rsidRPr="000A457F">
        <w:rPr>
          <w:rFonts w:cstheme="minorHAnsi"/>
        </w:rPr>
        <w:t xml:space="preserve"> </w:t>
      </w:r>
      <w:r w:rsidR="008D4DA2" w:rsidRPr="000A457F">
        <w:rPr>
          <w:rFonts w:cstheme="minorHAnsi"/>
        </w:rPr>
        <w:t xml:space="preserve">centres </w:t>
      </w:r>
      <w:r w:rsidR="00B73275" w:rsidRPr="000A457F">
        <w:rPr>
          <w:rFonts w:cstheme="minorHAnsi"/>
        </w:rPr>
        <w:t xml:space="preserve">form </w:t>
      </w:r>
      <w:r w:rsidR="002D6627" w:rsidRPr="000A457F">
        <w:rPr>
          <w:rFonts w:cstheme="minorHAnsi"/>
        </w:rPr>
        <w:t>cradles, which</w:t>
      </w:r>
      <w:r w:rsidR="00B73275" w:rsidRPr="000A457F">
        <w:rPr>
          <w:rFonts w:cstheme="minorHAnsi"/>
        </w:rPr>
        <w:t xml:space="preserve"> </w:t>
      </w:r>
      <w:r w:rsidR="00001A3B" w:rsidRPr="000A457F">
        <w:rPr>
          <w:rFonts w:cstheme="minorHAnsi"/>
        </w:rPr>
        <w:t xml:space="preserve">define channels </w:t>
      </w:r>
      <w:r w:rsidR="002D6627" w:rsidRPr="000A457F">
        <w:rPr>
          <w:rFonts w:cstheme="minorHAnsi"/>
        </w:rPr>
        <w:t>filled with</w:t>
      </w:r>
      <w:r w:rsidR="00001A3B" w:rsidRPr="000A457F">
        <w:rPr>
          <w:rFonts w:cstheme="minorHAnsi"/>
        </w:rPr>
        <w:t xml:space="preserve"> a </w:t>
      </w:r>
      <w:r w:rsidR="00B73275" w:rsidRPr="000A457F">
        <w:rPr>
          <w:rFonts w:cstheme="minorHAnsi"/>
        </w:rPr>
        <w:t>residual disordered</w:t>
      </w:r>
      <w:r w:rsidR="00001A3B" w:rsidRPr="000A457F">
        <w:rPr>
          <w:rFonts w:cstheme="minorHAnsi"/>
        </w:rPr>
        <w:t xml:space="preserve"> electron</w:t>
      </w:r>
      <w:r w:rsidR="00BF67BF">
        <w:rPr>
          <w:rFonts w:cstheme="minorHAnsi"/>
        </w:rPr>
        <w:t xml:space="preserve"> d</w:t>
      </w:r>
      <w:r w:rsidR="00001A3B" w:rsidRPr="000A457F">
        <w:rPr>
          <w:rFonts w:cstheme="minorHAnsi"/>
        </w:rPr>
        <w:t xml:space="preserve">ensity. This electron density </w:t>
      </w:r>
      <w:r w:rsidR="00B73275" w:rsidRPr="000A457F">
        <w:rPr>
          <w:rFonts w:cstheme="minorHAnsi"/>
        </w:rPr>
        <w:t>was</w:t>
      </w:r>
      <w:r w:rsidR="00001A3B" w:rsidRPr="000A457F">
        <w:rPr>
          <w:rFonts w:cstheme="minorHAnsi"/>
        </w:rPr>
        <w:t xml:space="preserve"> interpreted </w:t>
      </w:r>
      <w:r w:rsidR="002D6627" w:rsidRPr="000A457F">
        <w:rPr>
          <w:rFonts w:cstheme="minorHAnsi"/>
        </w:rPr>
        <w:t>as</w:t>
      </w:r>
      <w:r w:rsidR="00001A3B" w:rsidRPr="000A457F">
        <w:rPr>
          <w:rFonts w:cstheme="minorHAnsi"/>
        </w:rPr>
        <w:t xml:space="preserve"> disordered potassium and chloride ions.</w:t>
      </w:r>
    </w:p>
    <w:p w14:paraId="1FE1531A" w14:textId="4C2CEA12" w:rsidR="00A706CA" w:rsidRPr="00537111" w:rsidRDefault="00001A3B" w:rsidP="005B06A6">
      <w:pPr>
        <w:pStyle w:val="RSCB02ArticleText"/>
        <w:rPr>
          <w:rFonts w:cstheme="minorHAnsi"/>
          <w:vertAlign w:val="superscript"/>
        </w:rPr>
      </w:pPr>
      <w:r w:rsidRPr="002D4595">
        <w:rPr>
          <w:rFonts w:cstheme="minorHAnsi"/>
        </w:rPr>
        <w:t xml:space="preserve">With </w:t>
      </w:r>
      <w:r w:rsidR="00FF72BA" w:rsidRPr="002D4595">
        <w:rPr>
          <w:rFonts w:cstheme="minorHAnsi"/>
        </w:rPr>
        <w:t>strongly</w:t>
      </w:r>
      <w:r w:rsidR="00025464" w:rsidRPr="002D4595">
        <w:rPr>
          <w:rFonts w:cstheme="minorHAnsi"/>
        </w:rPr>
        <w:t xml:space="preserve"> substituted</w:t>
      </w:r>
      <w:r w:rsidRPr="002D4595">
        <w:rPr>
          <w:rFonts w:cstheme="minorHAnsi"/>
        </w:rPr>
        <w:t xml:space="preserve"> L</w:t>
      </w:r>
      <w:r w:rsidR="00B30DA1" w:rsidRPr="002D4595">
        <w:rPr>
          <w:rFonts w:cstheme="minorHAnsi"/>
        </w:rPr>
        <w:t>3</w:t>
      </w:r>
      <w:r w:rsidRPr="002D4595">
        <w:rPr>
          <w:rFonts w:cstheme="minorHAnsi"/>
        </w:rPr>
        <w:t xml:space="preserve">, we </w:t>
      </w:r>
      <w:r w:rsidR="00A706CA" w:rsidRPr="002D4595">
        <w:rPr>
          <w:rFonts w:cstheme="minorHAnsi"/>
        </w:rPr>
        <w:t>obtained {</w:t>
      </w:r>
      <w:r w:rsidRPr="002D4595">
        <w:rPr>
          <w:rFonts w:cstheme="minorHAnsi"/>
        </w:rPr>
        <w:t>Cu(L</w:t>
      </w:r>
      <w:r w:rsidR="000113CA" w:rsidRPr="002D4595">
        <w:rPr>
          <w:rFonts w:cstheme="minorHAnsi"/>
        </w:rPr>
        <w:t>3</w:t>
      </w:r>
      <w:r w:rsidRPr="002D4595">
        <w:rPr>
          <w:rFonts w:cstheme="minorHAnsi"/>
        </w:rPr>
        <w:t>)</w:t>
      </w:r>
      <w:r w:rsidRPr="002D4595">
        <w:rPr>
          <w:rFonts w:cstheme="minorHAnsi"/>
          <w:vertAlign w:val="subscript"/>
        </w:rPr>
        <w:t>2</w:t>
      </w:r>
      <w:r w:rsidRPr="002D4595">
        <w:rPr>
          <w:rFonts w:cstheme="minorHAnsi"/>
        </w:rPr>
        <w:t>[(μ-</w:t>
      </w:r>
      <w:proofErr w:type="gramStart"/>
      <w:r w:rsidRPr="002D4595">
        <w:rPr>
          <w:rFonts w:cstheme="minorHAnsi"/>
        </w:rPr>
        <w:t>CN)</w:t>
      </w:r>
      <w:proofErr w:type="spellStart"/>
      <w:r w:rsidRPr="002D4595">
        <w:rPr>
          <w:rFonts w:cstheme="minorHAnsi"/>
        </w:rPr>
        <w:t>AuCN</w:t>
      </w:r>
      <w:proofErr w:type="spellEnd"/>
      <w:proofErr w:type="gramEnd"/>
      <w:r w:rsidRPr="002D4595">
        <w:rPr>
          <w:rFonts w:cstheme="minorHAnsi"/>
        </w:rPr>
        <w:t>]</w:t>
      </w:r>
      <w:r w:rsidRPr="002D4595">
        <w:rPr>
          <w:rFonts w:cstheme="minorHAnsi"/>
          <w:vertAlign w:val="subscript"/>
        </w:rPr>
        <w:t>2</w:t>
      </w:r>
      <w:r w:rsidRPr="002D4595">
        <w:rPr>
          <w:rFonts w:cstheme="minorHAnsi"/>
        </w:rPr>
        <w:t>}</w:t>
      </w:r>
      <w:r w:rsidRPr="002D4595">
        <w:rPr>
          <w:rFonts w:ascii="MS Gothic" w:eastAsia="MS Gothic" w:hAnsi="MS Gothic" w:cs="MS Gothic"/>
        </w:rPr>
        <w:t>‧</w:t>
      </w:r>
      <w:r w:rsidRPr="002D4595">
        <w:rPr>
          <w:rFonts w:cstheme="minorHAnsi"/>
        </w:rPr>
        <w:t>DMSO</w:t>
      </w:r>
      <w:r w:rsidR="00A3782B" w:rsidRPr="002D4595">
        <w:rPr>
          <w:rFonts w:cstheme="minorHAnsi"/>
        </w:rPr>
        <w:t xml:space="preserve"> </w:t>
      </w:r>
      <w:r w:rsidRPr="002D4595">
        <w:rPr>
          <w:rFonts w:cstheme="minorHAnsi"/>
        </w:rPr>
        <w:t>(</w:t>
      </w:r>
      <w:r w:rsidR="00B30DA1" w:rsidRPr="002D4595">
        <w:rPr>
          <w:rFonts w:cstheme="minorHAnsi"/>
          <w:b/>
          <w:bCs/>
        </w:rPr>
        <w:t>4</w:t>
      </w:r>
      <w:r w:rsidRPr="002D4595">
        <w:rPr>
          <w:rFonts w:cstheme="minorHAnsi"/>
        </w:rPr>
        <w:t>) (Figure 4</w:t>
      </w:r>
      <w:r w:rsidR="004E497C" w:rsidRPr="002D4595">
        <w:rPr>
          <w:rFonts w:cstheme="minorHAnsi"/>
        </w:rPr>
        <w:t>.</w:t>
      </w:r>
      <w:r w:rsidR="005D5C94" w:rsidRPr="002D4595">
        <w:rPr>
          <w:rFonts w:cstheme="minorHAnsi"/>
        </w:rPr>
        <w:t>4</w:t>
      </w:r>
      <w:r w:rsidRPr="002D4595">
        <w:rPr>
          <w:rFonts w:cstheme="minorHAnsi"/>
        </w:rPr>
        <w:t xml:space="preserve">). Both dicyanoaurate anions are directly coordinated to the copper </w:t>
      </w:r>
      <w:r w:rsidR="0024471F" w:rsidRPr="002D4595">
        <w:rPr>
          <w:rFonts w:cstheme="minorHAnsi"/>
        </w:rPr>
        <w:t>centre</w:t>
      </w:r>
      <w:r w:rsidRPr="002D4595">
        <w:rPr>
          <w:rFonts w:cstheme="minorHAnsi"/>
        </w:rPr>
        <w:t xml:space="preserve">, forming </w:t>
      </w:r>
      <w:r w:rsidR="00025464" w:rsidRPr="002D4595">
        <w:rPr>
          <w:rFonts w:cstheme="minorHAnsi"/>
        </w:rPr>
        <w:t xml:space="preserve">a distorted octahedral environment </w:t>
      </w:r>
      <w:r w:rsidRPr="002D4595">
        <w:rPr>
          <w:rFonts w:cstheme="minorHAnsi"/>
        </w:rPr>
        <w:t xml:space="preserve">with the aromatic ligands. The pseudo Jahn-Teller effect is quite strong, shortening the axial distance </w:t>
      </w:r>
      <w:r w:rsidR="00FF72BA" w:rsidRPr="002D4595">
        <w:rPr>
          <w:rFonts w:cstheme="minorHAnsi"/>
        </w:rPr>
        <w:t>Cu(1)</w:t>
      </w:r>
      <w:r w:rsidR="00BC558D" w:rsidRPr="000A457F">
        <w:rPr>
          <w:rFonts w:cstheme="minorHAnsi"/>
        </w:rPr>
        <w:t>–</w:t>
      </w:r>
      <w:proofErr w:type="gramStart"/>
      <w:r w:rsidR="00FF72BA" w:rsidRPr="002D4595">
        <w:rPr>
          <w:rFonts w:cstheme="minorHAnsi"/>
        </w:rPr>
        <w:t>N(</w:t>
      </w:r>
      <w:proofErr w:type="gramEnd"/>
      <w:r w:rsidR="00FF72BA" w:rsidRPr="002D4595">
        <w:rPr>
          <w:rFonts w:cstheme="minorHAnsi"/>
        </w:rPr>
        <w:t xml:space="preserve">3) </w:t>
      </w:r>
      <w:r w:rsidR="00387535" w:rsidRPr="000A457F">
        <w:rPr>
          <w:rFonts w:cstheme="minorHAnsi"/>
        </w:rPr>
        <w:t>(</w:t>
      </w:r>
      <w:r w:rsidRPr="002D4595">
        <w:rPr>
          <w:rFonts w:cstheme="minorHAnsi"/>
        </w:rPr>
        <w:t>2.012(5) Å</w:t>
      </w:r>
      <w:r w:rsidR="00387535" w:rsidRPr="000A457F">
        <w:rPr>
          <w:rFonts w:cstheme="minorHAnsi"/>
        </w:rPr>
        <w:t>)</w:t>
      </w:r>
      <w:r w:rsidRPr="002D4595">
        <w:rPr>
          <w:rFonts w:cstheme="minorHAnsi"/>
        </w:rPr>
        <w:t xml:space="preserve"> compared to the equatorial Cu(1)</w:t>
      </w:r>
      <w:r w:rsidR="00BC558D" w:rsidRPr="000A457F">
        <w:rPr>
          <w:rFonts w:cstheme="minorHAnsi"/>
        </w:rPr>
        <w:t>–</w:t>
      </w:r>
      <w:r w:rsidRPr="002D4595">
        <w:rPr>
          <w:rFonts w:cstheme="minorHAnsi"/>
        </w:rPr>
        <w:t>N(4) and Cu(1)</w:t>
      </w:r>
      <w:r w:rsidR="00BC558D" w:rsidRPr="000A457F">
        <w:rPr>
          <w:rFonts w:cstheme="minorHAnsi"/>
        </w:rPr>
        <w:t>–</w:t>
      </w:r>
      <w:r w:rsidRPr="002D4595">
        <w:rPr>
          <w:rFonts w:cstheme="minorHAnsi"/>
        </w:rPr>
        <w:t>N(1)</w:t>
      </w:r>
      <w:r w:rsidR="00DF464E" w:rsidRPr="000A457F">
        <w:rPr>
          <w:rFonts w:cstheme="minorHAnsi"/>
        </w:rPr>
        <w:t xml:space="preserve"> (</w:t>
      </w:r>
      <w:r w:rsidRPr="002D4595">
        <w:rPr>
          <w:rFonts w:cstheme="minorHAnsi"/>
        </w:rPr>
        <w:t>2.238(4) Å and 2.158(5) Å respectively</w:t>
      </w:r>
      <w:r w:rsidR="00DF464E" w:rsidRPr="000A457F">
        <w:rPr>
          <w:rFonts w:cstheme="minorHAnsi"/>
        </w:rPr>
        <w:t>)</w:t>
      </w:r>
      <w:r w:rsidRPr="002D4595">
        <w:rPr>
          <w:rFonts w:cstheme="minorHAnsi"/>
        </w:rPr>
        <w:t>. Also in this case, the</w:t>
      </w:r>
      <w:r w:rsidR="00DF464E" w:rsidRPr="000A457F">
        <w:rPr>
          <w:rFonts w:cstheme="minorHAnsi"/>
        </w:rPr>
        <w:t xml:space="preserve">re </w:t>
      </w:r>
      <w:r w:rsidR="002E1F35">
        <w:rPr>
          <w:rFonts w:cstheme="minorHAnsi"/>
        </w:rPr>
        <w:t xml:space="preserve">is </w:t>
      </w:r>
      <w:r w:rsidR="00DF464E" w:rsidRPr="000A457F">
        <w:rPr>
          <w:rFonts w:cstheme="minorHAnsi"/>
        </w:rPr>
        <w:t>a strong</w:t>
      </w:r>
      <w:r w:rsidRPr="002D4595">
        <w:rPr>
          <w:rFonts w:cstheme="minorHAnsi"/>
        </w:rPr>
        <w:t xml:space="preserve"> similarity with</w:t>
      </w:r>
      <w:r w:rsidR="00A706CA" w:rsidRPr="00A706CA">
        <w:rPr>
          <w:rFonts w:cstheme="minorHAnsi"/>
        </w:rPr>
        <w:t xml:space="preserve"> </w:t>
      </w:r>
      <w:r w:rsidR="00A706CA" w:rsidRPr="002D4595">
        <w:rPr>
          <w:rFonts w:cstheme="minorHAnsi"/>
        </w:rPr>
        <w:t>the zinc complex {Zn(L3)</w:t>
      </w:r>
      <w:r w:rsidR="00A706CA" w:rsidRPr="002D4595">
        <w:rPr>
          <w:rFonts w:cstheme="minorHAnsi"/>
          <w:vertAlign w:val="subscript"/>
        </w:rPr>
        <w:t>2</w:t>
      </w:r>
      <w:r w:rsidR="00A706CA" w:rsidRPr="002D4595">
        <w:rPr>
          <w:rFonts w:cstheme="minorHAnsi"/>
        </w:rPr>
        <w:t>[(μ-CN)Au(CN)]</w:t>
      </w:r>
      <w:r w:rsidR="00A706CA" w:rsidRPr="002D4595">
        <w:rPr>
          <w:rFonts w:cstheme="minorHAnsi"/>
          <w:vertAlign w:val="subscript"/>
        </w:rPr>
        <w:t>2</w:t>
      </w:r>
      <w:r w:rsidR="00A706CA" w:rsidRPr="002D4595">
        <w:rPr>
          <w:rFonts w:cstheme="minorHAnsi"/>
        </w:rPr>
        <w:t>}</w:t>
      </w:r>
      <w:r w:rsidR="00A706CA" w:rsidRPr="002D4595">
        <w:rPr>
          <w:rFonts w:ascii="MS Gothic" w:eastAsia="MS Gothic" w:hAnsi="MS Gothic" w:cs="MS Gothic"/>
        </w:rPr>
        <w:t>‧</w:t>
      </w:r>
      <w:r w:rsidR="00A706CA" w:rsidRPr="002D4595">
        <w:rPr>
          <w:rFonts w:cstheme="minorHAnsi"/>
        </w:rPr>
        <w:t>DMSO</w:t>
      </w:r>
      <w:r w:rsidR="00A706CA" w:rsidRPr="002D4595">
        <w:rPr>
          <w:rFonts w:cstheme="minorHAnsi"/>
        </w:rPr>
        <w:fldChar w:fldCharType="begin"/>
      </w:r>
      <w:r w:rsidR="00A706CA" w:rsidRPr="002D4595">
        <w:rPr>
          <w:rFonts w:cstheme="minorHAnsi"/>
        </w:rPr>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00A706CA" w:rsidRPr="002D4595">
        <w:rPr>
          <w:rFonts w:cstheme="minorHAnsi"/>
        </w:rPr>
        <w:fldChar w:fldCharType="separate"/>
      </w:r>
      <w:r w:rsidR="00A706CA" w:rsidRPr="002D4595">
        <w:rPr>
          <w:rFonts w:cstheme="minorHAnsi"/>
          <w:noProof/>
          <w:vertAlign w:val="superscript"/>
        </w:rPr>
        <w:t>29</w:t>
      </w:r>
      <w:r w:rsidR="00A706CA" w:rsidRPr="002D4595">
        <w:rPr>
          <w:rFonts w:cstheme="minorHAnsi"/>
        </w:rPr>
        <w:fldChar w:fldCharType="end"/>
      </w:r>
      <w:r w:rsidR="00A706CA" w:rsidRPr="002D4595">
        <w:rPr>
          <w:rFonts w:cstheme="minorHAnsi"/>
        </w:rPr>
        <w:t>,</w:t>
      </w:r>
      <w:r w:rsidR="00A706CA" w:rsidRPr="000A457F">
        <w:rPr>
          <w:rFonts w:cstheme="minorHAnsi"/>
        </w:rPr>
        <w:t xml:space="preserve"> </w:t>
      </w:r>
      <w:r w:rsidR="00A706CA" w:rsidRPr="002D4595">
        <w:rPr>
          <w:rFonts w:cstheme="minorHAnsi"/>
        </w:rPr>
        <w:t>not</w:t>
      </w:r>
      <w:r w:rsidR="00A706CA" w:rsidRPr="00A706CA">
        <w:rPr>
          <w:rFonts w:cstheme="minorHAnsi"/>
        </w:rPr>
        <w:t xml:space="preserve"> </w:t>
      </w:r>
      <w:r w:rsidR="00A706CA" w:rsidRPr="002D4595">
        <w:rPr>
          <w:rFonts w:cstheme="minorHAnsi"/>
        </w:rPr>
        <w:t>consider</w:t>
      </w:r>
      <w:r w:rsidR="00A706CA" w:rsidRPr="000A457F">
        <w:rPr>
          <w:rFonts w:cstheme="minorHAnsi"/>
        </w:rPr>
        <w:t>ing</w:t>
      </w:r>
      <w:r w:rsidR="00A706CA" w:rsidRPr="002D4595">
        <w:rPr>
          <w:rFonts w:cstheme="minorHAnsi"/>
        </w:rPr>
        <w:t xml:space="preserve"> the inherent distortion. However, with copper it</w:t>
      </w:r>
      <w:r w:rsidR="00A706CA" w:rsidRPr="00A706CA">
        <w:rPr>
          <w:rFonts w:cstheme="minorHAnsi"/>
        </w:rPr>
        <w:t xml:space="preserve"> </w:t>
      </w:r>
      <w:r w:rsidR="00A706CA" w:rsidRPr="000A457F">
        <w:rPr>
          <w:rFonts w:cstheme="minorHAnsi"/>
        </w:rPr>
        <w:t>was not possible to obtain the homologous coordination polymer from DMF.</w:t>
      </w:r>
      <w:r w:rsidR="00A706CA" w:rsidRPr="000A457F">
        <w:rPr>
          <w:rFonts w:cstheme="minorHAnsi"/>
        </w:rPr>
        <w:fldChar w:fldCharType="begin"/>
      </w:r>
      <w:r w:rsidR="00A706CA" w:rsidRPr="000A457F">
        <w:rPr>
          <w:rFonts w:cstheme="minorHAnsi"/>
        </w:rPr>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00A706CA" w:rsidRPr="000A457F">
        <w:rPr>
          <w:rFonts w:cstheme="minorHAnsi"/>
        </w:rPr>
        <w:fldChar w:fldCharType="separate"/>
      </w:r>
      <w:r w:rsidR="00A706CA" w:rsidRPr="000A457F">
        <w:rPr>
          <w:rFonts w:cstheme="minorHAnsi"/>
          <w:noProof/>
          <w:vertAlign w:val="superscript"/>
        </w:rPr>
        <w:t>29</w:t>
      </w:r>
      <w:r w:rsidR="00A706CA" w:rsidRPr="000A457F">
        <w:rPr>
          <w:rFonts w:cstheme="minorHAnsi"/>
        </w:rPr>
        <w:fldChar w:fldCharType="end"/>
      </w:r>
      <w:r w:rsidR="00A706CA" w:rsidRPr="000A457F">
        <w:rPr>
          <w:rFonts w:cstheme="minorHAnsi"/>
        </w:rPr>
        <w:t xml:space="preserve"> </w:t>
      </w:r>
      <w:proofErr w:type="spellStart"/>
      <w:r w:rsidR="00A706CA" w:rsidRPr="000A457F">
        <w:rPr>
          <w:rFonts w:cstheme="minorHAnsi"/>
        </w:rPr>
        <w:t>Imidazo</w:t>
      </w:r>
      <w:proofErr w:type="spellEnd"/>
      <w:r w:rsidR="00A706CA" w:rsidRPr="000A457F">
        <w:rPr>
          <w:rFonts w:cstheme="minorHAnsi"/>
        </w:rPr>
        <w:t>[1,5a]pyridines may form mono- and bis-coordinated complexes with copper,</w:t>
      </w:r>
      <w:r w:rsidR="00A706CA" w:rsidRPr="000A457F">
        <w:rPr>
          <w:rFonts w:cstheme="minorHAnsi"/>
        </w:rPr>
        <w:fldChar w:fldCharType="begin">
          <w:fldData xml:space="preserve">PEVuZE5vdGU+PENpdGU+PEF1dGhvcj5Wb2xwaTwvQXV0aG9yPjxZZWFyPjIwMjA8L1llYXI+PFJl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</w:fldData>
        </w:fldChar>
      </w:r>
      <w:r w:rsidR="00A706CA" w:rsidRPr="000A457F">
        <w:rPr>
          <w:rFonts w:cstheme="minorHAnsi"/>
        </w:rPr>
        <w:instrText xml:space="preserve"> ADDIN EN.CITE </w:instrText>
      </w:r>
      <w:r w:rsidR="00A706CA" w:rsidRPr="000A457F">
        <w:rPr>
          <w:rFonts w:cstheme="minorHAnsi"/>
        </w:rPr>
        <w:fldChar w:fldCharType="begin">
          <w:fldData xml:space="preserve">PEVuZE5vdGU+PENpdGU+PEF1dGhvcj5Wb2xwaTwvQXV0aG9yPjxZZWFyPjIwMjA8L1llYXI+PFJl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</w:fldData>
        </w:fldChar>
      </w:r>
      <w:r w:rsidR="00A706CA" w:rsidRPr="000A457F">
        <w:rPr>
          <w:rFonts w:cstheme="minorHAnsi"/>
        </w:rPr>
        <w:instrText xml:space="preserve"> ADDIN EN.CITE.DATA </w:instrText>
      </w:r>
      <w:r w:rsidR="00A706CA" w:rsidRPr="000A457F">
        <w:rPr>
          <w:rFonts w:cstheme="minorHAnsi"/>
        </w:rPr>
      </w:r>
      <w:r w:rsidR="00A706CA" w:rsidRPr="000A457F">
        <w:rPr>
          <w:rFonts w:cstheme="minorHAnsi"/>
        </w:rPr>
        <w:fldChar w:fldCharType="end"/>
      </w:r>
      <w:r w:rsidR="00A706CA" w:rsidRPr="000A457F">
        <w:rPr>
          <w:rFonts w:cstheme="minorHAnsi"/>
        </w:rPr>
      </w:r>
      <w:r w:rsidR="00A706CA" w:rsidRPr="000A457F">
        <w:rPr>
          <w:rFonts w:cstheme="minorHAnsi"/>
        </w:rPr>
        <w:fldChar w:fldCharType="separate"/>
      </w:r>
      <w:r w:rsidR="00A706CA" w:rsidRPr="000A457F">
        <w:rPr>
          <w:rFonts w:cstheme="minorHAnsi"/>
          <w:noProof/>
          <w:vertAlign w:val="superscript"/>
        </w:rPr>
        <w:t>45,72-74</w:t>
      </w:r>
      <w:r w:rsidR="00A706CA" w:rsidRPr="000A457F">
        <w:rPr>
          <w:rFonts w:cstheme="minorHAnsi"/>
        </w:rPr>
        <w:fldChar w:fldCharType="end"/>
      </w:r>
      <w:r w:rsidR="00A706CA" w:rsidRPr="000A457F">
        <w:rPr>
          <w:rFonts w:cstheme="minorHAnsi"/>
        </w:rPr>
        <w:t xml:space="preserve"> but in this case no mono-chelated crystalline product was detected. In CSD database </w:t>
      </w:r>
      <w:proofErr w:type="gramStart"/>
      <w:r w:rsidR="00A706CA" w:rsidRPr="000A457F">
        <w:rPr>
          <w:rFonts w:cstheme="minorHAnsi"/>
        </w:rPr>
        <w:t>the majority of</w:t>
      </w:r>
      <w:proofErr w:type="gramEnd"/>
      <w:r w:rsidR="00A706CA" w:rsidRPr="000A457F">
        <w:rPr>
          <w:rFonts w:cstheme="minorHAnsi"/>
        </w:rPr>
        <w:t xml:space="preserve"> the complexes present </w:t>
      </w:r>
      <w:r w:rsidR="00A706CA" w:rsidRPr="00BF67BF">
        <w:rPr>
          <w:rFonts w:cstheme="minorHAnsi"/>
        </w:rPr>
        <w:t>Cu(I)</w:t>
      </w:r>
      <w:r w:rsidR="00A706CA" w:rsidRPr="00BF67BF">
        <w:rPr>
          <w:rFonts w:cstheme="minorHAnsi"/>
          <w:vertAlign w:val="superscript"/>
        </w:rPr>
        <w:t xml:space="preserve"> </w:t>
      </w:r>
      <w:r w:rsidR="00A706CA" w:rsidRPr="00BF67BF">
        <w:rPr>
          <w:rFonts w:cstheme="minorHAnsi"/>
        </w:rPr>
        <w:t xml:space="preserve">as metal </w:t>
      </w:r>
      <w:r w:rsidR="000123EB" w:rsidRPr="00BF67BF">
        <w:rPr>
          <w:rFonts w:cstheme="minorHAnsi"/>
        </w:rPr>
        <w:t>cent</w:t>
      </w:r>
      <w:r w:rsidR="000123EB">
        <w:rPr>
          <w:rFonts w:cstheme="minorHAnsi"/>
        </w:rPr>
        <w:t>re</w:t>
      </w:r>
      <w:r w:rsidR="000123EB" w:rsidRPr="00BF67BF">
        <w:rPr>
          <w:rFonts w:cstheme="minorHAnsi"/>
        </w:rPr>
        <w:t xml:space="preserve"> </w:t>
      </w:r>
      <w:r w:rsidR="00A706CA" w:rsidRPr="00BF67BF">
        <w:rPr>
          <w:rFonts w:cstheme="minorHAnsi"/>
        </w:rPr>
        <w:t xml:space="preserve">(17 of 28 crystal structures reported). Complex </w:t>
      </w:r>
      <w:r w:rsidR="00A706CA" w:rsidRPr="00BF67BF">
        <w:rPr>
          <w:rFonts w:cstheme="minorHAnsi"/>
          <w:b/>
          <w:bCs/>
        </w:rPr>
        <w:t xml:space="preserve">4 </w:t>
      </w:r>
      <w:r w:rsidR="00A706CA" w:rsidRPr="00BF67BF">
        <w:rPr>
          <w:rFonts w:cstheme="minorHAnsi"/>
        </w:rPr>
        <w:t xml:space="preserve">has the peculiarity of being one of the stable </w:t>
      </w:r>
      <w:proofErr w:type="spellStart"/>
      <w:r w:rsidR="00A706CA" w:rsidRPr="00BF67BF">
        <w:rPr>
          <w:rFonts w:cstheme="minorHAnsi"/>
        </w:rPr>
        <w:t>imidazo</w:t>
      </w:r>
      <w:proofErr w:type="spellEnd"/>
      <w:r w:rsidR="00A706CA" w:rsidRPr="00BF67BF">
        <w:rPr>
          <w:rFonts w:cstheme="minorHAnsi"/>
        </w:rPr>
        <w:t>[1,5</w:t>
      </w:r>
      <w:proofErr w:type="gramStart"/>
      <w:r w:rsidR="00A706CA" w:rsidRPr="00BF67BF">
        <w:rPr>
          <w:rFonts w:cstheme="minorHAnsi"/>
        </w:rPr>
        <w:t>a]pyridine</w:t>
      </w:r>
      <w:proofErr w:type="gramEnd"/>
      <w:r w:rsidR="00A706CA" w:rsidRPr="00BF67BF">
        <w:rPr>
          <w:rFonts w:cstheme="minorHAnsi"/>
        </w:rPr>
        <w:t xml:space="preserve"> complexes formed by the Cu(II) ion.</w:t>
      </w:r>
      <w:r w:rsidR="00A706CA" w:rsidRPr="000A457F">
        <w:rPr>
          <w:rFonts w:cstheme="minorHAnsi"/>
        </w:rPr>
        <w:fldChar w:fldCharType="begin">
          <w:fldData xml:space="preserve">PEVuZE5vdGU+PENpdGU+PEF1dGhvcj5XZWJlcjwvQXV0aG9yPjxZZWFyPjIwMTY8L1llYXI+PFJl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AxMDQt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</w:fldData>
        </w:fldChar>
      </w:r>
      <w:r w:rsidR="00A706CA" w:rsidRPr="000A457F">
        <w:rPr>
          <w:rFonts w:cstheme="minorHAnsi"/>
        </w:rPr>
        <w:instrText xml:space="preserve"> ADDIN EN.CITE </w:instrText>
      </w:r>
      <w:r w:rsidR="00A706CA" w:rsidRPr="000A457F">
        <w:rPr>
          <w:rFonts w:cstheme="minorHAnsi"/>
        </w:rPr>
        <w:fldChar w:fldCharType="begin">
          <w:fldData xml:space="preserve">PEVuZE5vdGU+PENpdGU+PEF1dGhvcj5XZWJlcjwvQXV0aG9yPjxZZWFyPjIwMTY8L1llYXI+PFJl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AxMDQt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</w:fldData>
        </w:fldChar>
      </w:r>
      <w:r w:rsidR="00A706CA" w:rsidRPr="000A457F">
        <w:rPr>
          <w:rFonts w:cstheme="minorHAnsi"/>
        </w:rPr>
        <w:instrText xml:space="preserve"> ADDIN EN.CITE.DATA </w:instrText>
      </w:r>
      <w:r w:rsidR="00A706CA" w:rsidRPr="000A457F">
        <w:rPr>
          <w:rFonts w:cstheme="minorHAnsi"/>
        </w:rPr>
      </w:r>
      <w:r w:rsidR="00A706CA" w:rsidRPr="000A457F">
        <w:rPr>
          <w:rFonts w:cstheme="minorHAnsi"/>
        </w:rPr>
        <w:fldChar w:fldCharType="end"/>
      </w:r>
      <w:r w:rsidR="00A706CA" w:rsidRPr="000A457F">
        <w:rPr>
          <w:rFonts w:cstheme="minorHAnsi"/>
        </w:rPr>
      </w:r>
      <w:r w:rsidR="00A706CA" w:rsidRPr="000A457F">
        <w:rPr>
          <w:rFonts w:cstheme="minorHAnsi"/>
        </w:rPr>
        <w:fldChar w:fldCharType="separate"/>
      </w:r>
      <w:r w:rsidR="00A706CA" w:rsidRPr="000A457F">
        <w:rPr>
          <w:rFonts w:cstheme="minorHAnsi"/>
          <w:noProof/>
          <w:vertAlign w:val="superscript"/>
        </w:rPr>
        <w:t>75-81</w:t>
      </w:r>
      <w:r w:rsidR="00A706CA" w:rsidRPr="000A457F">
        <w:rPr>
          <w:rFonts w:cstheme="minorHAnsi"/>
        </w:rPr>
        <w:fldChar w:fldCharType="end"/>
      </w:r>
      <w:r w:rsidR="00A706CA" w:rsidRPr="000A457F">
        <w:rPr>
          <w:rFonts w:cstheme="minorHAnsi"/>
        </w:rPr>
        <w:t xml:space="preserve"> The stability of Cu(II) may be related to the presence of dicyanoaurate in the first coordination sphere.</w:t>
      </w:r>
      <w:r w:rsidR="00A706CA" w:rsidRPr="00A706CA">
        <w:rPr>
          <w:rFonts w:cstheme="minorHAnsi"/>
        </w:rPr>
        <w:t xml:space="preserve"> </w:t>
      </w:r>
      <w:r w:rsidR="00A706CA" w:rsidRPr="000A457F">
        <w:rPr>
          <w:rFonts w:cstheme="minorHAnsi"/>
        </w:rPr>
        <w:t xml:space="preserve">Compound </w:t>
      </w:r>
      <w:r w:rsidR="00A706CA" w:rsidRPr="006A5DD0">
        <w:rPr>
          <w:rFonts w:cstheme="minorHAnsi"/>
        </w:rPr>
        <w:t>Cu(L</w:t>
      </w:r>
      <w:proofErr w:type="gramStart"/>
      <w:r w:rsidR="00A706CA" w:rsidRPr="006A5DD0">
        <w:rPr>
          <w:rFonts w:cstheme="minorHAnsi"/>
        </w:rPr>
        <w:t>4)[</w:t>
      </w:r>
      <w:proofErr w:type="gramEnd"/>
      <w:r w:rsidR="00A706CA" w:rsidRPr="006A5DD0">
        <w:rPr>
          <w:rFonts w:cstheme="minorHAnsi"/>
        </w:rPr>
        <w:t>(</w:t>
      </w:r>
      <w:r w:rsidR="00A706CA">
        <w:rPr>
          <w:rFonts w:cstheme="minorHAnsi"/>
        </w:rPr>
        <w:t>μ</w:t>
      </w:r>
      <w:r w:rsidR="00A706CA" w:rsidRPr="006A5DD0">
        <w:rPr>
          <w:rFonts w:cstheme="minorHAnsi"/>
        </w:rPr>
        <w:t>-CN)Au(CN)]}</w:t>
      </w:r>
      <w:r w:rsidR="00A706CA" w:rsidRPr="002D4595">
        <w:rPr>
          <w:rFonts w:cstheme="minorHAnsi"/>
          <w:vertAlign w:val="subscript"/>
        </w:rPr>
        <w:t>ꝏ</w:t>
      </w:r>
      <w:r w:rsidR="00A706CA" w:rsidRPr="006A5DD0">
        <w:rPr>
          <w:rFonts w:ascii="MS Gothic" w:eastAsia="MS Gothic" w:hAnsi="MS Gothic" w:cs="MS Gothic" w:hint="eastAsia"/>
        </w:rPr>
        <w:t>‧</w:t>
      </w:r>
      <w:r w:rsidR="00A706CA" w:rsidRPr="006A5DD0">
        <w:rPr>
          <w:rFonts w:cstheme="minorHAnsi"/>
        </w:rPr>
        <w:t>.CH</w:t>
      </w:r>
      <w:r w:rsidR="00A706CA" w:rsidRPr="002D4595">
        <w:rPr>
          <w:rFonts w:cstheme="minorHAnsi"/>
          <w:vertAlign w:val="subscript"/>
        </w:rPr>
        <w:t>3</w:t>
      </w:r>
      <w:r w:rsidR="00A706CA" w:rsidRPr="006A5DD0">
        <w:rPr>
          <w:rFonts w:cstheme="minorHAnsi"/>
        </w:rPr>
        <w:t xml:space="preserve">CN </w:t>
      </w:r>
      <w:r w:rsidR="00A706CA" w:rsidRPr="000A457F">
        <w:rPr>
          <w:rFonts w:cstheme="minorHAnsi"/>
          <w:b/>
          <w:bCs/>
        </w:rPr>
        <w:t>5</w:t>
      </w:r>
      <w:r w:rsidR="00A706CA" w:rsidRPr="000A457F">
        <w:rPr>
          <w:rFonts w:cstheme="minorHAnsi"/>
        </w:rPr>
        <w:t xml:space="preserve"> has Cu</w:t>
      </w:r>
      <w:r w:rsidR="00A706CA">
        <w:rPr>
          <w:rFonts w:cstheme="minorHAnsi"/>
        </w:rPr>
        <w:t>(I)</w:t>
      </w:r>
      <w:r w:rsidR="00A706CA" w:rsidRPr="000A457F">
        <w:rPr>
          <w:rFonts w:cstheme="minorHAnsi"/>
        </w:rPr>
        <w:t xml:space="preserve"> cations with a tetrahedral environment of L4.</w:t>
      </w:r>
      <w:r w:rsidR="002C0C63" w:rsidRPr="002C0C63">
        <w:rPr>
          <w:rFonts w:cstheme="minorHAnsi"/>
          <w:highlight w:val="yellow"/>
          <w:vertAlign w:val="superscript"/>
        </w:rPr>
        <w:t>82</w:t>
      </w:r>
      <w:r w:rsidR="00A706CA" w:rsidRPr="000A457F">
        <w:rPr>
          <w:rFonts w:cstheme="minorHAnsi"/>
        </w:rPr>
        <w:t xml:space="preserve"> It forms a wavy 1D coordination polymer with bridged dicyanoaurate. The ribbons are parallel </w:t>
      </w:r>
      <w:r w:rsidR="00A706CA">
        <w:rPr>
          <w:rFonts w:cstheme="minorHAnsi"/>
        </w:rPr>
        <w:t xml:space="preserve">arranged </w:t>
      </w:r>
      <w:r w:rsidR="00A706CA" w:rsidRPr="000A457F">
        <w:rPr>
          <w:rFonts w:cstheme="minorHAnsi"/>
        </w:rPr>
        <w:t xml:space="preserve">and interact in couples through strong </w:t>
      </w:r>
      <w:proofErr w:type="spellStart"/>
      <w:r w:rsidR="00A706CA" w:rsidRPr="000A457F">
        <w:rPr>
          <w:rFonts w:cstheme="minorHAnsi"/>
        </w:rPr>
        <w:t>aurophilic</w:t>
      </w:r>
      <w:proofErr w:type="spellEnd"/>
      <w:r w:rsidR="00A706CA" w:rsidRPr="000A457F">
        <w:rPr>
          <w:rFonts w:cstheme="minorHAnsi"/>
        </w:rPr>
        <w:t xml:space="preserve"> interactions (d(</w:t>
      </w:r>
      <w:proofErr w:type="gramStart"/>
      <w:r w:rsidR="00A706CA" w:rsidRPr="000A457F">
        <w:rPr>
          <w:rFonts w:cstheme="minorHAnsi"/>
        </w:rPr>
        <w:t>Au(</w:t>
      </w:r>
      <w:proofErr w:type="gramEnd"/>
      <w:r w:rsidR="00A706CA" w:rsidRPr="000A457F">
        <w:rPr>
          <w:rFonts w:cstheme="minorHAnsi"/>
        </w:rPr>
        <w:t>1)</w:t>
      </w:r>
      <w:r w:rsidR="00A706CA" w:rsidRPr="000A457F">
        <w:rPr>
          <w:rFonts w:ascii="MS Gothic" w:eastAsia="MS Gothic" w:hAnsi="MS Gothic" w:cs="MS Gothic"/>
        </w:rPr>
        <w:t>…</w:t>
      </w:r>
      <w:r w:rsidR="00A706CA" w:rsidRPr="000A457F">
        <w:rPr>
          <w:rFonts w:cstheme="minorHAnsi"/>
        </w:rPr>
        <w:t>Au(2))=3.134(1) Å, see Figure 4.5). Some other Cu</w:t>
      </w:r>
      <w:r w:rsidR="00A706CA">
        <w:rPr>
          <w:rFonts w:cstheme="minorHAnsi"/>
        </w:rPr>
        <w:t>(I)</w:t>
      </w:r>
      <w:r w:rsidR="00A706CA" w:rsidRPr="000A457F">
        <w:rPr>
          <w:rFonts w:cstheme="minorHAnsi"/>
        </w:rPr>
        <w:t>-dicyanoaurate compounds have been reported, but no nitrogen chelating ligand has been used until now.</w:t>
      </w:r>
      <w:r w:rsidR="00A706CA" w:rsidRPr="000A457F">
        <w:rPr>
          <w:rFonts w:cstheme="minorHAnsi"/>
        </w:rPr>
        <w:fldChar w:fldCharType="begin">
          <w:fldData xml:space="preserve">PEVuZE5vdGU+PENpdGU+PEF1dGhvcj5PdmVuczwvQXV0aG9yPjxZZWFyPjIwMTY8L1llYXI+PFJl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</w:fldData>
        </w:fldChar>
      </w:r>
      <w:r w:rsidR="00A706CA" w:rsidRPr="000A457F">
        <w:rPr>
          <w:rFonts w:cstheme="minorHAnsi"/>
        </w:rPr>
        <w:instrText xml:space="preserve"> ADDIN EN.CITE </w:instrText>
      </w:r>
      <w:r w:rsidR="00A706CA" w:rsidRPr="000A457F">
        <w:rPr>
          <w:rFonts w:cstheme="minorHAnsi"/>
        </w:rPr>
        <w:fldChar w:fldCharType="begin">
          <w:fldData xml:space="preserve">PEVuZE5vdGU+PENpdGU+PEF1dGhvcj5PdmVuczwvQXV0aG9yPjxZZWFyPjIwMTY8L1llYXI+PFJl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</w:fldData>
        </w:fldChar>
      </w:r>
      <w:r w:rsidR="00A706CA" w:rsidRPr="000A457F">
        <w:rPr>
          <w:rFonts w:cstheme="minorHAnsi"/>
        </w:rPr>
        <w:instrText xml:space="preserve"> ADDIN EN.CITE.DATA </w:instrText>
      </w:r>
      <w:r w:rsidR="00A706CA" w:rsidRPr="000A457F">
        <w:rPr>
          <w:rFonts w:cstheme="minorHAnsi"/>
        </w:rPr>
      </w:r>
      <w:r w:rsidR="00A706CA" w:rsidRPr="000A457F">
        <w:rPr>
          <w:rFonts w:cstheme="minorHAnsi"/>
        </w:rPr>
        <w:fldChar w:fldCharType="end"/>
      </w:r>
      <w:r w:rsidR="00A706CA" w:rsidRPr="000A457F">
        <w:rPr>
          <w:rFonts w:cstheme="minorHAnsi"/>
        </w:rPr>
      </w:r>
      <w:r w:rsidR="00A706CA" w:rsidRPr="000A457F">
        <w:rPr>
          <w:rFonts w:cstheme="minorHAnsi"/>
        </w:rPr>
        <w:fldChar w:fldCharType="separate"/>
      </w:r>
      <w:r w:rsidR="00A706CA" w:rsidRPr="000A457F">
        <w:rPr>
          <w:rFonts w:cstheme="minorHAnsi"/>
          <w:noProof/>
          <w:vertAlign w:val="superscript"/>
        </w:rPr>
        <w:t>38,48,49</w:t>
      </w:r>
      <w:r w:rsidR="00A706CA" w:rsidRPr="000A457F">
        <w:rPr>
          <w:rFonts w:cstheme="minorHAnsi"/>
        </w:rPr>
        <w:fldChar w:fldCharType="end"/>
      </w:r>
      <w:r w:rsidR="00A706CA" w:rsidRPr="000A457F">
        <w:rPr>
          <w:rFonts w:cstheme="minorHAnsi"/>
        </w:rPr>
        <w:t xml:space="preserve"> In this system </w:t>
      </w:r>
      <w:r w:rsidR="00862D86">
        <w:rPr>
          <w:rFonts w:cstheme="minorHAnsi"/>
        </w:rPr>
        <w:t>b</w:t>
      </w:r>
      <w:r w:rsidR="00862D86" w:rsidRPr="000A457F">
        <w:rPr>
          <w:rFonts w:cstheme="minorHAnsi"/>
        </w:rPr>
        <w:t xml:space="preserve">inuclear </w:t>
      </w:r>
      <w:r w:rsidR="00A706CA" w:rsidRPr="000A457F">
        <w:rPr>
          <w:rFonts w:cstheme="minorHAnsi"/>
        </w:rPr>
        <w:t>Cu(I) products have been  reported using</w:t>
      </w:r>
      <w:r w:rsidR="00A706CA">
        <w:rPr>
          <w:rFonts w:cstheme="minorHAnsi"/>
        </w:rPr>
        <w:t xml:space="preserve"> </w:t>
      </w:r>
      <w:proofErr w:type="spellStart"/>
      <w:r w:rsidR="00A706CA" w:rsidRPr="000A457F">
        <w:rPr>
          <w:rFonts w:cstheme="minorHAnsi"/>
        </w:rPr>
        <w:t>CuCN</w:t>
      </w:r>
      <w:proofErr w:type="spellEnd"/>
      <w:r w:rsidR="00A706CA" w:rsidRPr="000A457F">
        <w:rPr>
          <w:rFonts w:cstheme="minorHAnsi"/>
        </w:rPr>
        <w:t xml:space="preserve"> with the same ligand </w:t>
      </w:r>
      <w:r w:rsidR="00A706CA" w:rsidRPr="000A457F">
        <w:rPr>
          <w:rFonts w:cstheme="minorHAnsi"/>
        </w:rPr>
        <w:fldChar w:fldCharType="begin"/>
      </w:r>
      <w:r w:rsidR="00A706CA" w:rsidRPr="000A457F">
        <w:rPr>
          <w:rFonts w:cstheme="minorHAnsi"/>
        </w:rPr>
        <w:instrText xml:space="preserve"> ADDIN EN.CITE &lt;EndNote&gt;&lt;Cite&gt;&lt;Author&gt;Giordana&lt;/Author&gt;&lt;Year&gt;2021&lt;/Year&gt;&lt;RecNum&gt;1742&lt;/RecNum&gt;&lt;DisplayText&gt;&lt;style face="superscript"&gt;43&lt;/style&gt;&lt;/DisplayText&gt;&lt;record&gt;&lt;rec-number&gt;1742&lt;/rec-number&gt;&lt;foreign-keys&gt;&lt;key app="EN" db-id="vrrrfdarpeerdpetadq5f9sd5st0srwaf5fa" timestamp="1617440808"&gt;1742&lt;/key&gt;&lt;/foreign-keys&gt;&lt;ref-type name="Journal Article"&gt;17&lt;/ref-type&gt;&lt;contributors&gt;&lt;authors&gt;&lt;author&gt;Giordana, Alessia&lt;/author&gt;&lt;author&gt;Priola, Emanuele&lt;/author&gt;&lt;author&gt;Gariglio, Giacomo&lt;/author&gt;&lt;author&gt;Bonometti, Elisabetta&lt;/author&gt;&lt;author&gt;Operti, Lorenza&lt;/author&gt;&lt;author&gt;Diana, Eliano&lt;/author&gt;&lt;/authors&gt;&lt;/contributors&gt;&lt;titles&gt;&lt;title&gt;Reticular chemistry applied on coordination polymers of Copper(I) cyanide with tridentate ligands: effect of the ligand flexibility and donor properties on topology, dimensionality and reaction behavior in solvothermal conditions&lt;/title&gt;&lt;secondary-title&gt;Polyhedron&lt;/secondary-title&gt;&lt;/titles&gt;&lt;periodical&gt;&lt;full-title&gt;Polyhedron&lt;/full-title&gt;&lt;/periodical&gt;&lt;pages&gt;115059&lt;/pages&gt;&lt;volume&gt;198&lt;/volume&gt;&lt;keywords&gt;&lt;keyword&gt;CuCN&lt;/keyword&gt;&lt;keyword&gt;Coordination polymers&lt;/keyword&gt;&lt;keyword&gt;Terpyridine&lt;/keyword&gt;&lt;keyword&gt;Naphthyridine&lt;/keyword&gt;&lt;keyword&gt;Topology&lt;/keyword&gt;&lt;/keywords&gt;&lt;dates&gt;&lt;year&gt;2021&lt;/year&gt;&lt;pub-dates&gt;&lt;date&gt;2021/04/01/&lt;/date&gt;&lt;/pub-dates&gt;&lt;/dates&gt;&lt;isbn&gt;0277-5387&lt;/isbn&gt;&lt;urls&gt;&lt;related-urls&gt;&lt;url&gt;https://www.sciencedirect.com/science/article/pii/S0277538721000413&lt;/url&gt;&lt;/related-urls&gt;&lt;/urls&gt;&lt;electronic-resource-num&gt;https://doi.org/10.1016/j.poly.2021.115059&lt;/electronic-resource-num&gt;&lt;/record&gt;&lt;/Cite&gt;&lt;/EndNote&gt;</w:instrText>
      </w:r>
      <w:r w:rsidR="00A706CA" w:rsidRPr="000A457F">
        <w:rPr>
          <w:rFonts w:cstheme="minorHAnsi"/>
        </w:rPr>
        <w:fldChar w:fldCharType="separate"/>
      </w:r>
      <w:r w:rsidR="00A706CA" w:rsidRPr="000A457F">
        <w:rPr>
          <w:rFonts w:cstheme="minorHAnsi"/>
          <w:noProof/>
          <w:vertAlign w:val="superscript"/>
        </w:rPr>
        <w:t>43</w:t>
      </w:r>
      <w:r w:rsidR="00A706CA" w:rsidRPr="000A457F">
        <w:rPr>
          <w:rFonts w:cstheme="minorHAnsi"/>
        </w:rPr>
        <w:fldChar w:fldCharType="end"/>
      </w:r>
      <w:r w:rsidR="00A706CA" w:rsidRPr="000A457F">
        <w:rPr>
          <w:rFonts w:cstheme="minorHAnsi"/>
          <w:vertAlign w:val="superscript"/>
        </w:rPr>
        <w:t>,</w:t>
      </w:r>
      <w:r w:rsidR="00A706CA" w:rsidRPr="000A457F">
        <w:rPr>
          <w:rFonts w:cstheme="minorHAnsi"/>
          <w:noProof/>
          <w:vertAlign w:val="superscript"/>
        </w:rPr>
        <w:t>2,</w:t>
      </w:r>
      <w:r w:rsidR="00A706CA" w:rsidRPr="000A457F">
        <w:rPr>
          <w:rFonts w:cstheme="minorHAnsi"/>
        </w:rPr>
        <w:fldChar w:fldCharType="begin"/>
      </w:r>
      <w:r w:rsidR="00A706CA" w:rsidRPr="000A457F">
        <w:rPr>
          <w:rFonts w:cstheme="minorHAnsi"/>
        </w:rPr>
        <w:instrText xml:space="preserve"> ADDIN EN.CITE &lt;EndNote&gt;&lt;Cite&gt;&lt;Author&gt;Giordana&lt;/Author&gt;&lt;Year&gt;2017&lt;/Year&gt;&lt;RecNum&gt;1743&lt;/RecNum&gt;&lt;DisplayText&gt;&lt;style face="superscript"&gt;82&lt;/style&gt;&lt;/DisplayText&gt;&lt;record&gt;&lt;rec-number&gt;1743&lt;/rec-number&gt;&lt;foreign-keys&gt;&lt;key app="EN" db-id="vrrrfdarpeerdpetadq5f9sd5st0srwaf5fa" timestamp="1617440950"&gt;1743&lt;/key&gt;&lt;/foreign-keys&gt;&lt;ref-type name="Journal Article"&gt;17&lt;/ref-type&gt;&lt;contributors&gt;&lt;authors&gt;&lt;author&gt;Giordana, Alessia&lt;/author&gt;&lt;author&gt;Priola, Emanuele&lt;/author&gt;&lt;author&gt;Bonometti, Elisabetta&lt;/author&gt;&lt;author&gt;Benzi, Paola&lt;/author&gt;&lt;author&gt;Operti, Lorenza&lt;/author&gt;&lt;author&gt;Diana, Eliano&lt;/author&gt;&lt;/authors&gt;&lt;/contributors&gt;&lt;titles&gt;&lt;title&gt;Structural and spectroscopic study of the asymmetric 2-(2′-pyridyl)-1,8-naphthyridine ligand with closed-shell metals&lt;/title&gt;&lt;secondary-title&gt;Polyhedron&lt;/secondary-title&gt;&lt;/titles&gt;&lt;periodical&gt;&lt;full-title&gt;Polyhedron&lt;/full-title&gt;&lt;/periodical&gt;&lt;pages&gt;239-248&lt;/pages&gt;&lt;volume&gt;138&lt;/volume&gt;&lt;keywords&gt;&lt;keyword&gt;Naphthyridine&lt;/keyword&gt;&lt;keyword&gt;D metals&lt;/keyword&gt;&lt;keyword&gt;Coordination complexes&lt;/keyword&gt;&lt;keyword&gt;Luminescence&lt;/keyword&gt;&lt;keyword&gt;Metallophilic interactions&lt;/keyword&gt;&lt;/keywords&gt;&lt;dates&gt;&lt;year&gt;2017&lt;/year&gt;&lt;pub-dates&gt;&lt;date&gt;2017/12/14/&lt;/date&gt;&lt;/pub-dates&gt;&lt;/dates&gt;&lt;isbn&gt;0277-5387&lt;/isbn&gt;&lt;urls&gt;&lt;related-urls&gt;&lt;url&gt;https://www.sciencedirect.com/science/article/pii/S0277538717306095&lt;/url&gt;&lt;/related-urls&gt;&lt;/urls&gt;&lt;electronic-resource-num&gt;https://doi.org/10.1016/j.poly.2017.09.032&lt;/electronic-resource-num&gt;&lt;/record&gt;&lt;/Cite&gt;&lt;/EndNote&gt;</w:instrText>
      </w:r>
      <w:r w:rsidR="00A706CA" w:rsidRPr="000A457F">
        <w:rPr>
          <w:rFonts w:cstheme="minorHAnsi"/>
        </w:rPr>
        <w:fldChar w:fldCharType="separate"/>
      </w:r>
      <w:r w:rsidR="00A706CA" w:rsidRPr="000A457F">
        <w:rPr>
          <w:rFonts w:cstheme="minorHAnsi"/>
          <w:noProof/>
          <w:vertAlign w:val="superscript"/>
        </w:rPr>
        <w:t>8</w:t>
      </w:r>
      <w:r w:rsidR="00A706CA" w:rsidRPr="000A457F">
        <w:rPr>
          <w:rFonts w:cstheme="minorHAnsi"/>
        </w:rPr>
        <w:fldChar w:fldCharType="end"/>
      </w:r>
      <w:r w:rsidR="00A706CA" w:rsidRPr="000A457F">
        <w:rPr>
          <w:rFonts w:cstheme="minorHAnsi"/>
        </w:rPr>
        <w:t>, but no similar products have been obtained in this case.</w:t>
      </w:r>
    </w:p>
    <w:p w14:paraId="58CB5083" w14:textId="1E117C7C" w:rsidR="002A3B63" w:rsidRPr="000A457F" w:rsidRDefault="00A706CA" w:rsidP="005B06A6">
      <w:pPr>
        <w:pStyle w:val="RSCB02ArticleText"/>
        <w:rPr>
          <w:rFonts w:cstheme="minorHAnsi"/>
        </w:rPr>
      </w:pPr>
      <w:r w:rsidRPr="000A457F">
        <w:rPr>
          <w:b/>
          <w:bCs/>
          <w:noProof/>
          <w:sz w:val="14"/>
          <w:szCs w:val="14"/>
        </w:rPr>
        <w:lastRenderedPageBreak/>
        <w:drawing>
          <wp:anchor distT="0" distB="0" distL="114300" distR="114300" simplePos="0" relativeHeight="251658243" behindDoc="0" locked="0" layoutInCell="1" allowOverlap="1" wp14:anchorId="2764982D" wp14:editId="4A8882CD">
            <wp:simplePos x="0" y="0"/>
            <wp:positionH relativeFrom="margin">
              <wp:align>right</wp:align>
            </wp:positionH>
            <wp:positionV relativeFrom="paragraph">
              <wp:posOffset>492125</wp:posOffset>
            </wp:positionV>
            <wp:extent cx="6477000" cy="1786255"/>
            <wp:effectExtent l="0" t="0" r="0" b="4445"/>
            <wp:wrapSquare wrapText="bothSides"/>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77000" cy="1786255"/>
                    </a:xfrm>
                    <a:prstGeom prst="rect">
                      <a:avLst/>
                    </a:prstGeom>
                  </pic:spPr>
                </pic:pic>
              </a:graphicData>
            </a:graphic>
            <wp14:sizeRelH relativeFrom="page">
              <wp14:pctWidth>0</wp14:pctWidth>
            </wp14:sizeRelH>
            <wp14:sizeRelV relativeFrom="page">
              <wp14:pctHeight>0</wp14:pctHeight>
            </wp14:sizeRelV>
          </wp:anchor>
        </w:drawing>
      </w:r>
    </w:p>
    <w:p w14:paraId="62902E3A" w14:textId="06298420" w:rsidR="00BF67BF" w:rsidRPr="000A457F" w:rsidRDefault="00BF67BF" w:rsidP="00991A41">
      <w:pPr>
        <w:pStyle w:val="RSCB02ArticleText"/>
        <w:rPr>
          <w:rFonts w:cstheme="minorHAnsi"/>
        </w:rPr>
        <w:sectPr w:rsidR="00BF67BF" w:rsidRPr="000A457F" w:rsidSect="00514CBA">
          <w:type w:val="continuous"/>
          <w:pgSz w:w="11907" w:h="16840" w:code="9"/>
          <w:pgMar w:top="1009" w:right="851" w:bottom="1758" w:left="851" w:header="851" w:footer="1049" w:gutter="0"/>
          <w:cols w:num="2" w:space="227"/>
          <w:titlePg/>
          <w:docGrid w:linePitch="360"/>
        </w:sectPr>
      </w:pPr>
    </w:p>
    <w:p w14:paraId="22D18019" w14:textId="1ABF8F48" w:rsidR="00BF67BF" w:rsidRDefault="00BF67BF" w:rsidP="00483879">
      <w:pPr>
        <w:tabs>
          <w:tab w:val="left" w:pos="2227"/>
        </w:tabs>
        <w:jc w:val="both"/>
        <w:rPr>
          <w:b/>
          <w:bCs/>
          <w:sz w:val="14"/>
          <w:szCs w:val="14"/>
        </w:rPr>
      </w:pPr>
    </w:p>
    <w:p w14:paraId="5DD0E6D9" w14:textId="6AB7A8BE" w:rsidR="00991A41" w:rsidRPr="000A457F" w:rsidRDefault="00991A41" w:rsidP="00483879">
      <w:pPr>
        <w:tabs>
          <w:tab w:val="left" w:pos="2227"/>
        </w:tabs>
        <w:jc w:val="both"/>
        <w:rPr>
          <w:b/>
          <w:bCs/>
          <w:sz w:val="14"/>
          <w:szCs w:val="14"/>
        </w:rPr>
        <w:sectPr w:rsidR="00991A41" w:rsidRPr="000A457F" w:rsidSect="009A0929">
          <w:type w:val="continuous"/>
          <w:pgSz w:w="11907" w:h="16840" w:code="9"/>
          <w:pgMar w:top="1009" w:right="851" w:bottom="1758" w:left="851" w:header="851" w:footer="1049" w:gutter="0"/>
          <w:cols w:space="227"/>
          <w:titlePg/>
          <w:docGrid w:linePitch="360"/>
        </w:sectPr>
      </w:pPr>
      <w:r w:rsidRPr="000A457F">
        <w:rPr>
          <w:b/>
          <w:bCs/>
          <w:sz w:val="14"/>
          <w:szCs w:val="14"/>
        </w:rPr>
        <w:t>Figure 5</w:t>
      </w:r>
      <w:r w:rsidRPr="000A457F">
        <w:t xml:space="preserve">: </w:t>
      </w:r>
      <w:r w:rsidRPr="000A457F">
        <w:rPr>
          <w:rFonts w:cstheme="minorHAnsi"/>
          <w:w w:val="108"/>
          <w:sz w:val="14"/>
          <w:szCs w:val="14"/>
        </w:rPr>
        <w:t>(a) Infrared spectra and (b) UV-</w:t>
      </w:r>
      <w:proofErr w:type="gramStart"/>
      <w:r w:rsidRPr="000A457F">
        <w:rPr>
          <w:rFonts w:cstheme="minorHAnsi"/>
          <w:w w:val="108"/>
          <w:sz w:val="14"/>
          <w:szCs w:val="14"/>
        </w:rPr>
        <w:t>Vis</w:t>
      </w:r>
      <w:proofErr w:type="gramEnd"/>
      <w:r w:rsidRPr="000A457F">
        <w:rPr>
          <w:rFonts w:cstheme="minorHAnsi"/>
          <w:w w:val="108"/>
          <w:sz w:val="14"/>
          <w:szCs w:val="14"/>
        </w:rPr>
        <w:t xml:space="preserve"> absorption spectra of (</w:t>
      </w:r>
      <w:r w:rsidR="005D5C94" w:rsidRPr="002D4595">
        <w:rPr>
          <w:rFonts w:cstheme="minorHAnsi"/>
          <w:b/>
          <w:bCs/>
          <w:w w:val="108"/>
          <w:sz w:val="14"/>
          <w:szCs w:val="14"/>
        </w:rPr>
        <w:t>3</w:t>
      </w:r>
      <w:r w:rsidRPr="000A457F">
        <w:rPr>
          <w:rFonts w:cstheme="minorHAnsi"/>
          <w:w w:val="108"/>
          <w:sz w:val="14"/>
          <w:szCs w:val="14"/>
        </w:rPr>
        <w:t>) (in green), of the product obtained after ammonia exposure (in blue) and after ammonia</w:t>
      </w:r>
      <w:r w:rsidR="001761A3" w:rsidRPr="000A457F">
        <w:rPr>
          <w:rFonts w:cstheme="minorHAnsi"/>
          <w:w w:val="108"/>
          <w:sz w:val="14"/>
          <w:szCs w:val="14"/>
        </w:rPr>
        <w:t xml:space="preserve"> </w:t>
      </w:r>
      <w:r w:rsidRPr="000A457F">
        <w:rPr>
          <w:rFonts w:cstheme="minorHAnsi"/>
          <w:w w:val="108"/>
          <w:sz w:val="14"/>
          <w:szCs w:val="14"/>
        </w:rPr>
        <w:t>removal (in pink)</w:t>
      </w:r>
    </w:p>
    <w:p w14:paraId="0E0A38C4" w14:textId="2D15F757" w:rsidR="00001A3B" w:rsidRPr="000A457F" w:rsidRDefault="00001A3B" w:rsidP="00001A3B">
      <w:pPr>
        <w:pStyle w:val="RSCB06BHeadingSub-Section"/>
      </w:pPr>
      <w:proofErr w:type="spellStart"/>
      <w:r w:rsidRPr="000A457F">
        <w:t>Vapochromism</w:t>
      </w:r>
      <w:proofErr w:type="spellEnd"/>
      <w:r w:rsidRPr="000A457F">
        <w:t xml:space="preserve"> solid state </w:t>
      </w:r>
      <w:r w:rsidR="00862D86" w:rsidRPr="000A457F">
        <w:t>characteri</w:t>
      </w:r>
      <w:r w:rsidR="00862D86">
        <w:t>s</w:t>
      </w:r>
      <w:r w:rsidR="00862D86" w:rsidRPr="000A457F">
        <w:t>ation</w:t>
      </w:r>
      <w:r w:rsidRPr="000A457F">
        <w:t>.</w:t>
      </w:r>
    </w:p>
    <w:p w14:paraId="18D5B0BA" w14:textId="2C35B06B" w:rsidR="00A706CA" w:rsidRDefault="00E4728D" w:rsidP="00991A41">
      <w:pPr>
        <w:pStyle w:val="RSCB02ArticleText"/>
        <w:contextualSpacing/>
        <w:rPr>
          <w:rFonts w:cstheme="minorHAnsi"/>
        </w:rPr>
      </w:pPr>
      <w:r w:rsidRPr="002D4595">
        <w:rPr>
          <w:rFonts w:cstheme="minorHAnsi"/>
        </w:rPr>
        <w:t>H</w:t>
      </w:r>
      <w:r w:rsidR="00001A3B" w:rsidRPr="002D4595">
        <w:rPr>
          <w:rFonts w:cstheme="minorHAnsi"/>
        </w:rPr>
        <w:t xml:space="preserve">eterobimetallic coordination polymers based on </w:t>
      </w:r>
      <w:r w:rsidR="00DC7287" w:rsidRPr="002D4595">
        <w:rPr>
          <w:rFonts w:cstheme="minorHAnsi"/>
        </w:rPr>
        <w:t xml:space="preserve">the </w:t>
      </w:r>
      <w:r w:rsidR="00001A3B" w:rsidRPr="002D4595">
        <w:rPr>
          <w:rFonts w:cstheme="minorHAnsi"/>
        </w:rPr>
        <w:t>dicyanoaurate unit have shown to be remarkable for sensing application.</w:t>
      </w:r>
      <w:r w:rsidR="00001A3B" w:rsidRPr="000A457F">
        <w:t xml:space="preserve"> </w:t>
      </w:r>
      <w:r w:rsidR="00A84E9C" w:rsidRPr="002D4595">
        <w:rPr>
          <w:rFonts w:cstheme="minorHAnsi"/>
        </w:rPr>
        <w:fldChar w:fldCharType="begin">
          <w:fldData xml:space="preserve">PEVuZE5vdGU+PENpdGU+PEF1dGhvcj5LYXR6PC9BdXRob3I+PFllYXI+MjAwODwvWWVhcj48UmVj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TA2NjItMTA2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xhYmJyLTE+Si4gQW0uIENoZW0u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</w:fldData>
        </w:fldChar>
      </w:r>
      <w:r w:rsidR="00A84E9C" w:rsidRPr="002D4595">
        <w:rPr>
          <w:rFonts w:cstheme="minorHAnsi"/>
        </w:rPr>
        <w:instrText xml:space="preserve"> ADDIN EN.CITE </w:instrText>
      </w:r>
      <w:r w:rsidR="00A84E9C" w:rsidRPr="002D4595">
        <w:rPr>
          <w:rFonts w:cstheme="minorHAnsi"/>
        </w:rPr>
        <w:fldChar w:fldCharType="begin">
          <w:fldData xml:space="preserve">PEVuZE5vdGU+PENpdGU+PEF1dGhvcj5LYXR6PC9BdXRob3I+PFllYXI+MjAwODwvWWVhcj48UmVj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MTA2NjItMTA2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xhYmJyLTE+Si4gQW0uIENoZW0u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</w:fldData>
        </w:fldChar>
      </w:r>
      <w:r w:rsidR="00A84E9C" w:rsidRPr="002D4595">
        <w:rPr>
          <w:rFonts w:cstheme="minorHAnsi"/>
        </w:rPr>
        <w:instrText xml:space="preserve"> ADDIN EN.CITE.DATA </w:instrText>
      </w:r>
      <w:r w:rsidR="00A84E9C" w:rsidRPr="002D4595">
        <w:rPr>
          <w:rFonts w:cstheme="minorHAnsi"/>
        </w:rPr>
      </w:r>
      <w:r w:rsidR="00A84E9C" w:rsidRPr="002D4595">
        <w:rPr>
          <w:rFonts w:cstheme="minorHAnsi"/>
        </w:rPr>
        <w:fldChar w:fldCharType="end"/>
      </w:r>
      <w:r w:rsidR="00A84E9C" w:rsidRPr="002D4595">
        <w:rPr>
          <w:rFonts w:cstheme="minorHAnsi"/>
        </w:rPr>
      </w:r>
      <w:r w:rsidR="00A84E9C" w:rsidRPr="002D4595">
        <w:rPr>
          <w:rFonts w:cstheme="minorHAnsi"/>
        </w:rPr>
        <w:fldChar w:fldCharType="separate"/>
      </w:r>
      <w:r w:rsidR="00A84E9C" w:rsidRPr="002D4595">
        <w:rPr>
          <w:rFonts w:cstheme="minorHAnsi"/>
          <w:noProof/>
          <w:vertAlign w:val="superscript"/>
        </w:rPr>
        <w:t>17, 18, 37</w:t>
      </w:r>
      <w:r w:rsidR="00A84E9C" w:rsidRPr="002D4595">
        <w:rPr>
          <w:rFonts w:cstheme="minorHAnsi"/>
        </w:rPr>
        <w:fldChar w:fldCharType="end"/>
      </w:r>
      <w:r w:rsidR="00001A3B" w:rsidRPr="002D4595">
        <w:rPr>
          <w:rFonts w:cstheme="minorHAnsi"/>
        </w:rPr>
        <w:t xml:space="preserve"> The mechanisms have been studied and can be explained </w:t>
      </w:r>
      <w:r w:rsidR="00DC7287" w:rsidRPr="002D4595">
        <w:rPr>
          <w:rFonts w:cstheme="minorHAnsi"/>
        </w:rPr>
        <w:t>either</w:t>
      </w:r>
      <w:r w:rsidR="00001A3B" w:rsidRPr="002D4595">
        <w:rPr>
          <w:rFonts w:cstheme="minorHAnsi"/>
        </w:rPr>
        <w:t xml:space="preserve"> by a selective complexation of the host</w:t>
      </w:r>
      <w:r w:rsidR="00DC7287" w:rsidRPr="002D4595">
        <w:rPr>
          <w:rFonts w:cstheme="minorHAnsi"/>
        </w:rPr>
        <w:t>’s</w:t>
      </w:r>
      <w:r w:rsidR="00001A3B" w:rsidRPr="002D4595">
        <w:rPr>
          <w:rFonts w:cstheme="minorHAnsi"/>
        </w:rPr>
        <w:t xml:space="preserve"> vapo</w:t>
      </w:r>
      <w:r w:rsidR="00EA6C86" w:rsidRPr="002D4595">
        <w:rPr>
          <w:rFonts w:cstheme="minorHAnsi"/>
        </w:rPr>
        <w:t>u</w:t>
      </w:r>
      <w:r w:rsidR="00001A3B" w:rsidRPr="002D4595">
        <w:rPr>
          <w:rFonts w:cstheme="minorHAnsi"/>
        </w:rPr>
        <w:t>r molecules by the metal (for example in Cu[Au(CN)</w:t>
      </w:r>
      <w:r w:rsidR="00001A3B" w:rsidRPr="002D4595">
        <w:rPr>
          <w:rFonts w:cstheme="minorHAnsi"/>
          <w:vertAlign w:val="subscript"/>
        </w:rPr>
        <w:t>2</w:t>
      </w:r>
      <w:r w:rsidR="00001A3B" w:rsidRPr="002D4595">
        <w:rPr>
          <w:rFonts w:cstheme="minorHAnsi"/>
        </w:rPr>
        <w:t>]</w:t>
      </w:r>
      <w:r w:rsidR="00001A3B" w:rsidRPr="002D4595">
        <w:rPr>
          <w:rFonts w:cstheme="minorHAnsi"/>
          <w:vertAlign w:val="subscript"/>
        </w:rPr>
        <w:t>2</w:t>
      </w:r>
      <w:r w:rsidR="00001A3B" w:rsidRPr="002D4595">
        <w:rPr>
          <w:rFonts w:cstheme="minorHAnsi"/>
        </w:rPr>
        <w:t>)</w:t>
      </w:r>
      <w:r w:rsidR="00A84E9C" w:rsidRPr="002D4595">
        <w:rPr>
          <w:rFonts w:cstheme="minorHAnsi"/>
        </w:rPr>
        <w:fldChar w:fldCharType="begin"/>
      </w:r>
      <w:r w:rsidR="00A84E9C" w:rsidRPr="002D4595">
        <w:rPr>
          <w:rFonts w:cstheme="minorHAnsi"/>
        </w:rPr>
        <w:instrText xml:space="preserve"> ADDIN EN.CITE &lt;EndNote&gt;&lt;Cite&gt;&lt;Author&gt;Lefebvre&lt;/Author&gt;&lt;Year&gt;2004&lt;/Year&gt;&lt;RecNum&gt;10&lt;/RecNum&gt;&lt;DisplayText&gt;&lt;style face="superscript"&gt;17&lt;/style&gt;&lt;/DisplayText&gt;&lt;record&gt;&lt;rec-number&gt;10&lt;/rec-number&gt;&lt;foreign-keys&gt;&lt;key app="EN" db-id="vrrrfdarpeerdpetadq5f9sd5st0srwaf5fa" timestamp="1548942761"&gt;10&lt;/key&gt;&lt;/foreign-keys&gt;&lt;ref-type name="Journal Article"&gt;17&lt;/ref-type&gt;&lt;contributors&gt;&lt;authors&gt;&lt;author&gt;Lefebvre, J.&lt;/author&gt;&lt;author&gt;Batchelor, R. J.&lt;/author&gt;&lt;author&gt;Leznoff, D. B.&lt;/author&gt;&lt;/authors&gt;&lt;/contributors&gt;&lt;auth-address&gt;Simon Fraser Univ, Dept Chem, Burnaby, BC V5A 1S6, Canada.&amp;#xD;Leznoff, DB (reprint author), Simon Fraser Univ, Dept Chem, 8888 Univ Dr, Burnaby, BC V5A 1S6, Canada.&amp;#xD;dieznoff@sfu.ca&lt;/auth-address&gt;&lt;titles&gt;&lt;title&gt;Cu Au(CN)(2) (2)(DMSO)(2): Golden polymorphs that exhibit vapochromic behavior&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6117-16125&lt;/pages&gt;&lt;volume&gt;126&lt;/volume&gt;&lt;number&gt;49&lt;/number&gt;&lt;keywords&gt;&lt;keyword&gt;aurophilicity-coordination interplay&lt;/keyword&gt;&lt;keyword&gt;organic-compound vapors&lt;/keyword&gt;&lt;keyword&gt;environmental sensors&lt;/keyword&gt;&lt;keyword&gt;infrared-spectroscopy&lt;/keyword&gt;&lt;keyword&gt;structural isomerism&lt;/keyword&gt;&lt;keyword&gt;complexes&lt;/keyword&gt;&lt;keyword&gt;frameworks&lt;/keyword&gt;&lt;keyword&gt;polymers&lt;/keyword&gt;&lt;keyword&gt;crystal&lt;/keyword&gt;&lt;keyword&gt;design&lt;/keyword&gt;&lt;keyword&gt;Chemistry&lt;/keyword&gt;&lt;/keywords&gt;&lt;dates&gt;&lt;year&gt;2004&lt;/year&gt;&lt;pub-dates&gt;&lt;date&gt;Dec&lt;/date&gt;&lt;/pub-dates&gt;&lt;/dates&gt;&lt;isbn&gt;0002-7863&lt;/isbn&gt;&lt;accession-num&gt;WOS:000225697000046&lt;/accession-num&gt;&lt;work-type&gt;Article&lt;/work-type&gt;&lt;urls&gt;&lt;related-urls&gt;&lt;url&gt;&amp;lt;Go to ISI&amp;gt;://WOS:000225697000046&lt;/url&gt;&lt;/related-urls&gt;&lt;/urls&gt;&lt;electronic-resource-num&gt;10.1021/ja049069n&lt;/electronic-resource-num&gt;&lt;language&gt;English&lt;/language&gt;&lt;/record&gt;&lt;/Cite&gt;&lt;/EndNote&gt;</w:instrText>
      </w:r>
      <w:r w:rsidR="00A84E9C" w:rsidRPr="002D4595">
        <w:rPr>
          <w:rFonts w:cstheme="minorHAnsi"/>
        </w:rPr>
        <w:fldChar w:fldCharType="separate"/>
      </w:r>
      <w:r w:rsidR="00A84E9C" w:rsidRPr="002D4595">
        <w:rPr>
          <w:rFonts w:cstheme="minorHAnsi"/>
          <w:noProof/>
          <w:vertAlign w:val="superscript"/>
        </w:rPr>
        <w:t>17</w:t>
      </w:r>
      <w:r w:rsidR="00A84E9C" w:rsidRPr="002D4595">
        <w:rPr>
          <w:rFonts w:cstheme="minorHAnsi"/>
        </w:rPr>
        <w:fldChar w:fldCharType="end"/>
      </w:r>
      <w:r w:rsidR="00001A3B" w:rsidRPr="002D4595">
        <w:rPr>
          <w:rFonts w:cstheme="minorHAnsi"/>
        </w:rPr>
        <w:t xml:space="preserve"> or by some weak interaction that change</w:t>
      </w:r>
      <w:r w:rsidR="00DC7287" w:rsidRPr="002D4595">
        <w:rPr>
          <w:rFonts w:cstheme="minorHAnsi"/>
        </w:rPr>
        <w:t>s</w:t>
      </w:r>
      <w:r w:rsidR="00001A3B" w:rsidRPr="002D4595">
        <w:rPr>
          <w:rFonts w:cstheme="minorHAnsi"/>
        </w:rPr>
        <w:t xml:space="preserve"> the electronic properties of the compound.</w:t>
      </w:r>
      <w:r w:rsidR="00001A3B" w:rsidRPr="000A457F">
        <w:t xml:space="preserve"> </w:t>
      </w:r>
      <w:r w:rsidR="00A84E9C" w:rsidRPr="002D4595">
        <w:rPr>
          <w:rFonts w:cstheme="minorHAnsi"/>
          <w:lang w:val="en-US"/>
        </w:rPr>
        <w:fldChar w:fldCharType="begin"/>
      </w:r>
      <w:r w:rsidR="00A84E9C" w:rsidRPr="002D4595">
        <w:rPr>
          <w:rFonts w:cstheme="minorHAnsi"/>
          <w:lang w:val="en-US"/>
        </w:rPr>
        <w:instrText xml:space="preserve"> ADDIN EN.CITE &lt;EndNote&gt;&lt;Cite&gt;&lt;Author&gt;Roberts&lt;/Author&gt;&lt;Year&gt;2015&lt;/Year&gt;&lt;RecNum&gt;1779&lt;/RecNum&gt;&lt;DisplayText&gt;&lt;style face="superscript"&gt;83&lt;/style&gt;&lt;/DisplayText&gt;&lt;record&gt;&lt;rec-number&gt;1779&lt;/rec-number&gt;&lt;foreign-keys&gt;&lt;key app="EN" db-id="vrrrfdarpeerdpetadq5f9sd5st0srwaf5fa" timestamp="1617801470"&gt;1779&lt;/key&gt;&lt;/foreign-keys&gt;&lt;ref-type name="Journal Article"&gt;17&lt;/ref-type&gt;&lt;contributors&gt;&lt;authors&gt;&lt;author&gt;Roberts, Ryan J.&lt;/author&gt;&lt;author&gt;Le, Debbie&lt;/author&gt;&lt;author&gt;Leznoff, Daniel B.&lt;/author&gt;&lt;/authors&gt;&lt;/contributors&gt;&lt;titles&gt;&lt;title&gt;Controlling intermolecular aurophilicity in emissive dinuclear Au(i) materials and their luminescent response to ammonia vapour&lt;/title&gt;&lt;secondary-title&gt;Chemical Communications&lt;/secondary-title&gt;&lt;/titles&gt;&lt;periodical&gt;&lt;full-title&gt;Chemical Communications&lt;/full-title&gt;&lt;/periodical&gt;&lt;pages&gt;14299-14302&lt;/pages&gt;&lt;volume&gt;51&lt;/volume&gt;&lt;number&gt;76&lt;/number&gt;&lt;dates&gt;&lt;year&gt;2015&lt;/year&gt;&lt;/dates&gt;&lt;publisher&gt;The Royal Society of Chemistry&lt;/publisher&gt;&lt;isbn&gt;1359-7345&lt;/isbn&gt;&lt;work-type&gt;10.1039/C5CC05277G&lt;/work-type&gt;&lt;urls&gt;&lt;related-urls&gt;&lt;url&gt;http://dx.doi.org/10.1039/C5CC05277G&lt;/url&gt;&lt;/related-urls&gt;&lt;/urls&gt;&lt;electronic-resource-num&gt;10.1039/C5CC05277G&lt;/electronic-resource-num&gt;&lt;/record&gt;&lt;/Cite&gt;&lt;/EndNote&gt;</w:instrText>
      </w:r>
      <w:r w:rsidR="00A84E9C" w:rsidRPr="002D4595">
        <w:rPr>
          <w:rFonts w:cstheme="minorHAnsi"/>
          <w:lang w:val="en-US"/>
        </w:rPr>
        <w:fldChar w:fldCharType="separate"/>
      </w:r>
      <w:r w:rsidR="00A84E9C" w:rsidRPr="002D4595">
        <w:rPr>
          <w:rFonts w:cstheme="minorHAnsi"/>
          <w:noProof/>
          <w:vertAlign w:val="superscript"/>
          <w:lang w:val="en-US"/>
        </w:rPr>
        <w:t>83</w:t>
      </w:r>
      <w:r w:rsidR="00A84E9C" w:rsidRPr="002D4595">
        <w:rPr>
          <w:rFonts w:cstheme="minorHAnsi"/>
          <w:lang w:val="en-US"/>
        </w:rPr>
        <w:fldChar w:fldCharType="end"/>
      </w:r>
      <w:r w:rsidR="00001A3B" w:rsidRPr="002D4595">
        <w:rPr>
          <w:rFonts w:cstheme="minorHAnsi"/>
        </w:rPr>
        <w:t xml:space="preserve"> We </w:t>
      </w:r>
      <w:r w:rsidR="00DC7287" w:rsidRPr="002D4595">
        <w:rPr>
          <w:rFonts w:cstheme="minorHAnsi"/>
        </w:rPr>
        <w:t>verified</w:t>
      </w:r>
      <w:r w:rsidR="00001A3B" w:rsidRPr="002D4595">
        <w:rPr>
          <w:rFonts w:cstheme="minorHAnsi"/>
        </w:rPr>
        <w:t xml:space="preserve"> the response of our compounds to </w:t>
      </w:r>
      <w:r w:rsidR="000205F5" w:rsidRPr="000205F5">
        <w:rPr>
          <w:rFonts w:cstheme="minorHAnsi"/>
        </w:rPr>
        <w:t>several</w:t>
      </w:r>
      <w:r w:rsidR="00001A3B" w:rsidRPr="002D4595">
        <w:rPr>
          <w:rFonts w:cstheme="minorHAnsi"/>
        </w:rPr>
        <w:t xml:space="preserve"> different volatile molecules and the most interesting </w:t>
      </w:r>
      <w:r w:rsidR="000544ED" w:rsidRPr="000A457F">
        <w:rPr>
          <w:rFonts w:cstheme="minorHAnsi"/>
        </w:rPr>
        <w:t>behaviour</w:t>
      </w:r>
      <w:r w:rsidR="00001A3B" w:rsidRPr="002D4595">
        <w:rPr>
          <w:rFonts w:cstheme="minorHAnsi"/>
        </w:rPr>
        <w:t xml:space="preserve"> has been found with crystals</w:t>
      </w:r>
      <w:r w:rsidR="00B25EE3" w:rsidRPr="000A457F">
        <w:rPr>
          <w:rFonts w:cstheme="minorHAnsi"/>
        </w:rPr>
        <w:t xml:space="preserve"> of </w:t>
      </w:r>
      <w:r w:rsidR="00B25EE3" w:rsidRPr="002D4595">
        <w:rPr>
          <w:rFonts w:cstheme="minorHAnsi"/>
          <w:b/>
          <w:bCs/>
        </w:rPr>
        <w:t>3</w:t>
      </w:r>
      <w:r w:rsidR="00001A3B" w:rsidRPr="002D4595">
        <w:rPr>
          <w:rFonts w:cstheme="minorHAnsi"/>
        </w:rPr>
        <w:t xml:space="preserve"> in </w:t>
      </w:r>
      <w:r w:rsidR="00DC7287" w:rsidRPr="002D4595">
        <w:rPr>
          <w:rFonts w:cstheme="minorHAnsi"/>
        </w:rPr>
        <w:t xml:space="preserve">the </w:t>
      </w:r>
      <w:r w:rsidR="00001A3B" w:rsidRPr="002D4595">
        <w:rPr>
          <w:rFonts w:cstheme="minorHAnsi"/>
        </w:rPr>
        <w:t>presence of ammonia vapo</w:t>
      </w:r>
      <w:r w:rsidR="002628F7" w:rsidRPr="002D4595">
        <w:rPr>
          <w:rFonts w:cstheme="minorHAnsi"/>
        </w:rPr>
        <w:t>u</w:t>
      </w:r>
      <w:r w:rsidR="00001A3B" w:rsidRPr="002D4595">
        <w:rPr>
          <w:rFonts w:cstheme="minorHAnsi"/>
        </w:rPr>
        <w:t xml:space="preserve">rs. </w:t>
      </w:r>
      <w:r w:rsidR="000205F5">
        <w:rPr>
          <w:rFonts w:cstheme="minorHAnsi"/>
        </w:rPr>
        <w:t xml:space="preserve">The </w:t>
      </w:r>
      <w:r w:rsidR="00AB2562">
        <w:rPr>
          <w:rFonts w:cstheme="minorHAnsi"/>
        </w:rPr>
        <w:t>g</w:t>
      </w:r>
      <w:r w:rsidR="00001A3B" w:rsidRPr="002D4595">
        <w:rPr>
          <w:rFonts w:cstheme="minorHAnsi"/>
        </w:rPr>
        <w:t xml:space="preserve">reen crystals change their electronic properties and </w:t>
      </w:r>
      <w:r w:rsidR="0029434E" w:rsidRPr="002D4595">
        <w:rPr>
          <w:rFonts w:cstheme="minorHAnsi"/>
        </w:rPr>
        <w:t>turn</w:t>
      </w:r>
      <w:r w:rsidR="00001A3B" w:rsidRPr="000A457F">
        <w:rPr>
          <w:rFonts w:cstheme="minorHAnsi"/>
        </w:rPr>
        <w:t xml:space="preserve"> blue, but completely </w:t>
      </w:r>
      <w:r w:rsidR="00B25EE3" w:rsidRPr="000A457F">
        <w:rPr>
          <w:rFonts w:cstheme="minorHAnsi"/>
        </w:rPr>
        <w:t>lose</w:t>
      </w:r>
      <w:r w:rsidR="00991A41" w:rsidRPr="000A457F">
        <w:rPr>
          <w:rFonts w:cstheme="minorHAnsi"/>
        </w:rPr>
        <w:t xml:space="preserve"> their crystalline structure, according to </w:t>
      </w:r>
      <w:r w:rsidR="001B1601">
        <w:rPr>
          <w:rFonts w:cstheme="minorHAnsi"/>
        </w:rPr>
        <w:t xml:space="preserve">PXRD </w:t>
      </w:r>
      <w:r w:rsidR="0018403A">
        <w:rPr>
          <w:rFonts w:cstheme="minorHAnsi"/>
        </w:rPr>
        <w:t>measurement</w:t>
      </w:r>
      <w:r w:rsidR="00991A41" w:rsidRPr="000A457F">
        <w:rPr>
          <w:rFonts w:cstheme="minorHAnsi"/>
        </w:rPr>
        <w:t>. This modification is completely reversible, either with exposure to heat (330 K for 15 minutes) or by redissolving and recrystallizing the compound in DMSO or THF</w:t>
      </w:r>
      <w:r w:rsidR="005943EF" w:rsidRPr="000A457F">
        <w:rPr>
          <w:rFonts w:cstheme="minorHAnsi"/>
        </w:rPr>
        <w:t>.</w:t>
      </w:r>
      <w:r w:rsidR="00991A41" w:rsidRPr="000A457F">
        <w:rPr>
          <w:rFonts w:cstheme="minorHAnsi"/>
        </w:rPr>
        <w:t xml:space="preserve"> </w:t>
      </w:r>
      <w:r w:rsidR="005943EF" w:rsidRPr="000A457F">
        <w:rPr>
          <w:rFonts w:cstheme="minorHAnsi"/>
        </w:rPr>
        <w:t>T</w:t>
      </w:r>
      <w:r w:rsidR="00991A41" w:rsidRPr="000A457F">
        <w:rPr>
          <w:rFonts w:cstheme="minorHAnsi"/>
        </w:rPr>
        <w:t xml:space="preserve">he compound is stable for several cycles, although the mono-crystallinity is lost after the first ammonia passage. The interaction with ammonia was studied with UV-Vis and </w:t>
      </w:r>
      <w:r w:rsidR="00217521" w:rsidRPr="000A457F">
        <w:rPr>
          <w:rFonts w:cstheme="minorHAnsi"/>
        </w:rPr>
        <w:t>micro</w:t>
      </w:r>
      <w:r w:rsidR="00217521">
        <w:rPr>
          <w:rFonts w:cstheme="minorHAnsi"/>
        </w:rPr>
        <w:t>-</w:t>
      </w:r>
      <w:r w:rsidR="00991A41" w:rsidRPr="000A457F">
        <w:rPr>
          <w:rFonts w:cstheme="minorHAnsi"/>
        </w:rPr>
        <w:t>IR spectroscop</w:t>
      </w:r>
      <w:r w:rsidR="002B6E15">
        <w:rPr>
          <w:rFonts w:cstheme="minorHAnsi"/>
        </w:rPr>
        <w:t>ies</w:t>
      </w:r>
      <w:r w:rsidR="00991A41" w:rsidRPr="000A457F">
        <w:rPr>
          <w:rFonts w:cstheme="minorHAnsi"/>
        </w:rPr>
        <w:t xml:space="preserve">. In the UV-visible spectra of </w:t>
      </w:r>
      <w:r w:rsidR="005D5C94" w:rsidRPr="000A457F">
        <w:rPr>
          <w:rFonts w:cstheme="minorHAnsi"/>
          <w:b/>
          <w:bCs/>
        </w:rPr>
        <w:t>3</w:t>
      </w:r>
      <w:r w:rsidR="00991A41" w:rsidRPr="000A457F">
        <w:rPr>
          <w:rFonts w:cstheme="minorHAnsi"/>
        </w:rPr>
        <w:t xml:space="preserve"> there is a clear shift in the π-π* inter-ligand ultraviolet band of L3 from 351 nm to 299 nm, while the visible region is less indicative because it is too broad (Figure 5b). More detailed information has been obtained from vibrational data. The IR spectrum of the blue product presents new signals related to the presence of ammonia at 3300, 1630, 1275 and 760 cm</w:t>
      </w:r>
      <w:r w:rsidR="00991A41" w:rsidRPr="000A457F">
        <w:rPr>
          <w:rFonts w:cstheme="minorHAnsi"/>
          <w:vertAlign w:val="superscript"/>
        </w:rPr>
        <w:t xml:space="preserve">-1 </w:t>
      </w:r>
      <w:r w:rsidR="00991A41" w:rsidRPr="000A457F">
        <w:rPr>
          <w:rFonts w:cstheme="minorHAnsi"/>
        </w:rPr>
        <w:t>(Figure 5a). These bands are attributable to the stretching, deformation and rocking modes of NH</w:t>
      </w:r>
      <w:r w:rsidR="00991A41" w:rsidRPr="000A457F">
        <w:rPr>
          <w:rFonts w:cstheme="minorHAnsi"/>
          <w:vertAlign w:val="subscript"/>
        </w:rPr>
        <w:t>3</w:t>
      </w:r>
      <w:r w:rsidR="00991A41" w:rsidRPr="000A457F">
        <w:rPr>
          <w:rFonts w:cstheme="minorHAnsi"/>
        </w:rPr>
        <w:t xml:space="preserve"> molecules in copper complexes.</w:t>
      </w:r>
      <w:r w:rsidR="00991A41" w:rsidRPr="000A457F">
        <w:rPr>
          <w:rFonts w:cstheme="minorHAnsi"/>
        </w:rPr>
        <w:fldChar w:fldCharType="begin">
          <w:fldData xml:space="preserve">PEVuZE5vdGU+PENpdGU+PEF1dGhvcj5TY2htaWR0PC9BdXRob3I+PFllYXI+MTk3NDwvWWVhcj48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</w:fldData>
        </w:fldChar>
      </w:r>
      <w:r w:rsidR="00991A41" w:rsidRPr="000A457F">
        <w:rPr>
          <w:rFonts w:cstheme="minorHAnsi"/>
        </w:rPr>
        <w:instrText xml:space="preserve"> ADDIN EN.CITE </w:instrText>
      </w:r>
      <w:r w:rsidR="00991A41" w:rsidRPr="000A457F">
        <w:rPr>
          <w:rFonts w:cstheme="minorHAnsi"/>
        </w:rPr>
        <w:fldChar w:fldCharType="begin">
          <w:fldData xml:space="preserve">PEVuZE5vdGU+PENpdGU+PEF1dGhvcj5TY2htaWR0PC9BdXRob3I+PFllYXI+MTk3NDwvWWVhcj48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</w:fldData>
        </w:fldChar>
      </w:r>
      <w:r w:rsidR="00991A41" w:rsidRPr="000A457F">
        <w:rPr>
          <w:rFonts w:cstheme="minorHAnsi"/>
        </w:rPr>
        <w:instrText xml:space="preserve"> ADDIN EN.CITE.DATA </w:instrText>
      </w:r>
      <w:r w:rsidR="00991A41" w:rsidRPr="000A457F">
        <w:rPr>
          <w:rFonts w:cstheme="minorHAnsi"/>
        </w:rPr>
      </w:r>
      <w:r w:rsidR="00991A41" w:rsidRPr="000A457F">
        <w:rPr>
          <w:rFonts w:cstheme="minorHAnsi"/>
        </w:rPr>
        <w:fldChar w:fldCharType="end"/>
      </w:r>
      <w:r w:rsidR="00991A41" w:rsidRPr="000A457F">
        <w:rPr>
          <w:rFonts w:cstheme="minorHAnsi"/>
        </w:rPr>
      </w:r>
      <w:r w:rsidR="00991A41" w:rsidRPr="000A457F">
        <w:rPr>
          <w:rFonts w:cstheme="minorHAnsi"/>
        </w:rPr>
        <w:fldChar w:fldCharType="separate"/>
      </w:r>
      <w:r w:rsidR="00991A41" w:rsidRPr="000A457F">
        <w:rPr>
          <w:rFonts w:cstheme="minorHAnsi"/>
          <w:noProof/>
          <w:vertAlign w:val="superscript"/>
        </w:rPr>
        <w:t>84, 85</w:t>
      </w:r>
      <w:r w:rsidR="00991A41" w:rsidRPr="000A457F">
        <w:rPr>
          <w:rFonts w:cstheme="minorHAnsi"/>
        </w:rPr>
        <w:fldChar w:fldCharType="end"/>
      </w:r>
      <w:r w:rsidR="00991A41" w:rsidRPr="000A457F">
        <w:rPr>
          <w:rFonts w:cstheme="minorHAnsi"/>
        </w:rPr>
        <w:t xml:space="preserve"> It has been suggested that hydrogen bonding shifts signals at higher frequencies, and the most sensitive shift is generally observed for the rocking mode,</w:t>
      </w:r>
      <w:r w:rsidR="00991A41" w:rsidRPr="000A457F">
        <w:rPr>
          <w:rFonts w:cstheme="minorHAnsi"/>
        </w:rPr>
        <w:fldChar w:fldCharType="begin"/>
      </w:r>
      <w:r w:rsidR="00991A41" w:rsidRPr="000A457F">
        <w:rPr>
          <w:rFonts w:cstheme="minorHAnsi"/>
        </w:rPr>
        <w:instrText xml:space="preserve"> ADDIN EN.CITE &lt;EndNote&gt;&lt;Cite&gt;&lt;Author&gt;Nakamoto&lt;/Author&gt;&lt;Year&gt;2008&lt;/Year&gt;&lt;RecNum&gt;1819&lt;/RecNum&gt;&lt;DisplayText&gt;&lt;style face="superscript"&gt;86&lt;/style&gt;&lt;/DisplayText&gt;&lt;record&gt;&lt;rec-number&gt;1819&lt;/rec-number&gt;&lt;foreign-keys&gt;&lt;key app="EN" db-id="vrrrfdarpeerdpetadq5f9sd5st0srwaf5fa" timestamp="1620143136"&gt;1819&lt;/key&gt;&lt;/foreign-keys&gt;&lt;ref-type name="Journal Article"&gt;17&lt;/ref-type&gt;&lt;contributors&gt;&lt;authors&gt;&lt;author&gt;K. Nakamoto&lt;/author&gt;&lt;/authors&gt;&lt;/contributors&gt;&lt;titles&gt;&lt;title&gt;Applications in Coordination Chemistry&lt;/title&gt;&lt;secondary-title&gt;Infrared and Raman Spectra of Inorganic and Coordination Compounds&lt;/secondary-title&gt;&lt;tertiary-title&gt;Wiley Online Books&lt;/tertiary-title&gt;&lt;/titles&gt;&lt;periodical&gt;&lt;full-title&gt;Infrared and Raman Spectra of Inorganic and Coordination Compounds&lt;/full-title&gt;&lt;/periodical&gt;&lt;pages&gt;1-273&lt;/pages&gt;&lt;keywords&gt;&lt;keyword&gt;coordination chemistry applications&lt;/keyword&gt;&lt;keyword&gt;amine, amino, and related complexes&lt;/keyword&gt;&lt;keyword&gt;vibration spectra of transmission metal complexes&lt;/keyword&gt;&lt;/keywords&gt;&lt;dates&gt;&lt;year&gt;2008&lt;/year&gt;&lt;pub-dates&gt;&lt;date&gt;2021/05/04&lt;/date&gt;&lt;/pub-dates&gt;&lt;/dates&gt;&lt;urls&gt;&lt;related-urls&gt;&lt;url&gt;https://doi.org/10.1002/9780470405888.ch1&lt;/url&gt;&lt;/related-urls&gt;&lt;/urls&gt;&lt;/record&gt;&lt;/Cite&gt;&lt;/EndNote&gt;</w:instrText>
      </w:r>
      <w:r w:rsidR="00991A41" w:rsidRPr="000A457F">
        <w:rPr>
          <w:rFonts w:cstheme="minorHAnsi"/>
        </w:rPr>
        <w:fldChar w:fldCharType="separate"/>
      </w:r>
      <w:r w:rsidR="00991A41" w:rsidRPr="000A457F">
        <w:rPr>
          <w:rFonts w:cstheme="minorHAnsi"/>
          <w:noProof/>
          <w:vertAlign w:val="superscript"/>
        </w:rPr>
        <w:t>86</w:t>
      </w:r>
      <w:r w:rsidR="00991A41" w:rsidRPr="000A457F">
        <w:rPr>
          <w:rFonts w:cstheme="minorHAnsi"/>
        </w:rPr>
        <w:fldChar w:fldCharType="end"/>
      </w:r>
      <w:r w:rsidR="00991A41" w:rsidRPr="000A457F">
        <w:rPr>
          <w:rFonts w:cstheme="minorHAnsi"/>
        </w:rPr>
        <w:t xml:space="preserve"> as observed in our product. The presence of hydrogen bond is confirmed by the broadening of stretching modes signals. Some water molecules may also be present and involved in hydrogen bonding, but no sure assignment can be done due to the signals proximity.</w:t>
      </w:r>
      <w:r w:rsidR="00991A41" w:rsidRPr="000A457F">
        <w:rPr>
          <w:rFonts w:cstheme="minorHAnsi"/>
        </w:rPr>
        <w:fldChar w:fldCharType="begin"/>
      </w:r>
      <w:r w:rsidR="00991A41" w:rsidRPr="000A457F">
        <w:rPr>
          <w:rFonts w:cstheme="minorHAnsi"/>
        </w:rPr>
        <w:instrText xml:space="preserve"> ADDIN EN.CITE &lt;EndNote&gt;&lt;Cite&gt;&lt;Author&gt;Bromberg&lt;/Author&gt;&lt;Year&gt;1977&lt;/Year&gt;&lt;RecNum&gt;1764&lt;/RecNum&gt;&lt;DisplayText&gt;&lt;style face="superscript"&gt;87&lt;/style&gt;&lt;/DisplayText&gt;&lt;record&gt;&lt;rec-number&gt;1764&lt;/rec-number&gt;&lt;foreign-keys&gt;&lt;key app="EN" db-id="vrrrfdarpeerdpetadq5f9sd5st0srwaf5fa" timestamp="1617791384"&gt;1764&lt;/key&gt;&lt;/foreign-keys&gt;&lt;ref-type name="Journal Article"&gt;17&lt;/ref-type&gt;&lt;contributors&gt;&lt;authors&gt;&lt;author&gt;Bromberg, A.&lt;/author&gt;&lt;author&gt;Kimel, S.&lt;/author&gt;&lt;author&gt;Ron, A.&lt;/author&gt;&lt;/authors&gt;&lt;/contributors&gt;&lt;titles&gt;&lt;title&gt;Infrared spectrum of liquid and crystalline ammonia&lt;/title&gt;&lt;secondary-title&gt;Chemical Physics Letters&lt;/secondary-title&gt;&lt;/titles&gt;&lt;periodical&gt;&lt;full-title&gt;Chemical Physics Letters&lt;/full-title&gt;&lt;/periodical&gt;&lt;pages&gt;262-266&lt;/pages&gt;&lt;volume&gt;46&lt;/volume&gt;&lt;number&gt;2&lt;/number&gt;&lt;dates&gt;&lt;year&gt;1977&lt;/year&gt;&lt;pub-dates&gt;&lt;date&gt;1977/03/01/&lt;/date&gt;&lt;/pub-dates&gt;&lt;/dates&gt;&lt;isbn&gt;0009-2614&lt;/isbn&gt;&lt;urls&gt;&lt;related-urls&gt;&lt;url&gt;https://www.sciencedirect.com/science/article/pii/0009261477852573&lt;/url&gt;&lt;/related-urls&gt;&lt;/urls&gt;&lt;electronic-resource-num&gt;https://doi.org/10.1016/0009-2614(77)85257-3&lt;/electronic-resource-num&gt;&lt;/record&gt;&lt;/Cite&gt;&lt;/EndNote&gt;</w:instrText>
      </w:r>
      <w:r w:rsidR="00991A41" w:rsidRPr="000A457F">
        <w:rPr>
          <w:rFonts w:cstheme="minorHAnsi"/>
        </w:rPr>
        <w:fldChar w:fldCharType="separate"/>
      </w:r>
      <w:r w:rsidR="00991A41" w:rsidRPr="000A457F">
        <w:rPr>
          <w:rFonts w:cstheme="minorHAnsi"/>
          <w:noProof/>
          <w:vertAlign w:val="superscript"/>
        </w:rPr>
        <w:t>87</w:t>
      </w:r>
      <w:r w:rsidR="00991A41" w:rsidRPr="000A457F">
        <w:rPr>
          <w:rFonts w:cstheme="minorHAnsi"/>
        </w:rPr>
        <w:fldChar w:fldCharType="end"/>
      </w:r>
      <w:r w:rsidR="00991A41" w:rsidRPr="000A457F">
        <w:rPr>
          <w:rFonts w:cstheme="minorHAnsi"/>
        </w:rPr>
        <w:t xml:space="preserve"> In the spectrum of blue products, there are some bands attributable to the free L</w:t>
      </w:r>
      <w:r w:rsidR="005D5C94" w:rsidRPr="000A457F">
        <w:rPr>
          <w:rFonts w:cstheme="minorHAnsi"/>
        </w:rPr>
        <w:t>2</w:t>
      </w:r>
      <w:r w:rsidR="00991A41" w:rsidRPr="000A457F">
        <w:rPr>
          <w:rFonts w:cstheme="minorHAnsi"/>
        </w:rPr>
        <w:t xml:space="preserve"> and </w:t>
      </w:r>
      <w:r w:rsidR="00C04ACB">
        <w:rPr>
          <w:rFonts w:cstheme="minorHAnsi"/>
        </w:rPr>
        <w:t xml:space="preserve">we observed </w:t>
      </w:r>
      <w:r w:rsidR="0003651B">
        <w:rPr>
          <w:rFonts w:cstheme="minorHAnsi"/>
        </w:rPr>
        <w:t xml:space="preserve">a different </w:t>
      </w:r>
      <w:r w:rsidR="00991A41" w:rsidRPr="000A457F">
        <w:rPr>
          <w:rFonts w:cstheme="minorHAnsi"/>
        </w:rPr>
        <w:t>multiplicity of cyanide signals. These features suggest that L</w:t>
      </w:r>
      <w:r w:rsidR="005D5C94" w:rsidRPr="000A457F">
        <w:rPr>
          <w:rFonts w:cstheme="minorHAnsi"/>
        </w:rPr>
        <w:t>2</w:t>
      </w:r>
      <w:r w:rsidR="00991A41" w:rsidRPr="000A457F">
        <w:rPr>
          <w:rFonts w:cstheme="minorHAnsi"/>
        </w:rPr>
        <w:t xml:space="preserve"> is partially substituted by ammonia in the first coordination </w:t>
      </w:r>
      <w:r w:rsidR="008E69E6" w:rsidRPr="000A457F">
        <w:rPr>
          <w:rFonts w:cstheme="minorHAnsi"/>
        </w:rPr>
        <w:t>sphere of Cu(II), causing a large modification in the crystal environment.</w:t>
      </w:r>
      <w:r w:rsidR="008E69E6" w:rsidRPr="000A457F">
        <w:rPr>
          <w:rFonts w:cstheme="minorHAnsi"/>
        </w:rPr>
        <w:fldChar w:fldCharType="begin"/>
      </w:r>
      <w:r w:rsidR="008E69E6" w:rsidRPr="000A457F">
        <w:rPr>
          <w:rFonts w:cstheme="minorHAnsi"/>
        </w:rPr>
        <w:instrText xml:space="preserve"> ADDIN EN.CITE &lt;EndNote&gt;&lt;Cite&gt;&lt;Author&gt;Priola&lt;/Author&gt;&lt;Year&gt;2021&lt;/Year&gt;&lt;RecNum&gt;1825&lt;/RecNum&gt;&lt;DisplayText&gt;&lt;style face="superscript"&gt;88&lt;/style&gt;&lt;/DisplayText&gt;&lt;record&gt;&lt;rec-number&gt;1825&lt;/rec-number&gt;&lt;foreign-keys&gt;&lt;key app="EN" db-id="vrrrfdarpeerdpetadq5f9sd5st0srwaf5fa" timestamp="1633528453"&gt;1825&lt;/key&gt;&lt;/foreign-keys&gt;&lt;ref-type name="Journal Article"&gt;17&lt;/ref-type&gt;&lt;contributors&gt;&lt;authors&gt;&lt;author&gt;Priola, Emanuele&lt;/author&gt;&lt;author&gt;Mahmoudi, Ghodrat&lt;/author&gt;&lt;author&gt;Andreo, Jacopo&lt;/author&gt;&lt;author&gt;Frontera, Antonio&lt;/author&gt;&lt;/authors&gt;&lt;/contributors&gt;&lt;titles&gt;&lt;title&gt;Unprecedented [d9]Cu</w:instrText>
      </w:r>
      <w:r w:rsidR="008E69E6" w:rsidRPr="000A457F">
        <w:rPr>
          <w:rFonts w:ascii="Cambria Math" w:hAnsi="Cambria Math" w:cs="Cambria Math"/>
        </w:rPr>
        <w:instrText>⋯</w:instrText>
      </w:r>
      <w:r w:rsidR="008E69E6" w:rsidRPr="000A457F">
        <w:rPr>
          <w:rFonts w:cstheme="minorHAnsi"/>
        </w:rPr>
        <w:instrText>[d10]Au coinage bonding interactions in {Cu(NH3)4[Au(CN)2]}+[Au(CN)2]</w:instrText>
      </w:r>
      <w:r w:rsidR="008E69E6" w:rsidRPr="000A457F">
        <w:rPr>
          <w:rFonts w:ascii="Calibri" w:hAnsi="Calibri" w:cs="Calibri"/>
        </w:rPr>
        <w:instrText>−</w:instrText>
      </w:r>
      <w:r w:rsidR="008E69E6" w:rsidRPr="000A457F">
        <w:rPr>
          <w:rFonts w:cstheme="minorHAnsi"/>
        </w:rPr>
        <w:instrText xml:space="preserve"> salt&lt;/title&gt;&lt;secondary-title&gt;Chemical Communications&lt;/secondary-title&gt;&lt;/titles&gt;&lt;periodical&gt;&lt;full-title&gt;Chemical Communications&lt;/full-title&gt;&lt;/periodical&gt;&lt;pages&gt;7268-7271&lt;/pages&gt;&lt;volume&gt;57&lt;/volume&gt;&lt;number&gt;59&lt;/number&gt;&lt;dates&gt;&lt;year&gt;2021&lt;/year&gt;&lt;/dates&gt;&lt;publisher&gt;The Royal Society of Chemistry&lt;/publisher&gt;&lt;isbn&gt;1359-7345&lt;/isbn&gt;&lt;work-type&gt;10.1039/D1CC02709C&lt;/work-type&gt;&lt;urls&gt;&lt;related-urls&gt;&lt;url&gt;http://dx.doi.org/10.1039/D1CC02709C&lt;/url&gt;&lt;/related-urls&gt;&lt;/urls&gt;&lt;electronic-resource-num&gt;10.1039/D1CC02709C&lt;/electronic-resource-num&gt;&lt;/record&gt;&lt;/Cite&gt;&lt;/EndNote&gt;</w:instrText>
      </w:r>
      <w:r w:rsidR="008E69E6" w:rsidRPr="000A457F">
        <w:rPr>
          <w:rFonts w:cstheme="minorHAnsi"/>
        </w:rPr>
        <w:fldChar w:fldCharType="separate"/>
      </w:r>
      <w:r w:rsidR="008E69E6" w:rsidRPr="000A457F">
        <w:rPr>
          <w:rFonts w:cstheme="minorHAnsi"/>
          <w:noProof/>
          <w:vertAlign w:val="superscript"/>
        </w:rPr>
        <w:t>88</w:t>
      </w:r>
      <w:r w:rsidR="008E69E6" w:rsidRPr="000A457F">
        <w:rPr>
          <w:rFonts w:cstheme="minorHAnsi"/>
        </w:rPr>
        <w:fldChar w:fldCharType="end"/>
      </w:r>
      <w:r w:rsidR="008E69E6" w:rsidRPr="000A457F">
        <w:rPr>
          <w:rFonts w:cstheme="minorHAnsi"/>
        </w:rPr>
        <w:t xml:space="preserve"> </w:t>
      </w:r>
    </w:p>
    <w:p w14:paraId="5F197F14" w14:textId="3A0E2100" w:rsidR="00DC5AEF" w:rsidRPr="000A457F" w:rsidRDefault="00DC5AEF" w:rsidP="00DC5AEF">
      <w:pPr>
        <w:pStyle w:val="RSCB02ArticleText"/>
        <w:contextualSpacing/>
        <w:rPr>
          <w:rFonts w:cstheme="minorHAnsi"/>
        </w:rPr>
      </w:pPr>
      <w:r w:rsidRPr="000A457F">
        <w:rPr>
          <w:rFonts w:cstheme="minorHAnsi"/>
        </w:rPr>
        <w:t>It can be supposed that the ammonia molecules penetrate the crystal architecture through the disordered channels between the L</w:t>
      </w:r>
      <w:r>
        <w:rPr>
          <w:rFonts w:cstheme="minorHAnsi"/>
        </w:rPr>
        <w:t>2</w:t>
      </w:r>
      <w:r w:rsidRPr="000A457F">
        <w:rPr>
          <w:rFonts w:cstheme="minorHAnsi"/>
        </w:rPr>
        <w:t xml:space="preserve"> ligands, but further studies should be</w:t>
      </w:r>
      <w:r>
        <w:rPr>
          <w:rFonts w:cstheme="minorHAnsi"/>
        </w:rPr>
        <w:t xml:space="preserve"> </w:t>
      </w:r>
      <w:r w:rsidRPr="000A457F">
        <w:rPr>
          <w:rFonts w:cstheme="minorHAnsi"/>
        </w:rPr>
        <w:t>carried out. Furthermore,</w:t>
      </w:r>
      <w:r w:rsidRPr="00843732">
        <w:rPr>
          <w:rFonts w:cstheme="minorHAnsi"/>
        </w:rPr>
        <w:t xml:space="preserve"> </w:t>
      </w:r>
      <w:r w:rsidRPr="000A457F">
        <w:rPr>
          <w:rFonts w:cstheme="minorHAnsi"/>
        </w:rPr>
        <w:t>the spectrum of the product after heating (pink line in Figure</w:t>
      </w:r>
      <w:r>
        <w:rPr>
          <w:rFonts w:cstheme="minorHAnsi"/>
        </w:rPr>
        <w:t xml:space="preserve"> </w:t>
      </w:r>
      <w:r w:rsidRPr="000A457F">
        <w:rPr>
          <w:rFonts w:cstheme="minorHAnsi"/>
        </w:rPr>
        <w:t xml:space="preserve">5a) is analogous to that of </w:t>
      </w:r>
      <w:r w:rsidRPr="000A457F">
        <w:rPr>
          <w:rFonts w:cstheme="minorHAnsi"/>
          <w:b/>
          <w:bCs/>
        </w:rPr>
        <w:t>3</w:t>
      </w:r>
      <w:r w:rsidRPr="000A457F">
        <w:rPr>
          <w:rFonts w:cstheme="minorHAnsi"/>
        </w:rPr>
        <w:t>, suggesting that ammonia absorption is completely reversible.</w:t>
      </w:r>
    </w:p>
    <w:p w14:paraId="702CFB0E" w14:textId="77777777" w:rsidR="00DC5AEF" w:rsidRPr="000A457F" w:rsidRDefault="00DC5AEF" w:rsidP="00DC5AEF">
      <w:pPr>
        <w:pStyle w:val="RSCB02ArticleText"/>
        <w:rPr>
          <w:rFonts w:cstheme="minorHAnsi"/>
        </w:rPr>
      </w:pPr>
    </w:p>
    <w:p w14:paraId="08A82B4B" w14:textId="15B0F21D" w:rsidR="00DC5AEF" w:rsidRPr="000A457F" w:rsidRDefault="00DC5AEF" w:rsidP="00DC5AEF">
      <w:pPr>
        <w:pStyle w:val="RSCB06BHeadingSub-Section"/>
      </w:pPr>
      <w:r w:rsidRPr="000A457F">
        <w:t xml:space="preserve">Environmental condition solid state </w:t>
      </w:r>
      <w:r w:rsidR="00217521" w:rsidRPr="000A457F">
        <w:t>characteri</w:t>
      </w:r>
      <w:r w:rsidR="00217521">
        <w:t>s</w:t>
      </w:r>
      <w:r w:rsidR="00217521" w:rsidRPr="000A457F">
        <w:t xml:space="preserve">ation </w:t>
      </w:r>
      <w:r w:rsidRPr="000A457F">
        <w:t xml:space="preserve">of co-crystal with </w:t>
      </w:r>
      <w:proofErr w:type="gramStart"/>
      <w:r w:rsidRPr="000A457F">
        <w:t>Hg(</w:t>
      </w:r>
      <w:proofErr w:type="gramEnd"/>
      <w:r w:rsidRPr="000A457F">
        <w:t>CN)</w:t>
      </w:r>
      <w:r w:rsidRPr="000A457F">
        <w:rPr>
          <w:vertAlign w:val="subscript"/>
        </w:rPr>
        <w:t>2</w:t>
      </w:r>
      <w:r w:rsidRPr="000A457F">
        <w:t>.</w:t>
      </w:r>
    </w:p>
    <w:p w14:paraId="0C17DD4B" w14:textId="77777777" w:rsidR="00DC5AEF" w:rsidRPr="000A457F" w:rsidRDefault="00DC5AEF" w:rsidP="00DC5AEF">
      <w:pPr>
        <w:pStyle w:val="RSCB02ArticleText"/>
        <w:rPr>
          <w:rFonts w:cstheme="minorHAnsi"/>
        </w:rPr>
      </w:pPr>
      <w:r w:rsidRPr="000A457F">
        <w:rPr>
          <w:rFonts w:cstheme="minorHAnsi"/>
        </w:rPr>
        <w:t>Starting from the assumption that the {</w:t>
      </w:r>
      <w:r w:rsidRPr="000A457F">
        <w:t>Cu(L)</w:t>
      </w:r>
      <w:r w:rsidRPr="000A457F">
        <w:rPr>
          <w:vertAlign w:val="subscript"/>
        </w:rPr>
        <w:t>2</w:t>
      </w:r>
      <w:r w:rsidRPr="000A457F">
        <w:t>[Au(CN)</w:t>
      </w:r>
      <w:r w:rsidRPr="000A457F">
        <w:rPr>
          <w:vertAlign w:val="subscript"/>
        </w:rPr>
        <w:t>2</w:t>
      </w:r>
      <w:r w:rsidRPr="000A457F">
        <w:t>]</w:t>
      </w:r>
      <w:r w:rsidRPr="000A457F">
        <w:rPr>
          <w:rFonts w:cstheme="minorHAnsi"/>
        </w:rPr>
        <w:t>}</w:t>
      </w:r>
      <w:r w:rsidRPr="000A457F">
        <w:rPr>
          <w:vertAlign w:val="superscript"/>
        </w:rPr>
        <w:t>+</w:t>
      </w:r>
      <w:r w:rsidRPr="000A457F">
        <w:t xml:space="preserve"> , as we demonstrated earlier,</w:t>
      </w:r>
      <w:r w:rsidRPr="000A457F">
        <w:fldChar w:fldCharType="begin"/>
      </w:r>
      <w:r w:rsidRPr="000A457F">
        <w:instrText xml:space="preserve"> ADDIN EN.CITE &lt;EndNote&gt;&lt;Cite&gt;&lt;Author&gt;Priola&lt;/Author&gt;&lt;Year&gt;2020&lt;/Year&gt;&lt;RecNum&gt;1744&lt;/RecNum&gt;&lt;DisplayText&gt;&lt;style face="superscript"&gt;29&lt;/style&gt;&lt;/DisplayText&gt;&lt;record&gt;&lt;rec-number&gt;1744&lt;/rec-number&gt;&lt;foreign-keys&gt;&lt;key app="EN" db-id="vrrrfdarpeerdpetadq5f9sd5st0srwaf5fa" timestamp="1617457328"&gt;1744&lt;/key&gt;&lt;/foreign-keys&gt;&lt;ref-type name="Journal Article"&gt;17&lt;/ref-type&gt;&lt;contributors&gt;&lt;authors&gt;&lt;author&gt;Priola, Emanuele&lt;/author&gt;&lt;author&gt;Volpi, Giorgio&lt;/author&gt;&lt;author&gt;Rabezzana, Roberto&lt;/author&gt;&lt;author&gt;Borfecchia, Elisa&lt;/author&gt;&lt;author&gt;Garino, Claudio&lt;/author&gt;&lt;author&gt;Benzi, Paola&lt;/author&gt;&lt;author&gt;Martini, Andrea&lt;/author&gt;&lt;author&gt;Operti, Lorenza&lt;/author&gt;&lt;author&gt;Diana, Eliano&lt;/author&gt;&lt;/authors&gt;&lt;/contributors&gt;&lt;titles&gt;&lt;title&gt;Bridging Solution and Solid-State Chemistry of Dicyanoaurate: The Case Study of Zn–Au Nucleation Units&lt;/title&gt;&lt;secondary-title&gt;Inorganic Chemistry&lt;/secondary-title&gt;&lt;/titles&gt;&lt;periodical&gt;&lt;full-title&gt;Inorganic Chemistry&lt;/full-title&gt;&lt;/periodical&gt;&lt;pages&gt;203-213&lt;/pages&gt;&lt;volume&gt;59&lt;/volume&gt;&lt;number&gt;1&lt;/number&gt;&lt;dates&gt;&lt;year&gt;2020&lt;/year&gt;&lt;pub-dates&gt;&lt;date&gt;2020/01/06&lt;/date&gt;&lt;/pub-dates&gt;&lt;/dates&gt;&lt;publisher&gt;American Chemical Society&lt;/publisher&gt;&lt;isbn&gt;0020-1669&lt;/isbn&gt;&lt;urls&gt;&lt;related-urls&gt;&lt;url&gt;https://doi.org/10.1021/acs.inorgchem.9b00961&lt;/url&gt;&lt;/related-urls&gt;&lt;/urls&gt;&lt;electronic-resource-num&gt;10.1021/acs.inorgchem.9b00961&lt;/electronic-resource-num&gt;&lt;/record&gt;&lt;/Cite&gt;&lt;/EndNote&gt;</w:instrText>
      </w:r>
      <w:r w:rsidRPr="000A457F">
        <w:fldChar w:fldCharType="separate"/>
      </w:r>
      <w:r w:rsidRPr="000A457F">
        <w:rPr>
          <w:noProof/>
          <w:vertAlign w:val="superscript"/>
        </w:rPr>
        <w:t>29</w:t>
      </w:r>
      <w:r w:rsidRPr="000A457F">
        <w:fldChar w:fldCharType="end"/>
      </w:r>
      <w:r w:rsidRPr="000A457F">
        <w:t xml:space="preserve"> is quite stable in solution, we tried to form co-crystals by dissolving the previously described solids with other d</w:t>
      </w:r>
      <w:r w:rsidRPr="000A457F">
        <w:rPr>
          <w:vertAlign w:val="superscript"/>
        </w:rPr>
        <w:t>10</w:t>
      </w:r>
      <w:r w:rsidRPr="000A457F">
        <w:t xml:space="preserve"> metal complexes, such as mercury halides and pseudohalides.</w:t>
      </w:r>
    </w:p>
    <w:p w14:paraId="669A6D8A" w14:textId="06D6C229" w:rsidR="00EC33BF" w:rsidRDefault="00DC5AEF" w:rsidP="00797DD2">
      <w:pPr>
        <w:pStyle w:val="RSCB01ARTAbstract"/>
        <w:rPr>
          <w:rFonts w:cstheme="minorHAnsi"/>
        </w:rPr>
      </w:pPr>
      <w:r w:rsidRPr="000A457F">
        <w:rPr>
          <w:rFonts w:cstheme="minorHAnsi"/>
        </w:rPr>
        <w:t xml:space="preserve">When </w:t>
      </w:r>
      <w:r w:rsidRPr="000A457F">
        <w:rPr>
          <w:rFonts w:cstheme="minorHAnsi"/>
          <w:b/>
          <w:bCs/>
        </w:rPr>
        <w:t>1</w:t>
      </w:r>
      <w:r w:rsidRPr="000A457F">
        <w:rPr>
          <w:rFonts w:cstheme="minorHAnsi"/>
        </w:rPr>
        <w:t xml:space="preserve"> is </w:t>
      </w:r>
      <w:r>
        <w:rPr>
          <w:rFonts w:cstheme="minorHAnsi"/>
        </w:rPr>
        <w:t xml:space="preserve">dissolved in solution </w:t>
      </w:r>
      <w:r w:rsidRPr="000A457F">
        <w:rPr>
          <w:rFonts w:cstheme="minorHAnsi"/>
        </w:rPr>
        <w:t>in presence of a strong excess of Hg(CN)</w:t>
      </w:r>
      <w:r w:rsidRPr="000A457F">
        <w:rPr>
          <w:rFonts w:cstheme="minorHAnsi"/>
          <w:vertAlign w:val="subscript"/>
        </w:rPr>
        <w:t>2</w:t>
      </w:r>
      <w:r w:rsidRPr="000A457F">
        <w:rPr>
          <w:rFonts w:cstheme="minorHAnsi"/>
        </w:rPr>
        <w:t xml:space="preserve">, dark green crystals of </w:t>
      </w:r>
      <w:r w:rsidRPr="000A457F">
        <w:rPr>
          <w:rFonts w:cstheme="minorHAnsi"/>
          <w:b/>
          <w:bCs/>
        </w:rPr>
        <w:t xml:space="preserve">6 </w:t>
      </w:r>
      <w:r w:rsidRPr="000A457F">
        <w:rPr>
          <w:rFonts w:cstheme="minorHAnsi"/>
        </w:rPr>
        <w:t>are formed</w:t>
      </w:r>
      <w:r w:rsidRPr="000A457F">
        <w:rPr>
          <w:rFonts w:cstheme="minorHAnsi"/>
          <w:b/>
          <w:bCs/>
        </w:rPr>
        <w:t xml:space="preserve">, </w:t>
      </w:r>
      <w:r w:rsidRPr="000A457F">
        <w:rPr>
          <w:rFonts w:cstheme="minorHAnsi"/>
        </w:rPr>
        <w:t>which show a peculiar architecture. In this compound, the dicyanoaurate is detached from the copper centre, leaving a distorted tetrahedral [Cu(L)</w:t>
      </w:r>
      <w:r w:rsidRPr="000A457F">
        <w:rPr>
          <w:rFonts w:cstheme="minorHAnsi"/>
          <w:vertAlign w:val="subscript"/>
        </w:rPr>
        <w:t>2</w:t>
      </w:r>
      <w:r w:rsidRPr="000A457F">
        <w:rPr>
          <w:rFonts w:cstheme="minorHAnsi"/>
        </w:rPr>
        <w:t>]</w:t>
      </w:r>
      <w:r w:rsidRPr="000A457F">
        <w:rPr>
          <w:rFonts w:cstheme="minorHAnsi"/>
          <w:vertAlign w:val="superscript"/>
        </w:rPr>
        <w:t xml:space="preserve">2+ </w:t>
      </w:r>
      <w:r w:rsidRPr="000A457F">
        <w:rPr>
          <w:rFonts w:cstheme="minorHAnsi"/>
        </w:rPr>
        <w:t xml:space="preserve">molecule (ang(N(5)-Cu(1)-N(5))= 104.3(1)° for </w:t>
      </w:r>
      <w:r w:rsidRPr="000A457F">
        <w:rPr>
          <w:rFonts w:cstheme="minorHAnsi"/>
          <w:b/>
          <w:bCs/>
        </w:rPr>
        <w:t>6</w:t>
      </w:r>
      <w:r w:rsidRPr="000A457F">
        <w:rPr>
          <w:rFonts w:cstheme="minorHAnsi"/>
        </w:rPr>
        <w:t>), and forms aurophilic attracted anion pairs with a tilted conformation (d(Au(1)</w:t>
      </w:r>
      <w:r w:rsidRPr="000A457F">
        <w:rPr>
          <w:rFonts w:ascii="MS Gothic" w:eastAsia="MS Gothic" w:hAnsi="MS Gothic" w:cs="MS Gothic"/>
        </w:rPr>
        <w:t>…</w:t>
      </w:r>
      <w:r w:rsidRPr="000A457F">
        <w:rPr>
          <w:rFonts w:cstheme="minorHAnsi"/>
        </w:rPr>
        <w:t>Au(1))=3.232(3) Å and ang(C(1)-Au(1)</w:t>
      </w:r>
      <w:r w:rsidRPr="000A457F">
        <w:rPr>
          <w:rFonts w:ascii="MS Gothic" w:eastAsia="MS Gothic" w:hAnsi="MS Gothic" w:cs="MS Gothic"/>
        </w:rPr>
        <w:t>…</w:t>
      </w:r>
      <w:r w:rsidRPr="000A457F">
        <w:rPr>
          <w:rFonts w:cstheme="minorHAnsi"/>
        </w:rPr>
        <w:t xml:space="preserve">Au(1)-C(1))= 59.90(10)° for </w:t>
      </w:r>
      <w:r w:rsidRPr="000A457F">
        <w:rPr>
          <w:rFonts w:cstheme="minorHAnsi"/>
          <w:b/>
          <w:bCs/>
        </w:rPr>
        <w:t xml:space="preserve">6, </w:t>
      </w:r>
      <w:r w:rsidRPr="000A457F">
        <w:rPr>
          <w:rFonts w:cstheme="minorHAnsi"/>
        </w:rPr>
        <w:t>see Figure 6.</w:t>
      </w:r>
      <w:r>
        <w:rPr>
          <w:rFonts w:cstheme="minorHAnsi"/>
        </w:rPr>
        <w:t>6</w:t>
      </w:r>
      <w:r w:rsidRPr="000A457F">
        <w:rPr>
          <w:rFonts w:cstheme="minorHAnsi"/>
        </w:rPr>
        <w:t>b). These pairs of dicyanoaurates</w:t>
      </w:r>
      <w:r>
        <w:rPr>
          <w:rFonts w:cstheme="minorHAnsi"/>
        </w:rPr>
        <w:t xml:space="preserve"> </w:t>
      </w:r>
      <w:r w:rsidRPr="000A457F">
        <w:rPr>
          <w:rFonts w:cstheme="minorHAnsi"/>
        </w:rPr>
        <w:t>interact with the mercury(II) cyanide molecules through a long secondary interaction (d(N(1</w:t>
      </w:r>
      <w:r w:rsidRPr="0018403A">
        <w:rPr>
          <w:rFonts w:cstheme="minorHAnsi"/>
        </w:rPr>
        <w:t>)</w:t>
      </w:r>
      <w:r w:rsidRPr="000A457F">
        <w:rPr>
          <w:rFonts w:ascii="MS Gothic" w:eastAsia="MS Gothic" w:hAnsi="MS Gothic" w:cs="MS Gothic"/>
        </w:rPr>
        <w:t>…</w:t>
      </w:r>
      <w:r w:rsidRPr="0018403A">
        <w:rPr>
          <w:rFonts w:cstheme="minorHAnsi"/>
        </w:rPr>
        <w:t xml:space="preserve">Hg(1))=2.860(5) Å for </w:t>
      </w:r>
      <w:r w:rsidRPr="0018403A">
        <w:rPr>
          <w:rFonts w:cstheme="minorHAnsi"/>
          <w:b/>
          <w:bCs/>
        </w:rPr>
        <w:t>6</w:t>
      </w:r>
      <w:r w:rsidRPr="0018403A">
        <w:rPr>
          <w:rFonts w:cstheme="minorHAnsi"/>
        </w:rPr>
        <w:t>).</w:t>
      </w:r>
      <w:r w:rsidRPr="00DC5AEF">
        <w:rPr>
          <w:rFonts w:cstheme="minorHAnsi"/>
        </w:rPr>
        <w:t xml:space="preserve"> </w:t>
      </w:r>
      <w:r w:rsidRPr="0018403A">
        <w:rPr>
          <w:rFonts w:cstheme="minorHAnsi"/>
        </w:rPr>
        <w:t>This is not the only case of Hg</w:t>
      </w:r>
      <w:r w:rsidRPr="0018403A">
        <w:rPr>
          <w:rFonts w:ascii="Times New Roman" w:hAnsi="Times New Roman"/>
        </w:rPr>
        <w:t>‧‧‧</w:t>
      </w:r>
      <w:r w:rsidRPr="0018403A">
        <w:rPr>
          <w:rFonts w:cstheme="minorHAnsi"/>
        </w:rPr>
        <w:t>NC contacts: Hg</w:t>
      </w:r>
      <w:r w:rsidRPr="000A457F">
        <w:rPr>
          <w:rFonts w:cstheme="minorHAnsi"/>
        </w:rPr>
        <w:t>(</w:t>
      </w:r>
      <w:r w:rsidRPr="0018403A">
        <w:rPr>
          <w:rFonts w:cstheme="minorHAnsi"/>
        </w:rPr>
        <w:t>CN</w:t>
      </w:r>
      <w:r w:rsidRPr="000A457F">
        <w:rPr>
          <w:rFonts w:cstheme="minorHAnsi"/>
        </w:rPr>
        <w:t>)</w:t>
      </w:r>
      <w:r w:rsidRPr="0018403A">
        <w:rPr>
          <w:rFonts w:cstheme="minorHAnsi"/>
          <w:vertAlign w:val="subscript"/>
        </w:rPr>
        <w:t>2</w:t>
      </w:r>
      <w:r w:rsidRPr="0018403A">
        <w:rPr>
          <w:rFonts w:cstheme="minorHAnsi"/>
        </w:rPr>
        <w:t xml:space="preserve"> and its adducts present similar interactions.</w:t>
      </w:r>
      <w:r w:rsidRPr="0018403A">
        <w:rPr>
          <w:rFonts w:cstheme="minorHAnsi"/>
          <w:w w:val="108"/>
          <w:sz w:val="18"/>
          <w:szCs w:val="18"/>
        </w:rPr>
        <w:fldChar w:fldCharType="begin">
          <w:fldData xml:space="preserve">PEVuZE5vdGU+PENpdGU+PEF1dGhvcj5NLiBGcmV5PC9BdXRob3I+PFllYXI+MTk3MTwvWWVhcj48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=
</w:fldData>
        </w:fldChar>
      </w:r>
      <w:r w:rsidRPr="0018403A">
        <w:rPr>
          <w:rFonts w:cstheme="minorHAnsi"/>
        </w:rPr>
        <w:instrText xml:space="preserve"> ADDIN EN.CITE </w:instrText>
      </w:r>
      <w:r w:rsidRPr="0018403A">
        <w:rPr>
          <w:rFonts w:cstheme="minorHAnsi"/>
          <w:w w:val="108"/>
          <w:sz w:val="18"/>
          <w:szCs w:val="18"/>
        </w:rPr>
        <w:fldChar w:fldCharType="begin">
          <w:fldData xml:space="preserve">PEVuZE5vdGU+PENpdGU+PEF1dGhvcj5NLiBGcmV5PC9BdXRob3I+PFllYXI+MTk3MTwvWWVhcj48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=
</w:fldData>
        </w:fldChar>
      </w:r>
      <w:r w:rsidRPr="0018403A">
        <w:rPr>
          <w:rFonts w:cstheme="minorHAnsi"/>
        </w:rPr>
        <w:instrText xml:space="preserve"> ADDIN EN.CITE.DATA </w:instrText>
      </w:r>
      <w:r w:rsidRPr="0018403A">
        <w:rPr>
          <w:rFonts w:cstheme="minorHAnsi"/>
          <w:w w:val="108"/>
          <w:sz w:val="18"/>
          <w:szCs w:val="18"/>
        </w:rPr>
      </w:r>
      <w:r w:rsidRPr="0018403A">
        <w:rPr>
          <w:rFonts w:cstheme="minorHAnsi"/>
          <w:w w:val="108"/>
          <w:sz w:val="18"/>
          <w:szCs w:val="18"/>
        </w:rPr>
        <w:fldChar w:fldCharType="end"/>
      </w:r>
      <w:r w:rsidRPr="0018403A">
        <w:rPr>
          <w:rFonts w:cstheme="minorHAnsi"/>
          <w:w w:val="108"/>
          <w:sz w:val="18"/>
          <w:szCs w:val="18"/>
        </w:rPr>
      </w:r>
      <w:r w:rsidRPr="0018403A">
        <w:rPr>
          <w:rFonts w:cstheme="minorHAnsi"/>
          <w:w w:val="108"/>
          <w:sz w:val="18"/>
          <w:szCs w:val="18"/>
        </w:rPr>
        <w:fldChar w:fldCharType="separate"/>
      </w:r>
      <w:r w:rsidRPr="0018403A">
        <w:rPr>
          <w:rFonts w:cstheme="minorHAnsi"/>
          <w:vertAlign w:val="superscript"/>
        </w:rPr>
        <w:t>89-91</w:t>
      </w:r>
      <w:r w:rsidRPr="0018403A">
        <w:rPr>
          <w:rFonts w:cstheme="minorHAnsi"/>
          <w:w w:val="108"/>
          <w:sz w:val="18"/>
          <w:szCs w:val="18"/>
        </w:rPr>
        <w:fldChar w:fldCharType="end"/>
      </w:r>
      <w:r w:rsidRPr="0018403A">
        <w:rPr>
          <w:rFonts w:cstheme="minorHAnsi"/>
        </w:rPr>
        <w:t xml:space="preserve"> In </w:t>
      </w:r>
      <w:r w:rsidRPr="000A457F">
        <w:rPr>
          <w:rFonts w:cstheme="minorHAnsi"/>
        </w:rPr>
        <w:t xml:space="preserve">the </w:t>
      </w:r>
      <w:r w:rsidRPr="0018403A">
        <w:rPr>
          <w:rFonts w:cstheme="minorHAnsi"/>
        </w:rPr>
        <w:t>crystal structure</w:t>
      </w:r>
      <w:r w:rsidRPr="000A457F">
        <w:rPr>
          <w:rFonts w:cstheme="minorHAnsi"/>
        </w:rPr>
        <w:t xml:space="preserve"> of </w:t>
      </w:r>
      <w:r w:rsidRPr="0018403A">
        <w:rPr>
          <w:rFonts w:cstheme="minorHAnsi"/>
          <w:b/>
          <w:bCs/>
        </w:rPr>
        <w:t>6</w:t>
      </w:r>
      <w:r w:rsidRPr="0018403A">
        <w:rPr>
          <w:rFonts w:cstheme="minorHAnsi"/>
        </w:rPr>
        <w:t xml:space="preserve"> the disordered mercury cyanide molecules form layers that separate the ordered molecular part of the crystal packing (see Figure 6.</w:t>
      </w:r>
      <w:r>
        <w:rPr>
          <w:rFonts w:cstheme="minorHAnsi"/>
        </w:rPr>
        <w:t>6</w:t>
      </w:r>
      <w:r w:rsidRPr="0018403A">
        <w:rPr>
          <w:rFonts w:cstheme="minorHAnsi"/>
        </w:rPr>
        <w:t>a).</w:t>
      </w:r>
      <w:r w:rsidRPr="00DC5AEF">
        <w:rPr>
          <w:rFonts w:cstheme="minorHAnsi"/>
        </w:rPr>
        <w:t xml:space="preserve"> </w:t>
      </w:r>
      <w:r w:rsidRPr="0018403A">
        <w:rPr>
          <w:rFonts w:cstheme="minorHAnsi"/>
        </w:rPr>
        <w:t>The disorder of the mercury cyanides in these layers can be described with a network of randomly parallel and perpendicular molecules of Hg</w:t>
      </w:r>
      <w:r>
        <w:rPr>
          <w:rFonts w:cstheme="minorHAnsi"/>
        </w:rPr>
        <w:t>(</w:t>
      </w:r>
      <w:r w:rsidRPr="0018403A">
        <w:rPr>
          <w:rFonts w:cstheme="minorHAnsi"/>
        </w:rPr>
        <w:t>CN</w:t>
      </w:r>
      <w:r>
        <w:rPr>
          <w:rFonts w:cstheme="minorHAnsi"/>
        </w:rPr>
        <w:t>)</w:t>
      </w:r>
      <w:r w:rsidRPr="0018403A">
        <w:rPr>
          <w:rFonts w:cstheme="minorHAnsi"/>
          <w:vertAlign w:val="subscript"/>
        </w:rPr>
        <w:t>2</w:t>
      </w:r>
      <w:r w:rsidRPr="0018403A">
        <w:rPr>
          <w:rFonts w:cstheme="minorHAnsi"/>
        </w:rPr>
        <w:t xml:space="preserve">, </w:t>
      </w:r>
      <w:r w:rsidR="00EC33BF" w:rsidRPr="0018403A">
        <w:rPr>
          <w:rFonts w:cstheme="minorHAnsi"/>
        </w:rPr>
        <w:t>which can interact with each other with long CN</w:t>
      </w:r>
      <w:r w:rsidR="00EC33BF" w:rsidRPr="000A457F">
        <w:rPr>
          <w:rFonts w:ascii="MS Gothic" w:eastAsia="MS Gothic" w:hAnsi="MS Gothic" w:cs="MS Gothic"/>
        </w:rPr>
        <w:t>…</w:t>
      </w:r>
      <w:r w:rsidR="00EC33BF" w:rsidRPr="0018403A">
        <w:rPr>
          <w:rFonts w:cstheme="minorHAnsi"/>
        </w:rPr>
        <w:t>Hg contacts (around 3 Å, see Figure 6.</w:t>
      </w:r>
      <w:r w:rsidR="00EC33BF">
        <w:rPr>
          <w:rFonts w:cstheme="minorHAnsi"/>
        </w:rPr>
        <w:t>6</w:t>
      </w:r>
      <w:r w:rsidR="00EC33BF" w:rsidRPr="0018403A">
        <w:rPr>
          <w:rFonts w:cstheme="minorHAnsi"/>
        </w:rPr>
        <w:t>c). Any attempt to find an ordered supercell at room</w:t>
      </w:r>
      <w:r w:rsidR="00EC33BF" w:rsidRPr="00EC33BF">
        <w:rPr>
          <w:rFonts w:cstheme="minorHAnsi"/>
        </w:rPr>
        <w:t xml:space="preserve"> </w:t>
      </w:r>
      <w:r w:rsidR="00EC33BF" w:rsidRPr="0018403A">
        <w:rPr>
          <w:rFonts w:cstheme="minorHAnsi"/>
        </w:rPr>
        <w:t>temperature failed due to the absence of any weak superlattice diffraction reflections. In the next sections, the attempt to force a low temperature ordering will be commented. The trimetallic architecture</w:t>
      </w:r>
      <w:r w:rsidR="00EC33BF" w:rsidRPr="0018403A">
        <w:rPr>
          <w:rFonts w:cstheme="minorHAnsi"/>
          <w:b/>
          <w:bCs/>
        </w:rPr>
        <w:t xml:space="preserve"> </w:t>
      </w:r>
      <w:r w:rsidR="00EC33BF" w:rsidRPr="0018403A">
        <w:rPr>
          <w:rFonts w:cstheme="minorHAnsi"/>
        </w:rPr>
        <w:t xml:space="preserve">observed in </w:t>
      </w:r>
      <w:r w:rsidR="00EC33BF" w:rsidRPr="0018403A">
        <w:rPr>
          <w:rFonts w:cstheme="minorHAnsi"/>
          <w:b/>
          <w:bCs/>
        </w:rPr>
        <w:t>6</w:t>
      </w:r>
      <w:r w:rsidR="00EC33BF" w:rsidRPr="0018403A">
        <w:rPr>
          <w:rFonts w:cstheme="minorHAnsi"/>
        </w:rPr>
        <w:t xml:space="preserve"> is an example in which the cocrystal</w:t>
      </w:r>
    </w:p>
    <w:p w14:paraId="45FE85AC" w14:textId="77777777" w:rsidR="00EC33BF" w:rsidRDefault="00EC33BF" w:rsidP="00797DD2">
      <w:pPr>
        <w:pStyle w:val="RSCB01ARTAbstract"/>
        <w:rPr>
          <w:rFonts w:cstheme="minorHAnsi"/>
        </w:rPr>
      </w:pPr>
    </w:p>
    <w:p w14:paraId="5F818CCF" w14:textId="77777777" w:rsidR="00EC33BF" w:rsidRDefault="00EC33BF" w:rsidP="00797DD2">
      <w:pPr>
        <w:pStyle w:val="RSCB01ARTAbstract"/>
        <w:rPr>
          <w:rFonts w:cstheme="minorHAnsi"/>
        </w:rPr>
      </w:pPr>
    </w:p>
    <w:p w14:paraId="0A6ABDC7" w14:textId="77777777" w:rsidR="00EC33BF" w:rsidRDefault="00EC33BF" w:rsidP="00797DD2">
      <w:pPr>
        <w:pStyle w:val="RSCB01ARTAbstract"/>
        <w:rPr>
          <w:rFonts w:cstheme="minorHAnsi"/>
        </w:rPr>
      </w:pPr>
    </w:p>
    <w:p w14:paraId="42DD850C" w14:textId="77777777" w:rsidR="00EC33BF" w:rsidRDefault="00EC33BF" w:rsidP="00797DD2">
      <w:pPr>
        <w:pStyle w:val="RSCB01ARTAbstract"/>
        <w:rPr>
          <w:rFonts w:cstheme="minorHAnsi"/>
        </w:rPr>
      </w:pPr>
    </w:p>
    <w:p w14:paraId="32350194" w14:textId="5818D660" w:rsidR="00991A41" w:rsidRPr="000A457F" w:rsidRDefault="00EB4D40" w:rsidP="00797DD2">
      <w:pPr>
        <w:pStyle w:val="RSCB01ARTAbstract"/>
        <w:rPr>
          <w:rFonts w:cs="Times New Roman"/>
          <w:noProof w:val="0"/>
          <w:w w:val="108"/>
          <w:sz w:val="18"/>
          <w:szCs w:val="18"/>
          <w:lang w:eastAsia="en-US"/>
        </w:rPr>
        <w:sectPr w:rsidR="00991A41" w:rsidRPr="000A457F" w:rsidSect="00991A41">
          <w:type w:val="continuous"/>
          <w:pgSz w:w="11907" w:h="16840" w:code="9"/>
          <w:pgMar w:top="1009" w:right="851" w:bottom="1758" w:left="851" w:header="851" w:footer="1049" w:gutter="0"/>
          <w:cols w:num="2" w:space="227"/>
          <w:titlePg/>
          <w:docGrid w:linePitch="360"/>
        </w:sectPr>
      </w:pPr>
      <w:r w:rsidRPr="000A457F">
        <w:rPr>
          <w:rFonts w:cstheme="minorHAnsi"/>
          <w:b/>
          <w:bCs/>
          <w:w w:val="108"/>
          <w:sz w:val="14"/>
          <w:szCs w:val="14"/>
        </w:rPr>
        <w:drawing>
          <wp:anchor distT="0" distB="0" distL="114300" distR="114300" simplePos="0" relativeHeight="251658246" behindDoc="0" locked="0" layoutInCell="1" allowOverlap="1" wp14:anchorId="0C5A889B" wp14:editId="3B9ADCD8">
            <wp:simplePos x="0" y="0"/>
            <wp:positionH relativeFrom="margin">
              <wp:posOffset>299714</wp:posOffset>
            </wp:positionH>
            <wp:positionV relativeFrom="paragraph">
              <wp:posOffset>4016827</wp:posOffset>
            </wp:positionV>
            <wp:extent cx="5325110" cy="4356735"/>
            <wp:effectExtent l="0" t="0" r="0" b="5715"/>
            <wp:wrapTopAndBottom/>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rotWithShape="1">
                    <a:blip r:embed="rId24" cstate="print">
                      <a:extLst>
                        <a:ext uri="{28A0092B-C50C-407E-A947-70E740481C1C}">
                          <a14:useLocalDpi xmlns:a14="http://schemas.microsoft.com/office/drawing/2010/main" val="0"/>
                        </a:ext>
                      </a:extLst>
                    </a:blip>
                    <a:srcRect b="7707"/>
                    <a:stretch/>
                  </pic:blipFill>
                  <pic:spPr bwMode="auto">
                    <a:xfrm>
                      <a:off x="0" y="0"/>
                      <a:ext cx="5325110" cy="4356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65AB87" w14:textId="71F2965D" w:rsidR="006A488F" w:rsidRPr="000A457F" w:rsidRDefault="00163546" w:rsidP="000C04FD">
      <w:pPr>
        <w:pStyle w:val="RSCB01ARTAbstract"/>
        <w:ind w:left="284"/>
        <w:rPr>
          <w:rFonts w:cstheme="minorHAnsi"/>
          <w:b/>
          <w:bCs/>
          <w:sz w:val="14"/>
          <w:szCs w:val="14"/>
        </w:rPr>
      </w:pPr>
      <w:r w:rsidRPr="000A457F">
        <w:rPr>
          <w:rFonts w:cstheme="minorHAnsi"/>
          <w:b/>
          <w:bCs/>
          <w:sz w:val="14"/>
          <w:szCs w:val="14"/>
        </w:rPr>
        <w:t xml:space="preserve">Figure </w:t>
      </w:r>
      <w:r w:rsidR="000C14F0" w:rsidRPr="000A457F">
        <w:rPr>
          <w:rFonts w:cstheme="minorHAnsi"/>
          <w:b/>
          <w:bCs/>
          <w:sz w:val="14"/>
          <w:szCs w:val="14"/>
        </w:rPr>
        <w:t>6</w:t>
      </w:r>
      <w:r w:rsidRPr="000A457F">
        <w:rPr>
          <w:rFonts w:cstheme="minorHAnsi"/>
          <w:sz w:val="14"/>
          <w:szCs w:val="14"/>
        </w:rPr>
        <w:t xml:space="preserve">: ORTEP plots of the polymeric structure of the </w:t>
      </w:r>
      <w:r w:rsidR="00DC691F" w:rsidRPr="000A457F">
        <w:rPr>
          <w:rFonts w:cstheme="minorHAnsi"/>
          <w:sz w:val="14"/>
          <w:szCs w:val="14"/>
        </w:rPr>
        <w:t>supra</w:t>
      </w:r>
      <w:r w:rsidRPr="000A457F">
        <w:rPr>
          <w:rFonts w:cstheme="minorHAnsi"/>
          <w:sz w:val="14"/>
          <w:szCs w:val="14"/>
        </w:rPr>
        <w:t xml:space="preserve">molecular structure of compound </w:t>
      </w:r>
      <w:r w:rsidR="005B06A6" w:rsidRPr="000A457F">
        <w:rPr>
          <w:rFonts w:cstheme="minorHAnsi"/>
          <w:b/>
          <w:bCs/>
          <w:sz w:val="14"/>
          <w:szCs w:val="14"/>
        </w:rPr>
        <w:t>6</w:t>
      </w:r>
      <w:r w:rsidRPr="000A457F">
        <w:rPr>
          <w:rFonts w:cstheme="minorHAnsi"/>
          <w:b/>
          <w:bCs/>
          <w:sz w:val="14"/>
          <w:szCs w:val="14"/>
        </w:rPr>
        <w:t xml:space="preserve"> </w:t>
      </w:r>
      <w:r w:rsidRPr="000A457F">
        <w:rPr>
          <w:rFonts w:cstheme="minorHAnsi"/>
          <w:sz w:val="14"/>
          <w:szCs w:val="14"/>
        </w:rPr>
        <w:t>(</w:t>
      </w:r>
      <w:r w:rsidR="00482CFE" w:rsidRPr="000A457F">
        <w:rPr>
          <w:rFonts w:cstheme="minorHAnsi"/>
          <w:b/>
          <w:bCs/>
          <w:sz w:val="14"/>
          <w:szCs w:val="14"/>
        </w:rPr>
        <w:t>a</w:t>
      </w:r>
      <w:r w:rsidRPr="000A457F">
        <w:rPr>
          <w:rFonts w:cstheme="minorHAnsi"/>
          <w:sz w:val="14"/>
          <w:szCs w:val="14"/>
        </w:rPr>
        <w:t>)</w:t>
      </w:r>
      <w:r w:rsidR="00483879" w:rsidRPr="000A457F">
        <w:rPr>
          <w:rFonts w:cstheme="minorHAnsi"/>
          <w:sz w:val="14"/>
          <w:szCs w:val="14"/>
        </w:rPr>
        <w:t>,</w:t>
      </w:r>
      <w:r w:rsidR="00DC691F" w:rsidRPr="000A457F">
        <w:rPr>
          <w:rFonts w:cstheme="minorHAnsi"/>
          <w:sz w:val="14"/>
          <w:szCs w:val="14"/>
        </w:rPr>
        <w:t xml:space="preserve"> a fragment of the complex architecture (</w:t>
      </w:r>
      <w:r w:rsidR="00482CFE" w:rsidRPr="000A457F">
        <w:rPr>
          <w:rFonts w:cstheme="minorHAnsi"/>
          <w:b/>
          <w:bCs/>
          <w:sz w:val="14"/>
          <w:szCs w:val="14"/>
        </w:rPr>
        <w:t>b</w:t>
      </w:r>
      <w:r w:rsidR="00DC691F" w:rsidRPr="000A457F">
        <w:rPr>
          <w:rFonts w:cstheme="minorHAnsi"/>
          <w:sz w:val="14"/>
          <w:szCs w:val="14"/>
        </w:rPr>
        <w:t xml:space="preserve">) </w:t>
      </w:r>
      <w:r w:rsidR="00483879" w:rsidRPr="000A457F">
        <w:rPr>
          <w:rFonts w:cstheme="minorHAnsi"/>
          <w:sz w:val="14"/>
          <w:szCs w:val="14"/>
        </w:rPr>
        <w:t>and a detail on the HgCN</w:t>
      </w:r>
      <w:r w:rsidR="00483879" w:rsidRPr="000A457F">
        <w:rPr>
          <w:rFonts w:cstheme="minorHAnsi"/>
          <w:sz w:val="14"/>
          <w:szCs w:val="14"/>
          <w:vertAlign w:val="subscript"/>
        </w:rPr>
        <w:t>2</w:t>
      </w:r>
      <w:r w:rsidR="00483879" w:rsidRPr="000A457F">
        <w:rPr>
          <w:rFonts w:cstheme="minorHAnsi"/>
          <w:sz w:val="14"/>
          <w:szCs w:val="14"/>
        </w:rPr>
        <w:t xml:space="preserve"> disordered layer </w:t>
      </w:r>
      <w:r w:rsidR="00797DD2">
        <w:rPr>
          <w:rFonts w:cstheme="minorHAnsi"/>
          <w:sz w:val="14"/>
          <w:szCs w:val="14"/>
        </w:rPr>
        <w:t xml:space="preserve">(6c) </w:t>
      </w:r>
      <w:r w:rsidR="006479F8" w:rsidRPr="000A457F">
        <w:rPr>
          <w:rFonts w:cstheme="minorHAnsi"/>
          <w:sz w:val="14"/>
          <w:szCs w:val="14"/>
        </w:rPr>
        <w:t>(50 % probability)</w:t>
      </w:r>
      <w:r w:rsidR="002D34B0" w:rsidRPr="000A457F">
        <w:rPr>
          <w:rFonts w:cstheme="minorHAnsi"/>
          <w:sz w:val="14"/>
          <w:szCs w:val="14"/>
        </w:rPr>
        <w:t xml:space="preserve"> </w:t>
      </w:r>
      <w:r w:rsidR="006479F8" w:rsidRPr="000A457F">
        <w:rPr>
          <w:rFonts w:cstheme="minorHAnsi"/>
          <w:sz w:val="14"/>
          <w:szCs w:val="14"/>
        </w:rPr>
        <w:t>(Colo</w:t>
      </w:r>
      <w:r w:rsidR="00EC5BA0" w:rsidRPr="000A457F">
        <w:rPr>
          <w:rFonts w:cstheme="minorHAnsi"/>
          <w:sz w:val="14"/>
          <w:szCs w:val="14"/>
        </w:rPr>
        <w:t>u</w:t>
      </w:r>
      <w:r w:rsidR="006479F8" w:rsidRPr="000A457F">
        <w:rPr>
          <w:rFonts w:cstheme="minorHAnsi"/>
          <w:sz w:val="14"/>
          <w:szCs w:val="14"/>
        </w:rPr>
        <w:t xml:space="preserve">r code: white, hydrogen; gray, carbon; blue, nitrogen; yellow, gold; </w:t>
      </w:r>
      <w:r w:rsidR="00EF3BF0" w:rsidRPr="000A457F">
        <w:rPr>
          <w:rFonts w:cstheme="minorHAnsi"/>
          <w:sz w:val="14"/>
          <w:szCs w:val="14"/>
        </w:rPr>
        <w:t>orange</w:t>
      </w:r>
      <w:r w:rsidR="006479F8" w:rsidRPr="000A457F">
        <w:rPr>
          <w:rFonts w:cstheme="minorHAnsi"/>
          <w:sz w:val="14"/>
          <w:szCs w:val="14"/>
        </w:rPr>
        <w:t>, copper; red, oxygen</w:t>
      </w:r>
      <w:r w:rsidR="00EF3BF0" w:rsidRPr="000A457F">
        <w:rPr>
          <w:rFonts w:cstheme="minorHAnsi"/>
          <w:sz w:val="14"/>
          <w:szCs w:val="14"/>
        </w:rPr>
        <w:t>;</w:t>
      </w:r>
      <w:r w:rsidR="006479F8" w:rsidRPr="000A457F">
        <w:rPr>
          <w:rFonts w:cstheme="minorHAnsi"/>
          <w:sz w:val="14"/>
          <w:szCs w:val="14"/>
        </w:rPr>
        <w:t xml:space="preserve"> </w:t>
      </w:r>
      <w:r w:rsidR="000E21F6" w:rsidRPr="000A457F">
        <w:rPr>
          <w:rFonts w:cstheme="minorHAnsi"/>
          <w:sz w:val="14"/>
          <w:szCs w:val="14"/>
        </w:rPr>
        <w:t xml:space="preserve">light </w:t>
      </w:r>
      <w:r w:rsidR="006479F8" w:rsidRPr="000A457F">
        <w:rPr>
          <w:rFonts w:cstheme="minorHAnsi"/>
          <w:sz w:val="14"/>
          <w:szCs w:val="14"/>
        </w:rPr>
        <w:t>gray</w:t>
      </w:r>
      <w:r w:rsidR="000E21F6" w:rsidRPr="000A457F">
        <w:rPr>
          <w:rFonts w:cstheme="minorHAnsi"/>
          <w:sz w:val="14"/>
          <w:szCs w:val="14"/>
        </w:rPr>
        <w:t>, mercury; light green, fluorine; green, chlorine</w:t>
      </w:r>
      <w:r w:rsidR="006479F8" w:rsidRPr="000A457F">
        <w:rPr>
          <w:rFonts w:cstheme="minorHAnsi"/>
          <w:sz w:val="14"/>
          <w:szCs w:val="14"/>
        </w:rPr>
        <w:t>).</w:t>
      </w:r>
    </w:p>
    <w:p w14:paraId="4A5F1168" w14:textId="77777777" w:rsidR="009A0929" w:rsidRPr="000A457F" w:rsidRDefault="009A0929" w:rsidP="00C65DF9">
      <w:pPr>
        <w:pStyle w:val="RSCB02ArticleText"/>
        <w:rPr>
          <w:rFonts w:cstheme="minorHAnsi"/>
        </w:rPr>
        <w:sectPr w:rsidR="009A0929" w:rsidRPr="000A457F" w:rsidSect="009A0929">
          <w:type w:val="continuous"/>
          <w:pgSz w:w="11907" w:h="16840" w:code="9"/>
          <w:pgMar w:top="1009" w:right="851" w:bottom="1758" w:left="851" w:header="851" w:footer="1049" w:gutter="0"/>
          <w:cols w:space="227"/>
          <w:titlePg/>
          <w:docGrid w:linePitch="360"/>
        </w:sectPr>
      </w:pPr>
    </w:p>
    <w:p w14:paraId="338ED9B6" w14:textId="645CDEE7" w:rsidR="008327A9" w:rsidRPr="000A457F" w:rsidRDefault="00B30DA1" w:rsidP="00A92753">
      <w:pPr>
        <w:pStyle w:val="RSCB02ArticleText"/>
        <w:contextualSpacing/>
        <w:rPr>
          <w:rFonts w:cstheme="minorHAnsi"/>
        </w:rPr>
      </w:pPr>
      <w:r w:rsidRPr="0018403A">
        <w:rPr>
          <w:rFonts w:cstheme="minorHAnsi"/>
        </w:rPr>
        <w:t>does not maintain the original unit, so the dicyanoaurate anion interact separately from the other d</w:t>
      </w:r>
      <w:r w:rsidRPr="0018403A">
        <w:rPr>
          <w:rFonts w:cstheme="minorHAnsi"/>
          <w:vertAlign w:val="superscript"/>
        </w:rPr>
        <w:t>10</w:t>
      </w:r>
      <w:r w:rsidRPr="0018403A">
        <w:rPr>
          <w:rFonts w:cstheme="minorHAnsi"/>
        </w:rPr>
        <w:t xml:space="preserve"> metal </w:t>
      </w:r>
      <w:r w:rsidR="00862483" w:rsidRPr="00862483">
        <w:rPr>
          <w:rFonts w:cstheme="minorHAnsi"/>
        </w:rPr>
        <w:t>centre</w:t>
      </w:r>
      <w:r w:rsidRPr="0018403A">
        <w:rPr>
          <w:rFonts w:cstheme="minorHAnsi"/>
        </w:rPr>
        <w:t xml:space="preserve">. </w:t>
      </w:r>
      <w:r w:rsidR="003D3D2D" w:rsidRPr="0018403A">
        <w:rPr>
          <w:rFonts w:cstheme="minorHAnsi"/>
        </w:rPr>
        <w:t xml:space="preserve">The results obtained with </w:t>
      </w:r>
      <w:r w:rsidR="000C04FD" w:rsidRPr="0018403A">
        <w:rPr>
          <w:rFonts w:cstheme="minorHAnsi"/>
          <w:b/>
          <w:bCs/>
        </w:rPr>
        <w:t>6</w:t>
      </w:r>
      <w:r w:rsidR="003D3D2D" w:rsidRPr="0018403A">
        <w:rPr>
          <w:rFonts w:cstheme="minorHAnsi"/>
        </w:rPr>
        <w:t xml:space="preserve"> open</w:t>
      </w:r>
      <w:r w:rsidRPr="0018403A">
        <w:rPr>
          <w:rFonts w:cstheme="minorHAnsi"/>
        </w:rPr>
        <w:t xml:space="preserve"> the</w:t>
      </w:r>
      <w:r w:rsidR="003D3D2D" w:rsidRPr="0018403A">
        <w:rPr>
          <w:rFonts w:cstheme="minorHAnsi"/>
        </w:rPr>
        <w:t xml:space="preserve"> way for further studies </w:t>
      </w:r>
      <w:r w:rsidR="00CB1424" w:rsidRPr="0018403A">
        <w:rPr>
          <w:rFonts w:cstheme="minorHAnsi"/>
        </w:rPr>
        <w:t>toward</w:t>
      </w:r>
      <w:r w:rsidR="003D3D2D" w:rsidRPr="0018403A">
        <w:rPr>
          <w:rFonts w:cstheme="minorHAnsi"/>
        </w:rPr>
        <w:t xml:space="preserve"> other </w:t>
      </w:r>
      <w:r w:rsidR="00CB1424" w:rsidRPr="0018403A">
        <w:rPr>
          <w:rFonts w:cstheme="minorHAnsi"/>
        </w:rPr>
        <w:t>molecular fragments involving</w:t>
      </w:r>
      <w:r w:rsidR="003D3D2D" w:rsidRPr="0018403A">
        <w:rPr>
          <w:rFonts w:cstheme="minorHAnsi"/>
        </w:rPr>
        <w:t xml:space="preserve"> metal </w:t>
      </w:r>
      <w:r w:rsidR="0039378D" w:rsidRPr="000A457F">
        <w:rPr>
          <w:rFonts w:cstheme="minorHAnsi"/>
        </w:rPr>
        <w:t>centres</w:t>
      </w:r>
      <w:r w:rsidR="003D3D2D" w:rsidRPr="0018403A">
        <w:rPr>
          <w:rFonts w:cstheme="minorHAnsi"/>
        </w:rPr>
        <w:t xml:space="preserve"> that can interact</w:t>
      </w:r>
      <w:r w:rsidRPr="0018403A">
        <w:rPr>
          <w:rFonts w:cstheme="minorHAnsi"/>
        </w:rPr>
        <w:t xml:space="preserve"> more strongly with Au(I)</w:t>
      </w:r>
      <w:r w:rsidR="002D20E6">
        <w:rPr>
          <w:rFonts w:cstheme="minorHAnsi"/>
        </w:rPr>
        <w:t>,</w:t>
      </w:r>
      <w:r w:rsidR="00CB1424" w:rsidRPr="0018403A">
        <w:rPr>
          <w:rFonts w:cstheme="minorHAnsi"/>
        </w:rPr>
        <w:t xml:space="preserve"> </w:t>
      </w:r>
      <w:r w:rsidRPr="0018403A">
        <w:rPr>
          <w:rFonts w:cstheme="minorHAnsi"/>
        </w:rPr>
        <w:t xml:space="preserve">obtaining multi-metallic </w:t>
      </w:r>
      <w:proofErr w:type="spellStart"/>
      <w:r w:rsidR="00CB1424" w:rsidRPr="0018403A">
        <w:rPr>
          <w:rFonts w:cstheme="minorHAnsi"/>
        </w:rPr>
        <w:t>aurophilic</w:t>
      </w:r>
      <w:proofErr w:type="spellEnd"/>
      <w:r w:rsidR="00CB1424" w:rsidRPr="0018403A">
        <w:rPr>
          <w:rFonts w:cstheme="minorHAnsi"/>
        </w:rPr>
        <w:t xml:space="preserve"> supramolecular</w:t>
      </w:r>
      <w:r w:rsidRPr="0018403A">
        <w:rPr>
          <w:rFonts w:cstheme="minorHAnsi"/>
        </w:rPr>
        <w:t xml:space="preserve"> architectures.</w:t>
      </w:r>
    </w:p>
    <w:p w14:paraId="46901BA0" w14:textId="77777777" w:rsidR="005B06A6" w:rsidRPr="000A457F" w:rsidRDefault="005B06A6" w:rsidP="00A92753">
      <w:pPr>
        <w:pStyle w:val="RSCB02ArticleText"/>
        <w:contextualSpacing/>
        <w:rPr>
          <w:rFonts w:cstheme="minorHAnsi"/>
        </w:rPr>
      </w:pPr>
    </w:p>
    <w:p w14:paraId="6A381783" w14:textId="32D43C01" w:rsidR="002A3B63" w:rsidRPr="000A457F" w:rsidRDefault="002A3B63" w:rsidP="002A3B63">
      <w:pPr>
        <w:pStyle w:val="RSCB06BHeadingSub-Section"/>
      </w:pPr>
      <w:r w:rsidRPr="000A457F">
        <w:t>High-pressure solid-state characterization of 1</w:t>
      </w:r>
    </w:p>
    <w:p w14:paraId="04EAD95B" w14:textId="7A4362E0" w:rsidR="002A3B63" w:rsidRPr="000A457F" w:rsidRDefault="002A3B63" w:rsidP="002A3B63">
      <w:pPr>
        <w:pStyle w:val="RSCB06BHeadingSub-Section"/>
        <w:spacing w:after="0"/>
        <w:jc w:val="both"/>
        <w:rPr>
          <w:b w:val="0"/>
          <w:bCs/>
        </w:rPr>
      </w:pPr>
      <w:r w:rsidRPr="000A457F">
        <w:rPr>
          <w:b w:val="0"/>
          <w:bCs/>
        </w:rPr>
        <w:t xml:space="preserve">High pressure measurements on gold complexes showing </w:t>
      </w:r>
      <w:proofErr w:type="spellStart"/>
      <w:r w:rsidRPr="000A457F">
        <w:rPr>
          <w:b w:val="0"/>
          <w:bCs/>
        </w:rPr>
        <w:t>aurophilic</w:t>
      </w:r>
      <w:proofErr w:type="spellEnd"/>
      <w:r w:rsidRPr="000A457F">
        <w:rPr>
          <w:b w:val="0"/>
          <w:bCs/>
        </w:rPr>
        <w:t xml:space="preserve"> interactions have been performed in the past, especially to modulate the luminescence emission or to study polymorphism.</w:t>
      </w:r>
      <w:r w:rsidRPr="000A457F">
        <w:rPr>
          <w:b w:val="0"/>
          <w:bCs/>
        </w:rPr>
        <w:fldChar w:fldCharType="begin">
          <w:fldData xml:space="preserve">PEVuZE5vdGU+PENpdGU+PEF1dGhvcj5PJmFwb3M7Q29ubm9yPC9BdXRob3I+PFllYXI+MjAxNjwv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</w:fldData>
        </w:fldChar>
      </w:r>
      <w:r w:rsidRPr="000A457F">
        <w:rPr>
          <w:b w:val="0"/>
          <w:bCs/>
        </w:rPr>
        <w:instrText xml:space="preserve"> ADDIN EN.CITE </w:instrText>
      </w:r>
      <w:r w:rsidRPr="000A457F">
        <w:rPr>
          <w:b w:val="0"/>
          <w:bCs/>
        </w:rPr>
        <w:fldChar w:fldCharType="begin">
          <w:fldData xml:space="preserve">PEVuZE5vdGU+PENpdGU+PEF1dGhvcj5PJmFwb3M7Q29ubm9yPC9BdXRob3I+PFllYXI+MjAxNjwv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</w:fldData>
        </w:fldChar>
      </w:r>
      <w:r w:rsidRPr="000A457F">
        <w:rPr>
          <w:b w:val="0"/>
          <w:bCs/>
        </w:rPr>
        <w:instrText xml:space="preserve"> ADDIN EN.CITE.DATA </w:instrText>
      </w:r>
      <w:r w:rsidRPr="000A457F">
        <w:rPr>
          <w:b w:val="0"/>
          <w:bCs/>
        </w:rPr>
      </w:r>
      <w:r w:rsidRPr="000A457F">
        <w:rPr>
          <w:b w:val="0"/>
          <w:bCs/>
        </w:rPr>
        <w:fldChar w:fldCharType="end"/>
      </w:r>
      <w:r w:rsidRPr="000A457F">
        <w:rPr>
          <w:b w:val="0"/>
          <w:bCs/>
        </w:rPr>
      </w:r>
      <w:r w:rsidRPr="000A457F">
        <w:rPr>
          <w:b w:val="0"/>
          <w:bCs/>
        </w:rPr>
        <w:fldChar w:fldCharType="separate"/>
      </w:r>
      <w:r w:rsidRPr="000A457F">
        <w:rPr>
          <w:b w:val="0"/>
          <w:bCs/>
          <w:noProof/>
          <w:vertAlign w:val="superscript"/>
        </w:rPr>
        <w:t>92-97</w:t>
      </w:r>
      <w:r w:rsidRPr="000A457F">
        <w:rPr>
          <w:b w:val="0"/>
          <w:bCs/>
        </w:rPr>
        <w:fldChar w:fldCharType="end"/>
      </w:r>
      <w:r w:rsidRPr="000A457F">
        <w:rPr>
          <w:b w:val="0"/>
          <w:bCs/>
        </w:rPr>
        <w:t xml:space="preserve"> Further investigations have been done on inorganic salts like </w:t>
      </w:r>
      <w:proofErr w:type="spellStart"/>
      <w:r w:rsidRPr="000A457F">
        <w:rPr>
          <w:b w:val="0"/>
          <w:bCs/>
        </w:rPr>
        <w:t>AuX</w:t>
      </w:r>
      <w:proofErr w:type="spellEnd"/>
      <w:r w:rsidRPr="000A457F">
        <w:rPr>
          <w:b w:val="0"/>
          <w:bCs/>
        </w:rPr>
        <w:t xml:space="preserve"> or M[Au(CN)</w:t>
      </w:r>
      <w:r w:rsidRPr="000A457F">
        <w:rPr>
          <w:b w:val="0"/>
          <w:bCs/>
          <w:vertAlign w:val="subscript"/>
        </w:rPr>
        <w:t>2</w:t>
      </w:r>
      <w:r w:rsidRPr="000A457F">
        <w:rPr>
          <w:b w:val="0"/>
          <w:bCs/>
        </w:rPr>
        <w:t>]</w:t>
      </w:r>
      <w:r w:rsidRPr="000A457F">
        <w:rPr>
          <w:b w:val="0"/>
          <w:bCs/>
          <w:vertAlign w:val="subscript"/>
        </w:rPr>
        <w:t>n</w:t>
      </w:r>
      <w:r w:rsidRPr="000A457F">
        <w:rPr>
          <w:b w:val="0"/>
          <w:bCs/>
        </w:rPr>
        <w:t xml:space="preserve"> to study the solid state compressibility of peculiar </w:t>
      </w:r>
      <w:r w:rsidRPr="000A457F">
        <w:rPr>
          <w:b w:val="0"/>
          <w:bCs/>
        </w:rPr>
        <w:t>arrangements of gold atoms.</w:t>
      </w:r>
      <w:r w:rsidRPr="000A457F">
        <w:t xml:space="preserve"> </w:t>
      </w:r>
      <w:r w:rsidRPr="000A457F">
        <w:rPr>
          <w:b w:val="0"/>
          <w:bCs/>
        </w:rPr>
        <w:fldChar w:fldCharType="begin">
          <w:fldData xml:space="preserve">PEVuZE5vdGU+PENpdGU+PEF1dGhvcj5Nb250ZXNlZ3VybzwvQXV0aG9yPjxZZWFyPjIwMTk8L1ll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==
</w:fldData>
        </w:fldChar>
      </w:r>
      <w:r w:rsidRPr="000A457F">
        <w:rPr>
          <w:b w:val="0"/>
          <w:bCs/>
        </w:rPr>
        <w:instrText xml:space="preserve"> ADDIN EN.CITE </w:instrText>
      </w:r>
      <w:r w:rsidRPr="000A457F">
        <w:rPr>
          <w:b w:val="0"/>
          <w:bCs/>
        </w:rPr>
        <w:fldChar w:fldCharType="begin">
          <w:fldData xml:space="preserve">PEVuZE5vdGU+PENpdGU+PEF1dGhvcj5Nb250ZXNlZ3VybzwvQXV0aG9yPjxZZWFyPjIwMTk8L1ll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==
</w:fldData>
        </w:fldChar>
      </w:r>
      <w:r w:rsidRPr="000A457F">
        <w:rPr>
          <w:b w:val="0"/>
          <w:bCs/>
        </w:rPr>
        <w:instrText xml:space="preserve"> ADDIN EN.CITE.DATA </w:instrText>
      </w:r>
      <w:r w:rsidRPr="000A457F">
        <w:rPr>
          <w:b w:val="0"/>
          <w:bCs/>
        </w:rPr>
      </w:r>
      <w:r w:rsidRPr="000A457F">
        <w:rPr>
          <w:b w:val="0"/>
          <w:bCs/>
        </w:rPr>
        <w:fldChar w:fldCharType="end"/>
      </w:r>
      <w:r w:rsidRPr="000A457F">
        <w:rPr>
          <w:b w:val="0"/>
          <w:bCs/>
        </w:rPr>
      </w:r>
      <w:r w:rsidRPr="000A457F">
        <w:rPr>
          <w:b w:val="0"/>
          <w:bCs/>
        </w:rPr>
        <w:fldChar w:fldCharType="separate"/>
      </w:r>
      <w:r w:rsidRPr="000A457F">
        <w:rPr>
          <w:b w:val="0"/>
          <w:bCs/>
          <w:noProof/>
          <w:vertAlign w:val="superscript"/>
        </w:rPr>
        <w:t>98-101</w:t>
      </w:r>
      <w:r w:rsidRPr="000A457F">
        <w:rPr>
          <w:b w:val="0"/>
          <w:bCs/>
        </w:rPr>
        <w:fldChar w:fldCharType="end"/>
      </w:r>
      <w:r w:rsidRPr="000A457F">
        <w:rPr>
          <w:b w:val="0"/>
          <w:bCs/>
        </w:rPr>
        <w:t xml:space="preserve"> By selecting </w:t>
      </w:r>
      <w:r w:rsidRPr="000A457F">
        <w:t>1</w:t>
      </w:r>
      <w:r w:rsidRPr="000A457F">
        <w:rPr>
          <w:b w:val="0"/>
          <w:bCs/>
        </w:rPr>
        <w:t xml:space="preserve"> as a prototype of the supramolecular architectures formed by the dicyanoaurate and metal-gold complexes with a chelating ligand, high pressure and low temperature measurements have been performed. To our knowledge, no HP-VT study has been performed so far on this type of bimetallic supramolecular materials, other than on coordination polymers based on iron-dicyanoargentate or dicyanoaurate for spin transition studies.</w:t>
      </w:r>
      <w:r w:rsidRPr="000A457F">
        <w:rPr>
          <w:b w:val="0"/>
          <w:bCs/>
        </w:rPr>
        <w:fldChar w:fldCharType="begin">
          <w:fldData xml:space="preserve">PEVuZE5vdGU+PENpdGU+PEF1dGhvcj5KLiBBLiBSb2Ryw61ndWV6LVZlbGFtYXrDoW48L0F1dGhv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</w:fldData>
        </w:fldChar>
      </w:r>
      <w:r w:rsidRPr="000A457F">
        <w:rPr>
          <w:b w:val="0"/>
          <w:bCs/>
        </w:rPr>
        <w:instrText xml:space="preserve"> ADDIN EN.CITE </w:instrText>
      </w:r>
      <w:r w:rsidRPr="000A457F">
        <w:rPr>
          <w:b w:val="0"/>
          <w:bCs/>
        </w:rPr>
        <w:fldChar w:fldCharType="begin">
          <w:fldData xml:space="preserve">PEVuZE5vdGU+PENpdGU+PEF1dGhvcj5KLiBBLiBSb2Ryw61ndWV6LVZlbGFtYXrDoW48L0F1dGhv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</w:fldData>
        </w:fldChar>
      </w:r>
      <w:r w:rsidRPr="000A457F">
        <w:rPr>
          <w:b w:val="0"/>
          <w:bCs/>
        </w:rPr>
        <w:instrText xml:space="preserve"> ADDIN EN.CITE.DATA </w:instrText>
      </w:r>
      <w:r w:rsidRPr="000A457F">
        <w:rPr>
          <w:b w:val="0"/>
          <w:bCs/>
        </w:rPr>
      </w:r>
      <w:r w:rsidRPr="000A457F">
        <w:rPr>
          <w:b w:val="0"/>
          <w:bCs/>
        </w:rPr>
        <w:fldChar w:fldCharType="end"/>
      </w:r>
      <w:r w:rsidRPr="000A457F">
        <w:rPr>
          <w:b w:val="0"/>
          <w:bCs/>
        </w:rPr>
      </w:r>
      <w:r w:rsidRPr="000A457F">
        <w:rPr>
          <w:b w:val="0"/>
          <w:bCs/>
        </w:rPr>
        <w:fldChar w:fldCharType="separate"/>
      </w:r>
      <w:r w:rsidRPr="000A457F">
        <w:rPr>
          <w:b w:val="0"/>
          <w:bCs/>
          <w:noProof/>
          <w:vertAlign w:val="superscript"/>
        </w:rPr>
        <w:t>102, 103</w:t>
      </w:r>
      <w:r w:rsidRPr="000A457F">
        <w:rPr>
          <w:b w:val="0"/>
          <w:bCs/>
        </w:rPr>
        <w:fldChar w:fldCharType="end"/>
      </w:r>
    </w:p>
    <w:p w14:paraId="40A12697" w14:textId="41B0F911" w:rsidR="002A3B63" w:rsidRPr="000A457F" w:rsidRDefault="002A3B63" w:rsidP="002A3B63">
      <w:pPr>
        <w:pStyle w:val="RSCB06BHeadingSub-Section"/>
        <w:spacing w:after="0"/>
        <w:jc w:val="both"/>
        <w:rPr>
          <w:b w:val="0"/>
          <w:bCs/>
        </w:rPr>
      </w:pPr>
      <w:r w:rsidRPr="000A457F">
        <w:rPr>
          <w:b w:val="0"/>
          <w:bCs/>
        </w:rPr>
        <w:t>Raman spectra at variable pressure have been recorded in the 50-1300 cm</w:t>
      </w:r>
      <w:r w:rsidRPr="000A457F">
        <w:rPr>
          <w:b w:val="0"/>
          <w:bCs/>
          <w:vertAlign w:val="superscript"/>
        </w:rPr>
        <w:t>-1</w:t>
      </w:r>
      <w:r w:rsidRPr="000A457F">
        <w:rPr>
          <w:b w:val="0"/>
          <w:bCs/>
        </w:rPr>
        <w:t xml:space="preserve"> range. The assignment of vibrational modes has been done by comparison with vibrational spectra of 2,2’-bipyridine</w:t>
      </w:r>
      <w:r w:rsidRPr="000A457F">
        <w:t xml:space="preserve"> </w:t>
      </w:r>
      <w:r w:rsidRPr="000A457F">
        <w:rPr>
          <w:b w:val="0"/>
          <w:bCs/>
        </w:rPr>
        <w:fldChar w:fldCharType="begin"/>
      </w:r>
      <w:r w:rsidRPr="000A457F">
        <w:rPr>
          <w:b w:val="0"/>
          <w:bCs/>
        </w:rPr>
        <w:instrText xml:space="preserve"> ADDIN EN.CITE &lt;EndNote&gt;&lt;Cite&gt;&lt;Author&gt;Ould-Moussa&lt;/Author&gt;&lt;Year&gt;2000&lt;/Year&gt;&lt;RecNum&gt;1811&lt;/RecNum&gt;&lt;DisplayText&gt;&lt;style face="superscript"&gt;104&lt;/style&gt;&lt;/DisplayText&gt;&lt;record&gt;&lt;rec-number&gt;1811&lt;/rec-number&gt;&lt;foreign-keys&gt;&lt;key app="EN" db-id="vrrrfdarpeerdpetadq5f9sd5st0srwaf5fa" timestamp="1619101837"&gt;1811&lt;/key&gt;&lt;/foreign-keys&gt;&lt;ref-type name="Journal Article"&gt;17&lt;/ref-type&gt;&lt;contributors&gt;&lt;authors&gt;&lt;author&gt;Ould-Moussa, L.&lt;/author&gt;&lt;author&gt;Castellà-Ventura, M.&lt;/author&gt;&lt;author&gt;Kassab, E.&lt;/author&gt;&lt;author&gt;Poizat, O.&lt;/author&gt;&lt;author&gt;Strommen, D. P.&lt;/author&gt;&lt;author&gt;Kincaid, J. R.&lt;/author&gt;&lt;/authors&gt;&lt;/contributors&gt;&lt;titles&gt;&lt;title&gt;Ab initio and density functional study of the geometrical, electronic and vibrational properties of 2,2′-bipyridine&lt;/title&gt;&lt;secondary-title&gt;Journal of Raman Spectroscopy&lt;/secondary-title&gt;&lt;/titles&gt;&lt;periodical&gt;&lt;full-title&gt;Journal of Raman Spectroscopy&lt;/full-title&gt;&lt;/periodical&gt;&lt;pages&gt;377-390&lt;/pages&gt;&lt;volume&gt;31&lt;/volume&gt;&lt;number&gt;5&lt;/number&gt;&lt;dates&gt;&lt;year&gt;2000&lt;/year&gt;&lt;pub-dates&gt;&lt;date&gt;2000/05/01&lt;/date&gt;&lt;/pub-dates&gt;&lt;/dates&gt;&lt;publisher&gt;John Wiley &amp;amp; Sons, Ltd&lt;/publisher&gt;&lt;isbn&gt;0377-0486&lt;/isbn&gt;&lt;work-type&gt;https://doi.org/10.1002/1097-4555(200005)31:5&amp;lt;377::AID-JRS520&amp;gt;3.0.CO;2-V&lt;/work-type&gt;&lt;urls&gt;&lt;related-urls&gt;&lt;url&gt;https://doi.org/10.1002/1097-4555(200005)31:5&amp;lt;377::AID-JRS520&amp;gt;3.0.CO;2-V&lt;/url&gt;&lt;/related-urls&gt;&lt;/urls&gt;&lt;electronic-resource-num&gt;https://doi.org/10.1002/1097-4555(200005)31:5&amp;lt;377::AID-JRS520&amp;gt;3.0.CO;2-V&lt;/electronic-resource-num&gt;&lt;access-date&gt;2021/04/22&lt;/access-date&gt;&lt;/record&gt;&lt;/Cite&gt;&lt;/EndNote&gt;</w:instrText>
      </w:r>
      <w:r w:rsidRPr="000A457F">
        <w:rPr>
          <w:b w:val="0"/>
          <w:bCs/>
        </w:rPr>
        <w:fldChar w:fldCharType="separate"/>
      </w:r>
      <w:r w:rsidRPr="000A457F">
        <w:rPr>
          <w:b w:val="0"/>
          <w:bCs/>
          <w:noProof/>
          <w:vertAlign w:val="superscript"/>
        </w:rPr>
        <w:t>104</w:t>
      </w:r>
      <w:r w:rsidRPr="000A457F">
        <w:rPr>
          <w:b w:val="0"/>
          <w:bCs/>
        </w:rPr>
        <w:fldChar w:fldCharType="end"/>
      </w:r>
      <w:r w:rsidRPr="000A457F">
        <w:rPr>
          <w:b w:val="0"/>
          <w:bCs/>
        </w:rPr>
        <w:t xml:space="preserve">, </w:t>
      </w:r>
      <w:r w:rsidR="009F1C93" w:rsidRPr="000A457F">
        <w:rPr>
          <w:b w:val="0"/>
          <w:bCs/>
        </w:rPr>
        <w:t>L1</w:t>
      </w:r>
      <w:r w:rsidRPr="000A457F">
        <w:rPr>
          <w:b w:val="0"/>
          <w:bCs/>
        </w:rPr>
        <w:t>-Cu(II) complexes</w:t>
      </w:r>
      <w:r w:rsidRPr="000A457F">
        <w:t xml:space="preserve"> </w:t>
      </w:r>
      <w:r w:rsidRPr="000A457F">
        <w:rPr>
          <w:b w:val="0"/>
          <w:bCs/>
        </w:rPr>
        <w:fldChar w:fldCharType="begin"/>
      </w:r>
      <w:r w:rsidRPr="000A457F">
        <w:rPr>
          <w:b w:val="0"/>
          <w:bCs/>
        </w:rPr>
        <w:instrText xml:space="preserve"> ADDIN EN.CITE &lt;EndNote&gt;&lt;Cite&gt;&lt;Author&gt;Wilde&lt;/Author&gt;&lt;Year&gt;1974&lt;/Year&gt;&lt;RecNum&gt;1812&lt;/RecNum&gt;&lt;DisplayText&gt;&lt;style face="superscript"&gt;105&lt;/style&gt;&lt;/DisplayText&gt;&lt;record&gt;&lt;rec-number&gt;1812&lt;/rec-number&gt;&lt;foreign-keys&gt;&lt;key app="EN" db-id="vrrrfdarpeerdpetadq5f9sd5st0srwaf5fa" timestamp="1619101904"&gt;1812&lt;/key&gt;&lt;/foreign-keys&gt;&lt;ref-type name="Journal Article"&gt;17&lt;/ref-type&gt;&lt;contributors&gt;&lt;authors&gt;&lt;author&gt;Wilde, R. E.&lt;/author&gt;&lt;author&gt;Srinivasan, T. K. K.&lt;/author&gt;&lt;/authors&gt;&lt;/contributors&gt;&lt;titles&gt;&lt;title&gt;Far-infrared and Raman studies of mono complexes of 2,2′-bipyridine and 1,10-phenanthroline&lt;/title&gt;&lt;secondary-title&gt;Journal of Inorganic and Nuclear Chemistry&lt;/secondary-title&gt;&lt;/titles&gt;&lt;periodical&gt;&lt;full-title&gt;Journal of Inorganic and Nuclear Chemistry&lt;/full-title&gt;&lt;/periodical&gt;&lt;pages&gt;323-328&lt;/pages&gt;&lt;volume&gt;36&lt;/volume&gt;&lt;number&gt;2&lt;/number&gt;&lt;dates&gt;&lt;year&gt;1974&lt;/year&gt;&lt;pub-dates&gt;&lt;date&gt;1974/02/01/&lt;/date&gt;&lt;/pub-dates&gt;&lt;/dates&gt;&lt;isbn&gt;0022-1902&lt;/isbn&gt;&lt;urls&gt;&lt;related-urls&gt;&lt;url&gt;https://www.sciencedirect.com/science/article/pii/0022190274800175&lt;/url&gt;&lt;/related-urls&gt;&lt;/urls&gt;&lt;electronic-resource-num&gt;https://doi.org/10.1016/0022-1902(74)80017-5&lt;/electronic-resource-num&gt;&lt;/record&gt;&lt;/Cite&gt;&lt;/EndNote&gt;</w:instrText>
      </w:r>
      <w:r w:rsidRPr="000A457F">
        <w:rPr>
          <w:b w:val="0"/>
          <w:bCs/>
        </w:rPr>
        <w:fldChar w:fldCharType="separate"/>
      </w:r>
      <w:r w:rsidRPr="000A457F">
        <w:rPr>
          <w:b w:val="0"/>
          <w:bCs/>
          <w:noProof/>
          <w:vertAlign w:val="superscript"/>
        </w:rPr>
        <w:t>105</w:t>
      </w:r>
      <w:r w:rsidRPr="000A457F">
        <w:rPr>
          <w:b w:val="0"/>
          <w:bCs/>
        </w:rPr>
        <w:fldChar w:fldCharType="end"/>
      </w:r>
      <w:r w:rsidRPr="000A457F">
        <w:rPr>
          <w:b w:val="0"/>
          <w:bCs/>
        </w:rPr>
        <w:t xml:space="preserve"> and K[Au(CN)</w:t>
      </w:r>
      <w:r w:rsidRPr="000A457F">
        <w:rPr>
          <w:b w:val="0"/>
          <w:bCs/>
          <w:vertAlign w:val="subscript"/>
        </w:rPr>
        <w:t>2</w:t>
      </w:r>
      <w:r w:rsidRPr="000A457F">
        <w:rPr>
          <w:b w:val="0"/>
          <w:bCs/>
        </w:rPr>
        <w:t>]</w:t>
      </w:r>
      <w:r w:rsidRPr="000A457F">
        <w:rPr>
          <w:b w:val="0"/>
          <w:bCs/>
        </w:rPr>
        <w:fldChar w:fldCharType="begin"/>
      </w:r>
      <w:r w:rsidRPr="000A457F">
        <w:rPr>
          <w:b w:val="0"/>
          <w:bCs/>
        </w:rPr>
        <w:instrText xml:space="preserve"> ADDIN EN.CITE &lt;EndNote&gt;&lt;Cite&gt;&lt;Author&gt;Chadwick&lt;/Author&gt;&lt;Year&gt;1976&lt;/Year&gt;&lt;RecNum&gt;1813&lt;/RecNum&gt;&lt;DisplayText&gt;&lt;style face="superscript"&gt;106&lt;/style&gt;&lt;/DisplayText&gt;&lt;record&gt;&lt;rec-number&gt;1813&lt;/rec-number&gt;&lt;foreign-keys&gt;&lt;key app="EN" db-id="vrrrfdarpeerdpetadq5f9sd5st0srwaf5fa" timestamp="1619101948"&gt;1813&lt;/key&gt;&lt;/foreign-keys&gt;&lt;ref-type name="Journal Article"&gt;17&lt;/ref-type&gt;&lt;contributors&gt;&lt;authors&gt;&lt;author&gt;Chadwick, B. M.&lt;/author&gt;&lt;author&gt;Frankiss, S. G.&lt;/author&gt;&lt;/authors&gt;&lt;/contributors&gt;&lt;titles&gt;&lt;title&gt;Vibrational spectra and structures of some dicyanoaurate(I) complexes&lt;/title&gt;&lt;secondary-title&gt;Journal of Molecular Structure&lt;/secondary-title&gt;&lt;/titles&gt;&lt;periodical&gt;&lt;full-title&gt;Journal of Molecular Structure&lt;/full-title&gt;&lt;/periodical&gt;&lt;pages&gt;1-9&lt;/pages&gt;&lt;volume&gt;31&lt;/volume&gt;&lt;number&gt;1&lt;/number&gt;&lt;dates&gt;&lt;year&gt;1976&lt;/year&gt;&lt;pub-dates&gt;&lt;date&gt;1976/03/01/&lt;/date&gt;&lt;/pub-dates&gt;&lt;/dates&gt;&lt;isbn&gt;0022-2860&lt;/isbn&gt;&lt;urls&gt;&lt;related-urls&gt;&lt;url&gt;https://www.sciencedirect.com/science/article/pii/0022286076801135&lt;/url&gt;&lt;/related-urls&gt;&lt;/urls&gt;&lt;electronic-resource-num&gt;https://doi.org/10.1016/0022-2860(76)80113-5&lt;/electronic-resource-num&gt;&lt;/record&gt;&lt;/Cite&gt;&lt;/EndNote&gt;</w:instrText>
      </w:r>
      <w:r w:rsidRPr="000A457F">
        <w:rPr>
          <w:b w:val="0"/>
          <w:bCs/>
        </w:rPr>
        <w:fldChar w:fldCharType="separate"/>
      </w:r>
      <w:r w:rsidRPr="000A457F">
        <w:rPr>
          <w:b w:val="0"/>
          <w:bCs/>
          <w:noProof/>
          <w:vertAlign w:val="superscript"/>
        </w:rPr>
        <w:t>106</w:t>
      </w:r>
      <w:r w:rsidRPr="000A457F">
        <w:rPr>
          <w:b w:val="0"/>
          <w:bCs/>
        </w:rPr>
        <w:fldChar w:fldCharType="end"/>
      </w:r>
      <w:r w:rsidRPr="000A457F">
        <w:rPr>
          <w:b w:val="0"/>
          <w:bCs/>
        </w:rPr>
        <w:t xml:space="preserve"> and is reported in Table S</w:t>
      </w:r>
      <w:r w:rsidR="009F1C93" w:rsidRPr="000A457F">
        <w:rPr>
          <w:b w:val="0"/>
          <w:bCs/>
        </w:rPr>
        <w:t>21</w:t>
      </w:r>
      <w:r w:rsidRPr="000A457F">
        <w:rPr>
          <w:b w:val="0"/>
          <w:bCs/>
        </w:rPr>
        <w:t>.</w:t>
      </w:r>
    </w:p>
    <w:p w14:paraId="3FAD9DBB" w14:textId="5496E615" w:rsidR="002A3B63" w:rsidRPr="000A457F" w:rsidRDefault="002A3B63" w:rsidP="00A92753">
      <w:pPr>
        <w:pStyle w:val="RSCB02ArticleText"/>
        <w:contextualSpacing/>
        <w:rPr>
          <w:rFonts w:cstheme="minorHAnsi"/>
        </w:rPr>
      </w:pPr>
      <w:r w:rsidRPr="000A457F">
        <w:rPr>
          <w:bCs/>
        </w:rPr>
        <w:t>In the 1300-600 cm</w:t>
      </w:r>
      <w:r w:rsidRPr="000A457F">
        <w:rPr>
          <w:bCs/>
          <w:vertAlign w:val="superscript"/>
        </w:rPr>
        <w:t>-1</w:t>
      </w:r>
      <w:r w:rsidRPr="000A457F">
        <w:rPr>
          <w:bCs/>
        </w:rPr>
        <w:t xml:space="preserve"> region there are mainly C</w:t>
      </w:r>
      <w:r w:rsidR="004F0F87">
        <w:rPr>
          <w:rFonts w:cstheme="minorHAnsi"/>
          <w:bCs/>
        </w:rPr>
        <w:t>–</w:t>
      </w:r>
      <w:r w:rsidRPr="000A457F">
        <w:rPr>
          <w:bCs/>
        </w:rPr>
        <w:t>C and C</w:t>
      </w:r>
      <w:r w:rsidR="004F0F87">
        <w:rPr>
          <w:rFonts w:cstheme="minorHAnsi"/>
          <w:bCs/>
        </w:rPr>
        <w:t>–</w:t>
      </w:r>
      <w:r w:rsidRPr="000A457F">
        <w:rPr>
          <w:bCs/>
        </w:rPr>
        <w:t xml:space="preserve">N ring </w:t>
      </w:r>
      <w:proofErr w:type="spellStart"/>
      <w:r w:rsidRPr="000A457F">
        <w:rPr>
          <w:bCs/>
        </w:rPr>
        <w:t>stretchings</w:t>
      </w:r>
      <w:proofErr w:type="spellEnd"/>
      <w:r w:rsidRPr="000A457F">
        <w:rPr>
          <w:bCs/>
        </w:rPr>
        <w:t xml:space="preserve">, along with in-plane C-H and C-C-C bending. The </w:t>
      </w:r>
    </w:p>
    <w:p w14:paraId="6DD4031C" w14:textId="440CF206" w:rsidR="002A3B63" w:rsidRPr="000A457F" w:rsidRDefault="002A3B63" w:rsidP="00A92753">
      <w:pPr>
        <w:pStyle w:val="RSCB02ArticleText"/>
        <w:contextualSpacing/>
        <w:rPr>
          <w:rFonts w:cstheme="minorHAnsi"/>
        </w:rPr>
        <w:sectPr w:rsidR="002A3B63" w:rsidRPr="000A457F" w:rsidSect="00514CBA">
          <w:type w:val="continuous"/>
          <w:pgSz w:w="11907" w:h="16840" w:code="9"/>
          <w:pgMar w:top="1009" w:right="851" w:bottom="1758" w:left="851" w:header="851" w:footer="1049" w:gutter="0"/>
          <w:cols w:num="2" w:space="227"/>
          <w:titlePg/>
          <w:docGrid w:linePitch="360"/>
        </w:sectPr>
      </w:pPr>
    </w:p>
    <w:p w14:paraId="5BA1292F" w14:textId="3FF8FF21" w:rsidR="000427CC" w:rsidRDefault="00581224" w:rsidP="00A92753">
      <w:pPr>
        <w:pStyle w:val="RSCB02ArticleText"/>
        <w:rPr>
          <w:rFonts w:cstheme="minorHAnsi"/>
          <w:sz w:val="14"/>
          <w:szCs w:val="14"/>
        </w:rPr>
      </w:pPr>
      <w:r w:rsidRPr="000A457F">
        <w:rPr>
          <w:rFonts w:cstheme="minorHAnsi"/>
          <w:noProof/>
          <w:lang w:eastAsia="pt-BR"/>
        </w:rPr>
        <w:lastRenderedPageBreak/>
        <w:drawing>
          <wp:anchor distT="0" distB="0" distL="114300" distR="114300" simplePos="0" relativeHeight="251658242" behindDoc="0" locked="0" layoutInCell="1" allowOverlap="1" wp14:anchorId="21E5A352" wp14:editId="4B95E62B">
            <wp:simplePos x="0" y="0"/>
            <wp:positionH relativeFrom="margin">
              <wp:align>left</wp:align>
            </wp:positionH>
            <wp:positionV relativeFrom="paragraph">
              <wp:posOffset>3810</wp:posOffset>
            </wp:positionV>
            <wp:extent cx="6266180" cy="7216140"/>
            <wp:effectExtent l="0" t="0" r="1270" b="0"/>
            <wp:wrapSquare wrapText="bothSides"/>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66180" cy="7216140"/>
                    </a:xfrm>
                    <a:prstGeom prst="rect">
                      <a:avLst/>
                    </a:prstGeom>
                  </pic:spPr>
                </pic:pic>
              </a:graphicData>
            </a:graphic>
            <wp14:sizeRelH relativeFrom="page">
              <wp14:pctWidth>0</wp14:pctWidth>
            </wp14:sizeRelH>
            <wp14:sizeRelV relativeFrom="page">
              <wp14:pctHeight>0</wp14:pctHeight>
            </wp14:sizeRelV>
          </wp:anchor>
        </w:drawing>
      </w:r>
      <w:r w:rsidR="00A05473" w:rsidRPr="000A457F">
        <w:rPr>
          <w:rFonts w:cstheme="minorHAnsi"/>
          <w:b/>
          <w:bCs/>
          <w:sz w:val="14"/>
          <w:szCs w:val="14"/>
        </w:rPr>
        <w:t xml:space="preserve">Figure </w:t>
      </w:r>
      <w:r w:rsidR="00F55572" w:rsidRPr="000A457F">
        <w:rPr>
          <w:rFonts w:cstheme="minorHAnsi"/>
          <w:b/>
          <w:bCs/>
          <w:sz w:val="14"/>
          <w:szCs w:val="14"/>
        </w:rPr>
        <w:t>7</w:t>
      </w:r>
      <w:r w:rsidR="00A05473" w:rsidRPr="000A457F">
        <w:rPr>
          <w:rFonts w:cstheme="minorHAnsi"/>
          <w:sz w:val="14"/>
          <w:szCs w:val="14"/>
        </w:rPr>
        <w:t xml:space="preserve">: </w:t>
      </w:r>
      <w:r w:rsidR="003B6EBB" w:rsidRPr="000A457F">
        <w:rPr>
          <w:rFonts w:cstheme="minorHAnsi"/>
          <w:sz w:val="14"/>
          <w:szCs w:val="14"/>
        </w:rPr>
        <w:t>High pressure Raman spectra in the 200-600 cm</w:t>
      </w:r>
      <w:r w:rsidR="003B6EBB" w:rsidRPr="000A457F">
        <w:rPr>
          <w:rFonts w:cstheme="minorHAnsi"/>
          <w:sz w:val="14"/>
          <w:szCs w:val="14"/>
          <w:vertAlign w:val="superscript"/>
        </w:rPr>
        <w:t>-1</w:t>
      </w:r>
      <w:r w:rsidR="003B6EBB" w:rsidRPr="000A457F">
        <w:rPr>
          <w:rFonts w:cstheme="minorHAnsi"/>
          <w:sz w:val="14"/>
          <w:szCs w:val="14"/>
        </w:rPr>
        <w:t xml:space="preserve"> (a) and 600-1000 cm</w:t>
      </w:r>
      <w:r w:rsidR="003B6EBB" w:rsidRPr="000A457F">
        <w:rPr>
          <w:rFonts w:cstheme="minorHAnsi"/>
          <w:sz w:val="14"/>
          <w:szCs w:val="14"/>
          <w:vertAlign w:val="superscript"/>
        </w:rPr>
        <w:t>-1</w:t>
      </w:r>
      <w:r w:rsidR="003B6EBB" w:rsidRPr="000A457F">
        <w:rPr>
          <w:rFonts w:cstheme="minorHAnsi"/>
          <w:sz w:val="14"/>
          <w:szCs w:val="14"/>
        </w:rPr>
        <w:t xml:space="preserve"> </w:t>
      </w:r>
      <w:r w:rsidR="0051524E" w:rsidRPr="000A457F">
        <w:rPr>
          <w:rFonts w:cstheme="minorHAnsi"/>
          <w:sz w:val="14"/>
          <w:szCs w:val="14"/>
        </w:rPr>
        <w:t xml:space="preserve">(b) </w:t>
      </w:r>
      <w:r w:rsidR="00365EAA">
        <w:rPr>
          <w:rFonts w:cstheme="minorHAnsi"/>
          <w:sz w:val="14"/>
          <w:szCs w:val="14"/>
        </w:rPr>
        <w:t xml:space="preserve">spectral range </w:t>
      </w:r>
      <w:r w:rsidR="003B6EBB" w:rsidRPr="000A457F">
        <w:rPr>
          <w:rFonts w:cstheme="minorHAnsi"/>
          <w:sz w:val="14"/>
          <w:szCs w:val="14"/>
        </w:rPr>
        <w:t xml:space="preserve">of </w:t>
      </w:r>
      <w:r w:rsidR="003B6EBB" w:rsidRPr="000A457F">
        <w:rPr>
          <w:rFonts w:cstheme="minorHAnsi"/>
          <w:b/>
          <w:bCs/>
          <w:sz w:val="14"/>
          <w:szCs w:val="14"/>
        </w:rPr>
        <w:t>1</w:t>
      </w:r>
      <w:r w:rsidR="003B6EBB" w:rsidRPr="000A457F">
        <w:rPr>
          <w:rFonts w:cstheme="minorHAnsi"/>
          <w:sz w:val="14"/>
          <w:szCs w:val="14"/>
        </w:rPr>
        <w:t xml:space="preserve"> from 0.6 to 3.6 </w:t>
      </w:r>
      <w:proofErr w:type="spellStart"/>
      <w:r w:rsidR="003B6EBB" w:rsidRPr="000A457F">
        <w:rPr>
          <w:rFonts w:cstheme="minorHAnsi"/>
          <w:sz w:val="14"/>
          <w:szCs w:val="14"/>
        </w:rPr>
        <w:t>GPa</w:t>
      </w:r>
      <w:proofErr w:type="spellEnd"/>
      <w:r w:rsidR="003B6EBB" w:rsidRPr="000A457F">
        <w:rPr>
          <w:rFonts w:cstheme="minorHAnsi"/>
          <w:b/>
          <w:bCs/>
          <w:sz w:val="14"/>
          <w:szCs w:val="14"/>
        </w:rPr>
        <w:t>.</w:t>
      </w:r>
      <w:r w:rsidR="003B6EBB" w:rsidRPr="000A457F">
        <w:rPr>
          <w:rFonts w:cstheme="minorHAnsi"/>
          <w:sz w:val="14"/>
          <w:szCs w:val="14"/>
        </w:rPr>
        <w:t xml:space="preserve"> (d), (e) and (f) are the evolution of heavy atoms distances within crystal structure of </w:t>
      </w:r>
      <w:r w:rsidR="003B6EBB" w:rsidRPr="000A457F">
        <w:rPr>
          <w:rFonts w:cstheme="minorHAnsi"/>
          <w:b/>
          <w:bCs/>
          <w:sz w:val="14"/>
          <w:szCs w:val="14"/>
        </w:rPr>
        <w:t xml:space="preserve">1 </w:t>
      </w:r>
      <w:r w:rsidR="003B6EBB" w:rsidRPr="000A457F">
        <w:rPr>
          <w:rFonts w:cstheme="minorHAnsi"/>
          <w:sz w:val="14"/>
          <w:szCs w:val="14"/>
        </w:rPr>
        <w:t xml:space="preserve">(c) between 0 to 1.5 </w:t>
      </w:r>
      <w:proofErr w:type="spellStart"/>
      <w:r w:rsidR="003B6EBB" w:rsidRPr="000A457F">
        <w:rPr>
          <w:rFonts w:cstheme="minorHAnsi"/>
          <w:sz w:val="14"/>
          <w:szCs w:val="14"/>
        </w:rPr>
        <w:t>GPa</w:t>
      </w:r>
      <w:proofErr w:type="spellEnd"/>
      <w:r w:rsidR="003B6EBB" w:rsidRPr="000A457F">
        <w:rPr>
          <w:rFonts w:cstheme="minorHAnsi"/>
          <w:sz w:val="14"/>
          <w:szCs w:val="14"/>
        </w:rPr>
        <w:t>.</w:t>
      </w:r>
    </w:p>
    <w:p w14:paraId="4E6067A2" w14:textId="77777777" w:rsidR="00193F5B" w:rsidRPr="000A457F" w:rsidRDefault="00193F5B" w:rsidP="00A92753">
      <w:pPr>
        <w:pStyle w:val="RSCB02ArticleText"/>
        <w:rPr>
          <w:rFonts w:cstheme="minorHAnsi"/>
        </w:rPr>
      </w:pPr>
    </w:p>
    <w:p w14:paraId="0E7B96CE" w14:textId="2854E34F" w:rsidR="00C22A2C" w:rsidRPr="000A457F" w:rsidRDefault="00C22A2C" w:rsidP="00A92753">
      <w:pPr>
        <w:pStyle w:val="RSCB02ArticleText"/>
        <w:rPr>
          <w:rFonts w:cstheme="minorHAnsi"/>
        </w:rPr>
        <w:sectPr w:rsidR="00C22A2C" w:rsidRPr="000A457F" w:rsidSect="001344D8">
          <w:type w:val="continuous"/>
          <w:pgSz w:w="11907" w:h="16840" w:code="9"/>
          <w:pgMar w:top="1009" w:right="851" w:bottom="1758" w:left="851" w:header="851" w:footer="1049" w:gutter="0"/>
          <w:cols w:space="227"/>
          <w:titlePg/>
          <w:docGrid w:linePitch="360"/>
        </w:sectPr>
      </w:pPr>
    </w:p>
    <w:p w14:paraId="559264D2" w14:textId="54EF1EF4" w:rsidR="007A4890" w:rsidRPr="007B19C0" w:rsidRDefault="005B06A6" w:rsidP="00BA2542">
      <w:pPr>
        <w:pStyle w:val="RSCB06BHeadingSub-Section"/>
        <w:spacing w:after="0"/>
        <w:jc w:val="both"/>
        <w:rPr>
          <w:b w:val="0"/>
          <w:bCs/>
        </w:rPr>
      </w:pPr>
      <w:r w:rsidRPr="000A457F">
        <w:rPr>
          <w:b w:val="0"/>
          <w:bCs/>
        </w:rPr>
        <w:t xml:space="preserve">pressure effect on these modes, in the interval explored, is mainly a moderate blue shift. By considering a linear volume reduction </w:t>
      </w:r>
      <w:proofErr w:type="gramStart"/>
      <w:r w:rsidRPr="000A457F">
        <w:rPr>
          <w:b w:val="0"/>
          <w:bCs/>
        </w:rPr>
        <w:t>as a consequence of</w:t>
      </w:r>
      <w:proofErr w:type="gramEnd"/>
      <w:r w:rsidRPr="000A457F">
        <w:rPr>
          <w:b w:val="0"/>
          <w:bCs/>
        </w:rPr>
        <w:t xml:space="preserve"> the applied pressure, from </w:t>
      </w:r>
      <w:r w:rsidR="002A3B63" w:rsidRPr="000A457F">
        <w:rPr>
          <w:b w:val="0"/>
          <w:bCs/>
        </w:rPr>
        <w:t xml:space="preserve">ambient pressure to 1.59 </w:t>
      </w:r>
      <w:proofErr w:type="spellStart"/>
      <w:r w:rsidR="002A3B63" w:rsidRPr="000A457F">
        <w:rPr>
          <w:b w:val="0"/>
          <w:bCs/>
        </w:rPr>
        <w:t>GPa</w:t>
      </w:r>
      <w:proofErr w:type="spellEnd"/>
      <w:r w:rsidR="002A3B63" w:rsidRPr="000A457F">
        <w:rPr>
          <w:b w:val="0"/>
          <w:bCs/>
        </w:rPr>
        <w:t xml:space="preserve"> the cell volume undergoes a 23% contraction, and this probably does not significantly affect the geometry of coordinated L1. A similar behaviour is detected for the ring bending mode at 371 cm</w:t>
      </w:r>
      <w:r w:rsidR="002A3B63" w:rsidRPr="000A457F">
        <w:rPr>
          <w:b w:val="0"/>
          <w:bCs/>
          <w:vertAlign w:val="superscript"/>
        </w:rPr>
        <w:t>-1</w:t>
      </w:r>
      <w:r w:rsidR="002A3B63" w:rsidRPr="000A457F">
        <w:rPr>
          <w:b w:val="0"/>
          <w:bCs/>
        </w:rPr>
        <w:t xml:space="preserve">, </w:t>
      </w:r>
      <w:r w:rsidR="002A3B63" w:rsidRPr="000A457F">
        <w:rPr>
          <w:b w:val="0"/>
          <w:bCs/>
        </w:rPr>
        <w:t>which blue shifts to 383 cm</w:t>
      </w:r>
      <w:r w:rsidR="002A3B63" w:rsidRPr="000A457F">
        <w:rPr>
          <w:b w:val="0"/>
          <w:bCs/>
          <w:vertAlign w:val="superscript"/>
        </w:rPr>
        <w:t>-1</w:t>
      </w:r>
      <w:r w:rsidR="002A3B63" w:rsidRPr="000A457F">
        <w:rPr>
          <w:b w:val="0"/>
          <w:bCs/>
        </w:rPr>
        <w:t xml:space="preserve"> at 1.59 </w:t>
      </w:r>
      <w:proofErr w:type="spellStart"/>
      <w:r w:rsidR="002A3B63" w:rsidRPr="000A457F">
        <w:rPr>
          <w:b w:val="0"/>
          <w:bCs/>
        </w:rPr>
        <w:t>GPa</w:t>
      </w:r>
      <w:proofErr w:type="spellEnd"/>
      <w:r w:rsidR="002A3B63" w:rsidRPr="000A457F">
        <w:rPr>
          <w:b w:val="0"/>
          <w:bCs/>
        </w:rPr>
        <w:t xml:space="preserve">. The vibrational stretching involving </w:t>
      </w:r>
      <w:proofErr w:type="gramStart"/>
      <w:r w:rsidR="002A3B63" w:rsidRPr="000A457F">
        <w:rPr>
          <w:b w:val="0"/>
          <w:bCs/>
        </w:rPr>
        <w:t>Cu</w:t>
      </w:r>
      <w:r w:rsidR="002112B7">
        <w:rPr>
          <w:b w:val="0"/>
          <w:bCs/>
        </w:rPr>
        <w:t>(</w:t>
      </w:r>
      <w:proofErr w:type="gramEnd"/>
      <w:r w:rsidR="002112B7">
        <w:rPr>
          <w:b w:val="0"/>
          <w:bCs/>
        </w:rPr>
        <w:t>II)</w:t>
      </w:r>
      <w:r w:rsidR="002A3B63" w:rsidRPr="000A457F">
        <w:rPr>
          <w:b w:val="0"/>
          <w:bCs/>
        </w:rPr>
        <w:t xml:space="preserve"> can be attributed to the 268 cm</w:t>
      </w:r>
      <w:r w:rsidR="002A3B63" w:rsidRPr="000A457F">
        <w:rPr>
          <w:b w:val="0"/>
          <w:bCs/>
          <w:vertAlign w:val="superscript"/>
        </w:rPr>
        <w:t>-1</w:t>
      </w:r>
      <w:r w:rsidR="002A3B63" w:rsidRPr="000A457F">
        <w:rPr>
          <w:b w:val="0"/>
          <w:bCs/>
        </w:rPr>
        <w:t xml:space="preserve"> band</w:t>
      </w:r>
      <w:r w:rsidR="00F61C1D">
        <w:rPr>
          <w:b w:val="0"/>
          <w:bCs/>
        </w:rPr>
        <w:t xml:space="preserve"> (</w:t>
      </w:r>
      <w:proofErr w:type="spellStart"/>
      <w:r w:rsidR="002A3B63" w:rsidRPr="000A457F">
        <w:rPr>
          <w:b w:val="0"/>
          <w:bCs/>
        </w:rPr>
        <w:t>ν</w:t>
      </w:r>
      <w:r w:rsidR="002A3B63" w:rsidRPr="000A457F">
        <w:rPr>
          <w:b w:val="0"/>
          <w:bCs/>
          <w:vertAlign w:val="subscript"/>
        </w:rPr>
        <w:t>Cu</w:t>
      </w:r>
      <w:proofErr w:type="spellEnd"/>
      <w:r w:rsidR="002A3B63" w:rsidRPr="000A457F">
        <w:rPr>
          <w:b w:val="0"/>
          <w:bCs/>
          <w:vertAlign w:val="subscript"/>
        </w:rPr>
        <w:t>-N(L1)</w:t>
      </w:r>
      <w:r w:rsidR="00F61C1D">
        <w:rPr>
          <w:b w:val="0"/>
          <w:bCs/>
          <w:vertAlign w:val="subscript"/>
        </w:rPr>
        <w:t>)</w:t>
      </w:r>
      <w:r w:rsidR="002A3B63" w:rsidRPr="000A457F">
        <w:rPr>
          <w:b w:val="0"/>
          <w:bCs/>
        </w:rPr>
        <w:t>, that in addition to a broadening is not significantly affected by the pressure variation. The modes attributable to [</w:t>
      </w:r>
      <w:proofErr w:type="gramStart"/>
      <w:r w:rsidR="002A3B63" w:rsidRPr="000A457F">
        <w:rPr>
          <w:b w:val="0"/>
          <w:bCs/>
        </w:rPr>
        <w:t>Au(</w:t>
      </w:r>
      <w:proofErr w:type="gramEnd"/>
      <w:r w:rsidR="002A3B63" w:rsidRPr="000A457F">
        <w:rPr>
          <w:b w:val="0"/>
          <w:bCs/>
        </w:rPr>
        <w:t>CN)</w:t>
      </w:r>
      <w:r w:rsidR="002A3B63" w:rsidRPr="000A457F">
        <w:rPr>
          <w:b w:val="0"/>
          <w:bCs/>
          <w:vertAlign w:val="subscript"/>
        </w:rPr>
        <w:t>2</w:t>
      </w:r>
      <w:r w:rsidR="002A3B63" w:rsidRPr="000A457F">
        <w:rPr>
          <w:b w:val="0"/>
          <w:bCs/>
        </w:rPr>
        <w:t>]</w:t>
      </w:r>
      <w:r w:rsidR="002A3B63" w:rsidRPr="000A457F">
        <w:rPr>
          <w:b w:val="0"/>
          <w:bCs/>
          <w:vertAlign w:val="superscript"/>
        </w:rPr>
        <w:t>-</w:t>
      </w:r>
      <w:r w:rsidR="002A3B63" w:rsidRPr="000A457F">
        <w:rPr>
          <w:b w:val="0"/>
          <w:bCs/>
        </w:rPr>
        <w:t xml:space="preserve"> fragment show an interesting behaviour: from ambient pressure to 0.8 </w:t>
      </w:r>
      <w:proofErr w:type="spellStart"/>
      <w:r w:rsidR="002A3B63" w:rsidRPr="000A457F">
        <w:rPr>
          <w:b w:val="0"/>
          <w:bCs/>
        </w:rPr>
        <w:t>GPa</w:t>
      </w:r>
      <w:proofErr w:type="spellEnd"/>
      <w:r w:rsidR="002A3B63" w:rsidRPr="000A457F">
        <w:rPr>
          <w:b w:val="0"/>
          <w:bCs/>
        </w:rPr>
        <w:t xml:space="preserve"> they undergo a decrease in intensity and from 1.1 </w:t>
      </w:r>
      <w:proofErr w:type="spellStart"/>
      <w:r w:rsidR="002A3B63" w:rsidRPr="000A457F">
        <w:rPr>
          <w:b w:val="0"/>
          <w:bCs/>
        </w:rPr>
        <w:t>GPa</w:t>
      </w:r>
      <w:proofErr w:type="spellEnd"/>
      <w:r w:rsidR="002A3B63" w:rsidRPr="000A457F">
        <w:rPr>
          <w:b w:val="0"/>
          <w:bCs/>
        </w:rPr>
        <w:t xml:space="preserve"> they are no </w:t>
      </w:r>
      <w:r w:rsidR="002A3B63" w:rsidRPr="000A457F">
        <w:rPr>
          <w:b w:val="0"/>
          <w:bCs/>
        </w:rPr>
        <w:lastRenderedPageBreak/>
        <w:t>longer</w:t>
      </w:r>
      <w:r w:rsidR="00464BE6" w:rsidRPr="000A457F">
        <w:rPr>
          <w:b w:val="0"/>
          <w:bCs/>
        </w:rPr>
        <w:t xml:space="preserve"> </w:t>
      </w:r>
      <w:r w:rsidR="00482CFE" w:rsidRPr="000A457F">
        <w:rPr>
          <w:b w:val="0"/>
          <w:bCs/>
        </w:rPr>
        <w:t xml:space="preserve">detectable from </w:t>
      </w:r>
      <w:r w:rsidR="00814567" w:rsidRPr="000A457F">
        <w:rPr>
          <w:b w:val="0"/>
          <w:bCs/>
        </w:rPr>
        <w:t xml:space="preserve">the </w:t>
      </w:r>
      <w:r w:rsidR="00482CFE" w:rsidRPr="000A457F">
        <w:rPr>
          <w:b w:val="0"/>
          <w:bCs/>
        </w:rPr>
        <w:t>background</w:t>
      </w:r>
      <w:r w:rsidR="00215D8B" w:rsidRPr="000A457F">
        <w:rPr>
          <w:b w:val="0"/>
          <w:bCs/>
        </w:rPr>
        <w:t xml:space="preserve"> (see the rectangle in the spectrum at 0.8 </w:t>
      </w:r>
      <w:proofErr w:type="spellStart"/>
      <w:r w:rsidR="00215D8B" w:rsidRPr="000A457F">
        <w:rPr>
          <w:b w:val="0"/>
          <w:bCs/>
        </w:rPr>
        <w:t>GPa</w:t>
      </w:r>
      <w:proofErr w:type="spellEnd"/>
      <w:r w:rsidR="00215D8B" w:rsidRPr="000A457F">
        <w:rPr>
          <w:b w:val="0"/>
          <w:bCs/>
        </w:rPr>
        <w:t xml:space="preserve"> in Figure 7a)</w:t>
      </w:r>
      <w:r w:rsidR="00482CFE" w:rsidRPr="000A457F">
        <w:rPr>
          <w:b w:val="0"/>
          <w:bCs/>
        </w:rPr>
        <w:t xml:space="preserve">. </w:t>
      </w:r>
      <w:r w:rsidR="004B77BD" w:rsidRPr="000A457F">
        <w:rPr>
          <w:b w:val="0"/>
          <w:bCs/>
        </w:rPr>
        <w:t>We</w:t>
      </w:r>
      <w:r w:rsidR="00482CFE" w:rsidRPr="000A457F">
        <w:rPr>
          <w:b w:val="0"/>
          <w:bCs/>
        </w:rPr>
        <w:t xml:space="preserve"> may attribute the bands centred at 248 cm</w:t>
      </w:r>
      <w:r w:rsidR="00482CFE" w:rsidRPr="000A457F">
        <w:rPr>
          <w:b w:val="0"/>
          <w:bCs/>
          <w:vertAlign w:val="superscript"/>
        </w:rPr>
        <w:t>-1</w:t>
      </w:r>
      <w:r w:rsidR="00482CFE" w:rsidRPr="000A457F">
        <w:rPr>
          <w:b w:val="0"/>
          <w:bCs/>
        </w:rPr>
        <w:t xml:space="preserve"> to </w:t>
      </w:r>
      <w:r w:rsidR="00814567" w:rsidRPr="000A457F">
        <w:rPr>
          <w:b w:val="0"/>
          <w:bCs/>
        </w:rPr>
        <w:t xml:space="preserve">the </w:t>
      </w:r>
      <w:r w:rsidR="00482CFE" w:rsidRPr="000A457F">
        <w:rPr>
          <w:b w:val="0"/>
          <w:bCs/>
        </w:rPr>
        <w:t>Au</w:t>
      </w:r>
      <w:r w:rsidR="004B77BD">
        <w:rPr>
          <w:rFonts w:cstheme="minorHAnsi"/>
          <w:b w:val="0"/>
          <w:bCs/>
        </w:rPr>
        <w:t>–</w:t>
      </w:r>
      <w:r w:rsidR="00482CFE" w:rsidRPr="000A457F">
        <w:rPr>
          <w:b w:val="0"/>
          <w:bCs/>
        </w:rPr>
        <w:t>CN bending, the strong band at 408 cm</w:t>
      </w:r>
      <w:r w:rsidR="00482CFE" w:rsidRPr="000A457F">
        <w:rPr>
          <w:b w:val="0"/>
          <w:bCs/>
          <w:vertAlign w:val="superscript"/>
        </w:rPr>
        <w:t>-1</w:t>
      </w:r>
      <w:r w:rsidR="00482CFE" w:rsidRPr="000A457F">
        <w:rPr>
          <w:b w:val="0"/>
          <w:bCs/>
        </w:rPr>
        <w:t xml:space="preserve"> to </w:t>
      </w:r>
      <w:r w:rsidR="00814567" w:rsidRPr="000A457F">
        <w:rPr>
          <w:b w:val="0"/>
          <w:bCs/>
        </w:rPr>
        <w:t xml:space="preserve">the </w:t>
      </w:r>
      <w:r w:rsidR="00482CFE" w:rsidRPr="000A457F">
        <w:rPr>
          <w:b w:val="0"/>
          <w:bCs/>
        </w:rPr>
        <w:t>Cu</w:t>
      </w:r>
      <w:r w:rsidR="004B77BD">
        <w:rPr>
          <w:rFonts w:cstheme="minorHAnsi"/>
          <w:b w:val="0"/>
          <w:bCs/>
        </w:rPr>
        <w:t>–</w:t>
      </w:r>
      <w:r w:rsidR="00482CFE" w:rsidRPr="000A457F">
        <w:rPr>
          <w:b w:val="0"/>
          <w:bCs/>
        </w:rPr>
        <w:t>N(C) stretching and the weak band at 470 cm</w:t>
      </w:r>
      <w:r w:rsidR="00482CFE" w:rsidRPr="000A457F">
        <w:rPr>
          <w:b w:val="0"/>
          <w:bCs/>
          <w:vertAlign w:val="superscript"/>
        </w:rPr>
        <w:t>-1</w:t>
      </w:r>
      <w:r w:rsidR="00482CFE" w:rsidRPr="000A457F">
        <w:rPr>
          <w:b w:val="0"/>
          <w:bCs/>
        </w:rPr>
        <w:t xml:space="preserve"> to</w:t>
      </w:r>
      <w:r w:rsidR="00814567" w:rsidRPr="000A457F">
        <w:rPr>
          <w:b w:val="0"/>
          <w:bCs/>
        </w:rPr>
        <w:t xml:space="preserve"> the</w:t>
      </w:r>
      <w:r w:rsidR="00482CFE" w:rsidRPr="000A457F">
        <w:rPr>
          <w:b w:val="0"/>
          <w:bCs/>
        </w:rPr>
        <w:t xml:space="preserve"> </w:t>
      </w:r>
      <w:proofErr w:type="spellStart"/>
      <w:r w:rsidR="00482CFE" w:rsidRPr="000A457F">
        <w:rPr>
          <w:b w:val="0"/>
          <w:bCs/>
        </w:rPr>
        <w:t>ν</w:t>
      </w:r>
      <w:r w:rsidR="00482CFE" w:rsidRPr="000A457F">
        <w:rPr>
          <w:b w:val="0"/>
          <w:bCs/>
          <w:vertAlign w:val="subscript"/>
        </w:rPr>
        <w:t>Au</w:t>
      </w:r>
      <w:proofErr w:type="spellEnd"/>
      <w:r w:rsidR="00482CFE" w:rsidRPr="000A457F">
        <w:rPr>
          <w:b w:val="0"/>
          <w:bCs/>
          <w:vertAlign w:val="subscript"/>
        </w:rPr>
        <w:t>-C(N)</w:t>
      </w:r>
      <w:r w:rsidR="00482CFE" w:rsidRPr="000A457F">
        <w:rPr>
          <w:b w:val="0"/>
          <w:bCs/>
        </w:rPr>
        <w:t xml:space="preserve"> stretching. Starting from 1.1 </w:t>
      </w:r>
      <w:proofErr w:type="spellStart"/>
      <w:r w:rsidR="00482CFE" w:rsidRPr="000A457F">
        <w:rPr>
          <w:b w:val="0"/>
          <w:bCs/>
        </w:rPr>
        <w:t>GPa</w:t>
      </w:r>
      <w:proofErr w:type="spellEnd"/>
      <w:r w:rsidR="00814567" w:rsidRPr="000A457F">
        <w:rPr>
          <w:b w:val="0"/>
          <w:bCs/>
        </w:rPr>
        <w:t>,</w:t>
      </w:r>
      <w:r w:rsidR="00482CFE" w:rsidRPr="000A457F">
        <w:rPr>
          <w:b w:val="0"/>
          <w:bCs/>
        </w:rPr>
        <w:t xml:space="preserve"> two bands appeared at 401 and 419 cm</w:t>
      </w:r>
      <w:r w:rsidR="00482CFE" w:rsidRPr="000A457F">
        <w:rPr>
          <w:b w:val="0"/>
          <w:bCs/>
          <w:vertAlign w:val="superscript"/>
        </w:rPr>
        <w:t>-1</w:t>
      </w:r>
      <w:r w:rsidR="00482CFE" w:rsidRPr="000A457F">
        <w:rPr>
          <w:b w:val="0"/>
          <w:bCs/>
        </w:rPr>
        <w:t xml:space="preserve">, and this suggests a phase change in the crystal structure, </w:t>
      </w:r>
      <w:r w:rsidR="00814567" w:rsidRPr="000A457F">
        <w:rPr>
          <w:b w:val="0"/>
          <w:bCs/>
        </w:rPr>
        <w:t xml:space="preserve">mainly </w:t>
      </w:r>
      <w:r w:rsidR="00482CFE" w:rsidRPr="000A457F">
        <w:rPr>
          <w:b w:val="0"/>
          <w:bCs/>
        </w:rPr>
        <w:t xml:space="preserve">affecting </w:t>
      </w:r>
      <w:r w:rsidR="00191F0F" w:rsidRPr="000A457F">
        <w:rPr>
          <w:b w:val="0"/>
          <w:bCs/>
        </w:rPr>
        <w:t>the [</w:t>
      </w:r>
      <w:proofErr w:type="gramStart"/>
      <w:r w:rsidR="00191F0F" w:rsidRPr="000A457F">
        <w:rPr>
          <w:b w:val="0"/>
          <w:bCs/>
        </w:rPr>
        <w:t>Au(</w:t>
      </w:r>
      <w:proofErr w:type="gramEnd"/>
      <w:r w:rsidR="00191F0F" w:rsidRPr="000A457F">
        <w:rPr>
          <w:b w:val="0"/>
          <w:bCs/>
        </w:rPr>
        <w:t>CN)</w:t>
      </w:r>
      <w:r w:rsidR="00191F0F" w:rsidRPr="000A457F">
        <w:rPr>
          <w:b w:val="0"/>
          <w:bCs/>
          <w:vertAlign w:val="subscript"/>
        </w:rPr>
        <w:t>2</w:t>
      </w:r>
      <w:r w:rsidR="00191F0F" w:rsidRPr="000A457F">
        <w:rPr>
          <w:b w:val="0"/>
          <w:bCs/>
        </w:rPr>
        <w:t>]</w:t>
      </w:r>
      <w:r w:rsidR="00191F0F" w:rsidRPr="000A457F">
        <w:rPr>
          <w:b w:val="0"/>
          <w:bCs/>
          <w:vertAlign w:val="superscript"/>
        </w:rPr>
        <w:t>-</w:t>
      </w:r>
      <w:r w:rsidR="00191F0F" w:rsidRPr="000A457F">
        <w:rPr>
          <w:b w:val="0"/>
          <w:bCs/>
        </w:rPr>
        <w:t xml:space="preserve"> units. </w:t>
      </w:r>
      <w:r w:rsidR="0063225A" w:rsidRPr="000A457F">
        <w:rPr>
          <w:b w:val="0"/>
          <w:bCs/>
        </w:rPr>
        <w:t>Consequently, h</w:t>
      </w:r>
      <w:r w:rsidR="00DC6A0A" w:rsidRPr="000A457F">
        <w:rPr>
          <w:b w:val="0"/>
          <w:bCs/>
        </w:rPr>
        <w:t xml:space="preserve">igh pressure Raman measurements </w:t>
      </w:r>
      <w:r w:rsidR="0063225A" w:rsidRPr="000A457F">
        <w:rPr>
          <w:b w:val="0"/>
          <w:bCs/>
        </w:rPr>
        <w:t>show</w:t>
      </w:r>
      <w:r w:rsidR="00DC6A0A" w:rsidRPr="000A457F">
        <w:rPr>
          <w:b w:val="0"/>
          <w:bCs/>
        </w:rPr>
        <w:t xml:space="preserve"> modifications in the 0.8-1.2 </w:t>
      </w:r>
      <w:proofErr w:type="spellStart"/>
      <w:r w:rsidR="00DC6A0A" w:rsidRPr="000A457F">
        <w:rPr>
          <w:b w:val="0"/>
          <w:bCs/>
        </w:rPr>
        <w:t>GPa</w:t>
      </w:r>
      <w:proofErr w:type="spellEnd"/>
      <w:r w:rsidR="00DC6A0A" w:rsidRPr="000A457F">
        <w:rPr>
          <w:b w:val="0"/>
          <w:bCs/>
        </w:rPr>
        <w:t xml:space="preserve"> range and in the 1.4-1.7 </w:t>
      </w:r>
      <w:proofErr w:type="spellStart"/>
      <w:r w:rsidR="00DC6A0A" w:rsidRPr="000A457F">
        <w:rPr>
          <w:b w:val="0"/>
          <w:bCs/>
        </w:rPr>
        <w:t>GPa</w:t>
      </w:r>
      <w:proofErr w:type="spellEnd"/>
      <w:r w:rsidR="00DC6A0A" w:rsidRPr="000A457F">
        <w:rPr>
          <w:b w:val="0"/>
          <w:bCs/>
        </w:rPr>
        <w:t xml:space="preserve"> range (see Figure 7a-b), suggesting two main events in a pressure range under 3.6 </w:t>
      </w:r>
      <w:proofErr w:type="spellStart"/>
      <w:r w:rsidR="00DC6A0A" w:rsidRPr="000A457F">
        <w:rPr>
          <w:b w:val="0"/>
          <w:bCs/>
        </w:rPr>
        <w:t>GPa</w:t>
      </w:r>
      <w:proofErr w:type="spellEnd"/>
      <w:r w:rsidR="00DC6A0A" w:rsidRPr="000A457F">
        <w:rPr>
          <w:b w:val="0"/>
          <w:bCs/>
        </w:rPr>
        <w:t xml:space="preserve">. </w:t>
      </w:r>
      <w:proofErr w:type="gramStart"/>
      <w:r w:rsidR="00DC6A0A" w:rsidRPr="000A457F">
        <w:rPr>
          <w:b w:val="0"/>
          <w:bCs/>
        </w:rPr>
        <w:t>In particular, Raman</w:t>
      </w:r>
      <w:proofErr w:type="gramEnd"/>
      <w:r w:rsidR="00DC6A0A" w:rsidRPr="000A457F">
        <w:rPr>
          <w:b w:val="0"/>
          <w:bCs/>
        </w:rPr>
        <w:t xml:space="preserve"> peaks increase their linewidths above 1.4 </w:t>
      </w:r>
      <w:proofErr w:type="spellStart"/>
      <w:r w:rsidR="00DC6A0A" w:rsidRPr="000A457F">
        <w:rPr>
          <w:b w:val="0"/>
          <w:bCs/>
        </w:rPr>
        <w:t>GPa</w:t>
      </w:r>
      <w:proofErr w:type="spellEnd"/>
      <w:r w:rsidR="00DC6A0A" w:rsidRPr="000A457F">
        <w:rPr>
          <w:b w:val="0"/>
          <w:bCs/>
        </w:rPr>
        <w:t xml:space="preserve">, suggesting an increase in the disorder or even the onset of amorphization. </w:t>
      </w:r>
      <w:r w:rsidR="00855F4A" w:rsidRPr="000A457F">
        <w:rPr>
          <w:b w:val="0"/>
          <w:bCs/>
        </w:rPr>
        <w:t>The presence of a series of modifications at relatively low pressure is typical of soft molecular materials.</w:t>
      </w:r>
      <w:r w:rsidR="00A84E9C" w:rsidRPr="000A457F">
        <w:rPr>
          <w:b w:val="0"/>
          <w:bCs/>
        </w:rPr>
        <w:fldChar w:fldCharType="begin">
          <w:fldData xml:space="preserve">PEVuZE5vdGU+PENpdGU+PEF1dGhvcj5Cb2xkeXJldmE8L0F1dGhvcj48WWVhcj4yMDA4PC9ZZWFy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</w:fldData>
        </w:fldChar>
      </w:r>
      <w:r w:rsidR="00A84E9C" w:rsidRPr="000A457F">
        <w:rPr>
          <w:b w:val="0"/>
          <w:bCs/>
        </w:rPr>
        <w:instrText xml:space="preserve"> ADDIN EN.CITE </w:instrText>
      </w:r>
      <w:r w:rsidR="00A84E9C" w:rsidRPr="000A457F">
        <w:rPr>
          <w:b w:val="0"/>
          <w:bCs/>
        </w:rPr>
        <w:fldChar w:fldCharType="begin">
          <w:fldData xml:space="preserve">PEVuZE5vdGU+PENpdGU+PEF1dGhvcj5Cb2xkeXJldmE8L0F1dGhvcj48WWVhcj4yMDA4PC9ZZWFy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</w:fldData>
        </w:fldChar>
      </w:r>
      <w:r w:rsidR="00A84E9C" w:rsidRPr="000A457F">
        <w:rPr>
          <w:b w:val="0"/>
          <w:bCs/>
        </w:rPr>
        <w:instrText xml:space="preserve"> ADDIN EN.CITE.DATA </w:instrText>
      </w:r>
      <w:r w:rsidR="00A84E9C" w:rsidRPr="000A457F">
        <w:rPr>
          <w:b w:val="0"/>
          <w:bCs/>
        </w:rPr>
      </w:r>
      <w:r w:rsidR="00A84E9C" w:rsidRPr="000A457F">
        <w:rPr>
          <w:b w:val="0"/>
          <w:bCs/>
        </w:rPr>
        <w:fldChar w:fldCharType="end"/>
      </w:r>
      <w:r w:rsidR="00A84E9C" w:rsidRPr="000A457F">
        <w:rPr>
          <w:b w:val="0"/>
          <w:bCs/>
        </w:rPr>
      </w:r>
      <w:r w:rsidR="00A84E9C" w:rsidRPr="000A457F">
        <w:rPr>
          <w:b w:val="0"/>
          <w:bCs/>
        </w:rPr>
        <w:fldChar w:fldCharType="separate"/>
      </w:r>
      <w:r w:rsidR="00A84E9C" w:rsidRPr="000A457F">
        <w:rPr>
          <w:b w:val="0"/>
          <w:bCs/>
          <w:noProof/>
          <w:vertAlign w:val="superscript"/>
        </w:rPr>
        <w:t>107, 108</w:t>
      </w:r>
      <w:r w:rsidR="00A84E9C" w:rsidRPr="000A457F">
        <w:rPr>
          <w:b w:val="0"/>
          <w:bCs/>
        </w:rPr>
        <w:fldChar w:fldCharType="end"/>
      </w:r>
      <w:r w:rsidR="00855F4A" w:rsidRPr="000A457F">
        <w:rPr>
          <w:b w:val="0"/>
          <w:bCs/>
        </w:rPr>
        <w:t xml:space="preserve"> </w:t>
      </w:r>
      <w:r w:rsidR="00FC2325" w:rsidRPr="000A457F">
        <w:rPr>
          <w:b w:val="0"/>
          <w:bCs/>
        </w:rPr>
        <w:t xml:space="preserve">Interested by </w:t>
      </w:r>
      <w:r w:rsidR="007B19C0" w:rsidRPr="000A457F">
        <w:rPr>
          <w:b w:val="0"/>
          <w:bCs/>
        </w:rPr>
        <w:t>these results</w:t>
      </w:r>
      <w:r w:rsidR="00FC2325" w:rsidRPr="000A457F">
        <w:rPr>
          <w:b w:val="0"/>
          <w:bCs/>
        </w:rPr>
        <w:t>, we performed SC</w:t>
      </w:r>
      <w:r w:rsidR="00E73E08" w:rsidRPr="000A457F">
        <w:rPr>
          <w:b w:val="0"/>
          <w:bCs/>
        </w:rPr>
        <w:t>-</w:t>
      </w:r>
      <w:r w:rsidR="00FC2325" w:rsidRPr="000A457F">
        <w:rPr>
          <w:b w:val="0"/>
          <w:bCs/>
        </w:rPr>
        <w:t xml:space="preserve">XRD diffraction studies on </w:t>
      </w:r>
      <w:r w:rsidR="00FC2325" w:rsidRPr="000A457F">
        <w:t>1</w:t>
      </w:r>
      <w:r w:rsidR="00FC2325" w:rsidRPr="000A457F">
        <w:rPr>
          <w:b w:val="0"/>
          <w:bCs/>
        </w:rPr>
        <w:t xml:space="preserve"> at high pressure. </w:t>
      </w:r>
      <w:r w:rsidR="007174A9" w:rsidRPr="000A457F">
        <w:rPr>
          <w:b w:val="0"/>
          <w:bCs/>
        </w:rPr>
        <w:t xml:space="preserve">However, structural studies </w:t>
      </w:r>
      <w:r w:rsidR="000840FD" w:rsidRPr="000A457F">
        <w:rPr>
          <w:b w:val="0"/>
          <w:bCs/>
        </w:rPr>
        <w:t>in</w:t>
      </w:r>
      <w:r w:rsidR="007174A9" w:rsidRPr="000A457F">
        <w:rPr>
          <w:b w:val="0"/>
          <w:bCs/>
        </w:rPr>
        <w:t xml:space="preserve"> single crystal</w:t>
      </w:r>
      <w:r w:rsidR="00F03FD5" w:rsidRPr="000A457F">
        <w:rPr>
          <w:b w:val="0"/>
          <w:bCs/>
        </w:rPr>
        <w:t>s</w:t>
      </w:r>
      <w:r w:rsidR="007174A9" w:rsidRPr="000A457F">
        <w:rPr>
          <w:b w:val="0"/>
          <w:bCs/>
        </w:rPr>
        <w:t xml:space="preserve"> could be possible </w:t>
      </w:r>
      <w:r w:rsidR="000840FD" w:rsidRPr="000A457F">
        <w:rPr>
          <w:b w:val="0"/>
          <w:bCs/>
        </w:rPr>
        <w:t>up to</w:t>
      </w:r>
      <w:r w:rsidR="007174A9" w:rsidRPr="000A457F">
        <w:rPr>
          <w:b w:val="0"/>
          <w:bCs/>
        </w:rPr>
        <w:t xml:space="preserve"> 1.5 </w:t>
      </w:r>
      <w:proofErr w:type="spellStart"/>
      <w:r w:rsidR="007174A9" w:rsidRPr="000A457F">
        <w:rPr>
          <w:b w:val="0"/>
          <w:bCs/>
        </w:rPr>
        <w:t>GPa</w:t>
      </w:r>
      <w:proofErr w:type="spellEnd"/>
      <w:r w:rsidR="007174A9" w:rsidRPr="000A457F">
        <w:rPr>
          <w:b w:val="0"/>
          <w:bCs/>
        </w:rPr>
        <w:t xml:space="preserve"> for </w:t>
      </w:r>
      <w:r w:rsidR="000840FD" w:rsidRPr="000A457F">
        <w:rPr>
          <w:b w:val="0"/>
          <w:bCs/>
        </w:rPr>
        <w:t xml:space="preserve">sample </w:t>
      </w:r>
      <w:r w:rsidR="007174A9" w:rsidRPr="000A457F">
        <w:rPr>
          <w:b w:val="0"/>
          <w:bCs/>
        </w:rPr>
        <w:t>amorphization.</w:t>
      </w:r>
      <w:r w:rsidR="007B19C0">
        <w:rPr>
          <w:b w:val="0"/>
          <w:bCs/>
        </w:rPr>
        <w:t xml:space="preserve"> </w:t>
      </w:r>
      <w:r w:rsidR="00912CDB">
        <w:rPr>
          <w:b w:val="0"/>
          <w:bCs/>
        </w:rPr>
        <w:t xml:space="preserve">At </w:t>
      </w:r>
      <w:r w:rsidR="007B19C0">
        <w:rPr>
          <w:b w:val="0"/>
          <w:bCs/>
        </w:rPr>
        <w:t xml:space="preserve">the same time, the low </w:t>
      </w:r>
      <w:proofErr w:type="gramStart"/>
      <w:r w:rsidR="007B19C0">
        <w:rPr>
          <w:b w:val="0"/>
          <w:bCs/>
        </w:rPr>
        <w:t>symmetry</w:t>
      </w:r>
      <w:proofErr w:type="gramEnd"/>
      <w:r w:rsidR="007B19C0">
        <w:rPr>
          <w:b w:val="0"/>
          <w:bCs/>
        </w:rPr>
        <w:t xml:space="preserve"> and the complexity of the crystal structure of</w:t>
      </w:r>
      <w:r w:rsidR="007B19C0" w:rsidRPr="007B19C0">
        <w:t xml:space="preserve"> 1</w:t>
      </w:r>
      <w:r w:rsidR="007B19C0">
        <w:rPr>
          <w:b w:val="0"/>
          <w:bCs/>
        </w:rPr>
        <w:t xml:space="preserve"> made not possible to have a good parameter/data ratio. For this reason, in the following discussion only cell parameters and heavy atom (the most important scatterer) will be commented.</w:t>
      </w:r>
    </w:p>
    <w:p w14:paraId="759BF990" w14:textId="034EBCCA" w:rsidR="007174A9" w:rsidRPr="000A457F" w:rsidRDefault="00D01508" w:rsidP="00BA2542">
      <w:pPr>
        <w:pStyle w:val="RSCB06BHeadingSub-Section"/>
        <w:spacing w:after="0"/>
        <w:jc w:val="both"/>
        <w:rPr>
          <w:b w:val="0"/>
          <w:bCs/>
        </w:rPr>
      </w:pPr>
      <w:r w:rsidRPr="000A457F">
        <w:rPr>
          <w:b w:val="0"/>
          <w:bCs/>
        </w:rPr>
        <w:t>When</w:t>
      </w:r>
      <w:r w:rsidR="00855F4A" w:rsidRPr="000A457F">
        <w:rPr>
          <w:b w:val="0"/>
          <w:bCs/>
        </w:rPr>
        <w:t xml:space="preserve"> looking at </w:t>
      </w:r>
      <w:r w:rsidR="00D00D3D">
        <w:rPr>
          <w:b w:val="0"/>
          <w:bCs/>
        </w:rPr>
        <w:t>S</w:t>
      </w:r>
      <w:r w:rsidR="00920D91">
        <w:rPr>
          <w:b w:val="0"/>
          <w:bCs/>
        </w:rPr>
        <w:t>C-XRD data</w:t>
      </w:r>
      <w:r w:rsidR="00FC2325" w:rsidRPr="000A457F">
        <w:rPr>
          <w:b w:val="0"/>
          <w:bCs/>
        </w:rPr>
        <w:t xml:space="preserve">, the </w:t>
      </w:r>
      <w:r w:rsidR="00FC2325" w:rsidRPr="000A457F">
        <w:rPr>
          <w:b w:val="0"/>
          <w:bCs/>
          <w:i/>
        </w:rPr>
        <w:t>b</w:t>
      </w:r>
      <w:r w:rsidR="00FC2325" w:rsidRPr="000A457F">
        <w:rPr>
          <w:b w:val="0"/>
          <w:bCs/>
        </w:rPr>
        <w:t xml:space="preserve"> axis is the most influenced by pressure, decreasing </w:t>
      </w:r>
      <w:r w:rsidR="00514CD4" w:rsidRPr="000A457F">
        <w:rPr>
          <w:b w:val="0"/>
          <w:bCs/>
        </w:rPr>
        <w:t>by</w:t>
      </w:r>
      <w:r w:rsidR="00FC2325" w:rsidRPr="000A457F">
        <w:rPr>
          <w:b w:val="0"/>
          <w:bCs/>
        </w:rPr>
        <w:t xml:space="preserve"> more than 0.9 </w:t>
      </w:r>
      <w:r w:rsidR="00FC2325" w:rsidRPr="000A457F">
        <w:rPr>
          <w:rFonts w:cstheme="minorHAnsi"/>
          <w:b w:val="0"/>
          <w:bCs/>
        </w:rPr>
        <w:t>Å</w:t>
      </w:r>
      <w:r w:rsidR="00061741" w:rsidRPr="000A457F">
        <w:rPr>
          <w:rFonts w:cstheme="minorHAnsi"/>
          <w:b w:val="0"/>
          <w:bCs/>
        </w:rPr>
        <w:t xml:space="preserve"> (Figure S</w:t>
      </w:r>
      <w:r w:rsidR="009F1C93" w:rsidRPr="000A457F">
        <w:rPr>
          <w:rFonts w:cstheme="minorHAnsi"/>
          <w:b w:val="0"/>
          <w:bCs/>
        </w:rPr>
        <w:t>11b</w:t>
      </w:r>
      <w:r w:rsidR="00061741" w:rsidRPr="000A457F">
        <w:rPr>
          <w:rFonts w:cstheme="minorHAnsi"/>
          <w:b w:val="0"/>
          <w:bCs/>
        </w:rPr>
        <w:t>)</w:t>
      </w:r>
      <w:r w:rsidR="00FC2325" w:rsidRPr="000A457F">
        <w:rPr>
          <w:rFonts w:cstheme="minorHAnsi"/>
          <w:b w:val="0"/>
          <w:bCs/>
        </w:rPr>
        <w:t xml:space="preserve">, </w:t>
      </w:r>
      <w:r w:rsidR="00BA2542" w:rsidRPr="000A457F">
        <w:rPr>
          <w:rFonts w:cstheme="minorHAnsi"/>
          <w:b w:val="0"/>
          <w:bCs/>
        </w:rPr>
        <w:t>compared</w:t>
      </w:r>
      <w:r w:rsidR="00FC2325" w:rsidRPr="000A457F">
        <w:rPr>
          <w:rFonts w:cstheme="minorHAnsi"/>
          <w:b w:val="0"/>
          <w:bCs/>
        </w:rPr>
        <w:t xml:space="preserve"> to a lengthening of 0.1 Å </w:t>
      </w:r>
      <w:r w:rsidR="00061741" w:rsidRPr="000A457F">
        <w:rPr>
          <w:rFonts w:cstheme="minorHAnsi"/>
          <w:b w:val="0"/>
          <w:bCs/>
        </w:rPr>
        <w:t xml:space="preserve">of </w:t>
      </w:r>
      <w:r w:rsidR="00514CD4" w:rsidRPr="000A457F">
        <w:rPr>
          <w:rFonts w:cstheme="minorHAnsi"/>
          <w:b w:val="0"/>
          <w:bCs/>
        </w:rPr>
        <w:t xml:space="preserve">the </w:t>
      </w:r>
      <w:r w:rsidR="00061741" w:rsidRPr="000A457F">
        <w:rPr>
          <w:rFonts w:cstheme="minorHAnsi"/>
          <w:b w:val="0"/>
          <w:bCs/>
          <w:i/>
        </w:rPr>
        <w:t xml:space="preserve">c </w:t>
      </w:r>
      <w:r w:rsidR="00061741" w:rsidRPr="000A457F">
        <w:rPr>
          <w:rFonts w:cstheme="minorHAnsi"/>
          <w:b w:val="0"/>
          <w:bCs/>
        </w:rPr>
        <w:t>axis (Figure S</w:t>
      </w:r>
      <w:r w:rsidR="009F1C93" w:rsidRPr="000A457F">
        <w:rPr>
          <w:rFonts w:cstheme="minorHAnsi"/>
          <w:b w:val="0"/>
          <w:bCs/>
        </w:rPr>
        <w:t>11b</w:t>
      </w:r>
      <w:r w:rsidR="00061741" w:rsidRPr="000A457F">
        <w:rPr>
          <w:rFonts w:cstheme="minorHAnsi"/>
          <w:b w:val="0"/>
          <w:bCs/>
        </w:rPr>
        <w:t xml:space="preserve">) </w:t>
      </w:r>
      <w:r w:rsidR="00FC2325" w:rsidRPr="000A457F">
        <w:rPr>
          <w:rFonts w:cstheme="minorHAnsi"/>
          <w:b w:val="0"/>
          <w:bCs/>
        </w:rPr>
        <w:t>and a decreas</w:t>
      </w:r>
      <w:r w:rsidR="00BA2542" w:rsidRPr="000A457F">
        <w:rPr>
          <w:rFonts w:cstheme="minorHAnsi"/>
          <w:b w:val="0"/>
          <w:bCs/>
        </w:rPr>
        <w:t>e</w:t>
      </w:r>
      <w:r w:rsidR="00FC2325" w:rsidRPr="000A457F">
        <w:rPr>
          <w:rFonts w:cstheme="minorHAnsi"/>
          <w:b w:val="0"/>
          <w:bCs/>
        </w:rPr>
        <w:t xml:space="preserve"> of 0.3 Å of </w:t>
      </w:r>
      <w:proofErr w:type="gramStart"/>
      <w:r w:rsidR="00514CD4" w:rsidRPr="000A457F">
        <w:rPr>
          <w:rFonts w:cstheme="minorHAnsi"/>
          <w:b w:val="0"/>
          <w:bCs/>
        </w:rPr>
        <w:t>the</w:t>
      </w:r>
      <w:r w:rsidR="00514CD4" w:rsidRPr="000A457F">
        <w:rPr>
          <w:rFonts w:cstheme="minorHAnsi"/>
          <w:b w:val="0"/>
          <w:bCs/>
          <w:i/>
        </w:rPr>
        <w:t xml:space="preserve"> </w:t>
      </w:r>
      <w:r w:rsidR="00061741" w:rsidRPr="000A457F">
        <w:rPr>
          <w:rFonts w:cstheme="minorHAnsi"/>
          <w:b w:val="0"/>
          <w:bCs/>
          <w:i/>
        </w:rPr>
        <w:t>a</w:t>
      </w:r>
      <w:proofErr w:type="gramEnd"/>
      <w:r w:rsidR="00061741" w:rsidRPr="000A457F">
        <w:rPr>
          <w:rFonts w:cstheme="minorHAnsi"/>
          <w:b w:val="0"/>
          <w:bCs/>
        </w:rPr>
        <w:t xml:space="preserve"> axis (Figure S</w:t>
      </w:r>
      <w:r w:rsidR="009F1C93" w:rsidRPr="000A457F">
        <w:rPr>
          <w:rFonts w:cstheme="minorHAnsi"/>
          <w:b w:val="0"/>
          <w:bCs/>
        </w:rPr>
        <w:t>11b</w:t>
      </w:r>
      <w:r w:rsidR="00061741" w:rsidRPr="000A457F">
        <w:rPr>
          <w:rFonts w:cstheme="minorHAnsi"/>
          <w:b w:val="0"/>
          <w:bCs/>
        </w:rPr>
        <w:t>)</w:t>
      </w:r>
      <w:r w:rsidR="00FC2325" w:rsidRPr="000A457F">
        <w:rPr>
          <w:rFonts w:cstheme="minorHAnsi"/>
          <w:b w:val="0"/>
          <w:bCs/>
        </w:rPr>
        <w:t xml:space="preserve">. This </w:t>
      </w:r>
      <w:r w:rsidR="0050120C" w:rsidRPr="000A457F">
        <w:rPr>
          <w:rFonts w:cstheme="minorHAnsi"/>
          <w:b w:val="0"/>
          <w:bCs/>
        </w:rPr>
        <w:t>suggests</w:t>
      </w:r>
      <w:r w:rsidR="00FC2325" w:rsidRPr="000A457F">
        <w:rPr>
          <w:rFonts w:cstheme="minorHAnsi"/>
          <w:b w:val="0"/>
          <w:bCs/>
        </w:rPr>
        <w:t xml:space="preserve"> greater compressibility in the direction </w:t>
      </w:r>
      <w:r w:rsidR="0050120C" w:rsidRPr="000A457F">
        <w:rPr>
          <w:rFonts w:cstheme="minorHAnsi"/>
          <w:b w:val="0"/>
          <w:bCs/>
        </w:rPr>
        <w:t>parallel to</w:t>
      </w:r>
      <w:r w:rsidR="00FC2325" w:rsidRPr="000A457F">
        <w:rPr>
          <w:rFonts w:cstheme="minorHAnsi"/>
          <w:b w:val="0"/>
          <w:bCs/>
        </w:rPr>
        <w:t xml:space="preserve"> </w:t>
      </w:r>
      <w:r w:rsidR="0050120C" w:rsidRPr="000A457F">
        <w:rPr>
          <w:rFonts w:cstheme="minorHAnsi"/>
          <w:b w:val="0"/>
          <w:bCs/>
        </w:rPr>
        <w:t xml:space="preserve">the </w:t>
      </w:r>
      <w:r w:rsidR="0050120C" w:rsidRPr="000A457F">
        <w:rPr>
          <w:b w:val="0"/>
          <w:bCs/>
        </w:rPr>
        <w:t xml:space="preserve">dicyanoaurates and </w:t>
      </w:r>
      <w:r w:rsidR="00514CD4" w:rsidRPr="000A457F">
        <w:rPr>
          <w:b w:val="0"/>
          <w:bCs/>
        </w:rPr>
        <w:t>greater</w:t>
      </w:r>
      <w:r w:rsidR="0050120C" w:rsidRPr="000A457F">
        <w:rPr>
          <w:b w:val="0"/>
          <w:bCs/>
        </w:rPr>
        <w:t xml:space="preserve"> rigidity due to steric hindrance in the other two perpendicular directions. In the </w:t>
      </w:r>
      <w:r w:rsidR="00514CD4" w:rsidRPr="000A457F">
        <w:rPr>
          <w:b w:val="0"/>
          <w:bCs/>
        </w:rPr>
        <w:t xml:space="preserve">pressure range </w:t>
      </w:r>
      <w:r w:rsidR="0050120C" w:rsidRPr="000A457F">
        <w:rPr>
          <w:b w:val="0"/>
          <w:bCs/>
        </w:rPr>
        <w:t xml:space="preserve">0-1.5 </w:t>
      </w:r>
      <w:proofErr w:type="spellStart"/>
      <w:r w:rsidR="0050120C" w:rsidRPr="000A457F">
        <w:rPr>
          <w:b w:val="0"/>
          <w:bCs/>
        </w:rPr>
        <w:t>GPa</w:t>
      </w:r>
      <w:proofErr w:type="spellEnd"/>
      <w:r w:rsidR="0050120C" w:rsidRPr="000A457F">
        <w:rPr>
          <w:b w:val="0"/>
          <w:bCs/>
        </w:rPr>
        <w:t xml:space="preserve">, some general </w:t>
      </w:r>
      <w:r w:rsidR="00855F4A" w:rsidRPr="000A457F">
        <w:rPr>
          <w:b w:val="0"/>
          <w:bCs/>
        </w:rPr>
        <w:t>variation</w:t>
      </w:r>
      <w:r w:rsidR="0050120C" w:rsidRPr="000A457F">
        <w:rPr>
          <w:b w:val="0"/>
          <w:bCs/>
        </w:rPr>
        <w:t xml:space="preserve"> </w:t>
      </w:r>
      <w:r w:rsidR="00E86307" w:rsidRPr="000A457F">
        <w:rPr>
          <w:b w:val="0"/>
          <w:bCs/>
        </w:rPr>
        <w:t>in</w:t>
      </w:r>
      <w:r w:rsidR="0050120C" w:rsidRPr="000A457F">
        <w:rPr>
          <w:b w:val="0"/>
          <w:bCs/>
        </w:rPr>
        <w:t xml:space="preserve"> the distances </w:t>
      </w:r>
      <w:r w:rsidR="00061741" w:rsidRPr="000A457F">
        <w:rPr>
          <w:b w:val="0"/>
          <w:bCs/>
        </w:rPr>
        <w:t>between</w:t>
      </w:r>
      <w:r w:rsidR="0050120C" w:rsidRPr="000A457F">
        <w:rPr>
          <w:b w:val="0"/>
          <w:bCs/>
        </w:rPr>
        <w:t xml:space="preserve"> metal atoms can be observed. </w:t>
      </w:r>
      <w:r w:rsidR="007174A9" w:rsidRPr="000A457F">
        <w:rPr>
          <w:b w:val="0"/>
          <w:bCs/>
        </w:rPr>
        <w:t xml:space="preserve">The geometry of the </w:t>
      </w:r>
      <w:r w:rsidR="007174A9" w:rsidRPr="000A457F">
        <w:rPr>
          <w:rFonts w:cstheme="minorHAnsi"/>
          <w:b w:val="0"/>
          <w:bCs/>
        </w:rPr>
        <w:t>{</w:t>
      </w:r>
      <w:r w:rsidR="007174A9" w:rsidRPr="000A457F">
        <w:rPr>
          <w:b w:val="0"/>
          <w:bCs/>
        </w:rPr>
        <w:t>Cu(L1)</w:t>
      </w:r>
      <w:r w:rsidR="007174A9" w:rsidRPr="000A457F">
        <w:rPr>
          <w:b w:val="0"/>
          <w:bCs/>
          <w:vertAlign w:val="subscript"/>
        </w:rPr>
        <w:t>1</w:t>
      </w:r>
      <w:r w:rsidR="007174A9" w:rsidRPr="000A457F">
        <w:rPr>
          <w:b w:val="0"/>
          <w:bCs/>
        </w:rPr>
        <w:t>[</w:t>
      </w:r>
      <w:proofErr w:type="gramStart"/>
      <w:r w:rsidR="007174A9" w:rsidRPr="000A457F">
        <w:rPr>
          <w:b w:val="0"/>
          <w:bCs/>
        </w:rPr>
        <w:t>Au(</w:t>
      </w:r>
      <w:proofErr w:type="gramEnd"/>
      <w:r w:rsidR="007174A9" w:rsidRPr="000A457F">
        <w:rPr>
          <w:b w:val="0"/>
          <w:bCs/>
        </w:rPr>
        <w:t>CN)</w:t>
      </w:r>
      <w:r w:rsidR="007174A9" w:rsidRPr="000A457F">
        <w:rPr>
          <w:b w:val="0"/>
          <w:bCs/>
          <w:vertAlign w:val="subscript"/>
        </w:rPr>
        <w:t>2</w:t>
      </w:r>
      <w:r w:rsidR="007174A9" w:rsidRPr="000A457F">
        <w:rPr>
          <w:b w:val="0"/>
          <w:bCs/>
        </w:rPr>
        <w:t>]</w:t>
      </w:r>
      <w:r w:rsidR="007174A9" w:rsidRPr="000A457F">
        <w:rPr>
          <w:rFonts w:cstheme="minorHAnsi"/>
          <w:b w:val="0"/>
          <w:bCs/>
        </w:rPr>
        <w:t>}</w:t>
      </w:r>
      <w:r w:rsidR="007174A9" w:rsidRPr="000A457F">
        <w:rPr>
          <w:b w:val="0"/>
          <w:bCs/>
          <w:vertAlign w:val="superscript"/>
        </w:rPr>
        <w:t>+</w:t>
      </w:r>
      <w:r w:rsidR="00217072" w:rsidRPr="00241051">
        <w:rPr>
          <w:b w:val="0"/>
          <w:bCs/>
        </w:rPr>
        <w:t xml:space="preserve"> fragment</w:t>
      </w:r>
      <w:r w:rsidR="007174A9" w:rsidRPr="000A457F">
        <w:rPr>
          <w:b w:val="0"/>
          <w:bCs/>
        </w:rPr>
        <w:t xml:space="preserve">, </w:t>
      </w:r>
      <w:r w:rsidR="00C72809" w:rsidRPr="000A457F">
        <w:rPr>
          <w:b w:val="0"/>
          <w:bCs/>
        </w:rPr>
        <w:t>evaluated</w:t>
      </w:r>
      <w:r w:rsidR="007174A9" w:rsidRPr="000A457F">
        <w:rPr>
          <w:b w:val="0"/>
          <w:bCs/>
        </w:rPr>
        <w:t xml:space="preserve"> through</w:t>
      </w:r>
      <w:r w:rsidR="00E86307" w:rsidRPr="000A457F">
        <w:rPr>
          <w:b w:val="0"/>
          <w:bCs/>
        </w:rPr>
        <w:t xml:space="preserve"> </w:t>
      </w:r>
      <w:r w:rsidR="00E86307" w:rsidRPr="000A457F">
        <w:rPr>
          <w:rFonts w:cstheme="minorHAnsi"/>
          <w:b w:val="0"/>
          <w:bCs/>
        </w:rPr>
        <w:t>the</w:t>
      </w:r>
      <w:r w:rsidR="007174A9" w:rsidRPr="000A457F">
        <w:rPr>
          <w:b w:val="0"/>
          <w:bCs/>
        </w:rPr>
        <w:t xml:space="preserve"> Cu(1)</w:t>
      </w:r>
      <w:r w:rsidR="00B36D88" w:rsidRPr="000A457F">
        <w:rPr>
          <w:rFonts w:cstheme="minorHAnsi"/>
          <w:b w:val="0"/>
          <w:bCs/>
        </w:rPr>
        <w:t>–</w:t>
      </w:r>
      <w:r w:rsidR="007174A9" w:rsidRPr="000A457F">
        <w:rPr>
          <w:b w:val="0"/>
          <w:bCs/>
        </w:rPr>
        <w:t>Au(1) distance, remain</w:t>
      </w:r>
      <w:r w:rsidR="00BA2542" w:rsidRPr="000A457F">
        <w:rPr>
          <w:b w:val="0"/>
          <w:bCs/>
        </w:rPr>
        <w:t>s</w:t>
      </w:r>
      <w:r w:rsidR="007174A9" w:rsidRPr="000A457F">
        <w:rPr>
          <w:b w:val="0"/>
          <w:bCs/>
        </w:rPr>
        <w:t xml:space="preserve"> unaltered </w:t>
      </w:r>
      <w:r w:rsidR="00E86307" w:rsidRPr="000A457F">
        <w:rPr>
          <w:b w:val="0"/>
          <w:bCs/>
        </w:rPr>
        <w:t xml:space="preserve">up to </w:t>
      </w:r>
      <w:r w:rsidR="007174A9" w:rsidRPr="000A457F">
        <w:rPr>
          <w:b w:val="0"/>
          <w:bCs/>
        </w:rPr>
        <w:t xml:space="preserve">1.3 </w:t>
      </w:r>
      <w:proofErr w:type="spellStart"/>
      <w:r w:rsidR="007174A9" w:rsidRPr="000A457F">
        <w:rPr>
          <w:b w:val="0"/>
          <w:bCs/>
        </w:rPr>
        <w:t>GPa</w:t>
      </w:r>
      <w:proofErr w:type="spellEnd"/>
      <w:r w:rsidR="007174A9" w:rsidRPr="000A457F">
        <w:rPr>
          <w:b w:val="0"/>
          <w:bCs/>
        </w:rPr>
        <w:t xml:space="preserve">. After this </w:t>
      </w:r>
      <w:r w:rsidR="004329C4" w:rsidRPr="000A457F">
        <w:rPr>
          <w:b w:val="0"/>
          <w:bCs/>
        </w:rPr>
        <w:t>pressure</w:t>
      </w:r>
      <w:r w:rsidR="007174A9" w:rsidRPr="000A457F">
        <w:rPr>
          <w:b w:val="0"/>
          <w:bCs/>
        </w:rPr>
        <w:t xml:space="preserve">, we observe a </w:t>
      </w:r>
      <w:r w:rsidR="00F03FD5" w:rsidRPr="000A457F">
        <w:rPr>
          <w:b w:val="0"/>
          <w:bCs/>
        </w:rPr>
        <w:t>shortening</w:t>
      </w:r>
      <w:r w:rsidR="006519C8" w:rsidRPr="000A457F">
        <w:rPr>
          <w:b w:val="0"/>
          <w:bCs/>
        </w:rPr>
        <w:t xml:space="preserve"> of</w:t>
      </w:r>
      <w:r w:rsidR="007174A9" w:rsidRPr="000A457F">
        <w:rPr>
          <w:b w:val="0"/>
          <w:bCs/>
        </w:rPr>
        <w:t xml:space="preserve"> 0.4 </w:t>
      </w:r>
      <w:r w:rsidR="007174A9" w:rsidRPr="000A457F">
        <w:rPr>
          <w:rFonts w:cstheme="minorHAnsi"/>
          <w:b w:val="0"/>
          <w:bCs/>
        </w:rPr>
        <w:t>Å</w:t>
      </w:r>
      <w:r w:rsidR="006519C8" w:rsidRPr="000A457F">
        <w:rPr>
          <w:rFonts w:cstheme="minorHAnsi"/>
          <w:b w:val="0"/>
          <w:bCs/>
        </w:rPr>
        <w:t xml:space="preserve"> of this distance</w:t>
      </w:r>
      <w:r w:rsidR="00702540" w:rsidRPr="000A457F">
        <w:rPr>
          <w:rFonts w:cstheme="minorHAnsi"/>
          <w:b w:val="0"/>
          <w:bCs/>
        </w:rPr>
        <w:t xml:space="preserve"> (see Figure 7f)</w:t>
      </w:r>
      <w:r w:rsidR="006519C8" w:rsidRPr="000A457F">
        <w:rPr>
          <w:rFonts w:cstheme="minorHAnsi"/>
          <w:b w:val="0"/>
          <w:bCs/>
        </w:rPr>
        <w:t xml:space="preserve">, </w:t>
      </w:r>
      <w:r w:rsidR="00BA2542" w:rsidRPr="000A457F">
        <w:rPr>
          <w:rFonts w:cstheme="minorHAnsi"/>
          <w:b w:val="0"/>
          <w:bCs/>
        </w:rPr>
        <w:t xml:space="preserve">suggesting </w:t>
      </w:r>
      <w:r w:rsidR="006519C8" w:rsidRPr="000A457F">
        <w:rPr>
          <w:b w:val="0"/>
          <w:bCs/>
        </w:rPr>
        <w:t xml:space="preserve">a strong distortion, probably a closure of the Cu-CN-Au angle. In the same </w:t>
      </w:r>
      <w:r w:rsidR="00E86307" w:rsidRPr="000A457F">
        <w:rPr>
          <w:b w:val="0"/>
          <w:bCs/>
        </w:rPr>
        <w:t xml:space="preserve">pressure </w:t>
      </w:r>
      <w:r w:rsidR="006519C8" w:rsidRPr="000A457F">
        <w:rPr>
          <w:b w:val="0"/>
          <w:bCs/>
        </w:rPr>
        <w:t xml:space="preserve">range, the two </w:t>
      </w:r>
      <w:proofErr w:type="spellStart"/>
      <w:r w:rsidR="006519C8" w:rsidRPr="000A457F">
        <w:rPr>
          <w:b w:val="0"/>
          <w:bCs/>
        </w:rPr>
        <w:t>aurophilic</w:t>
      </w:r>
      <w:proofErr w:type="spellEnd"/>
      <w:r w:rsidR="006519C8" w:rsidRPr="000A457F">
        <w:rPr>
          <w:b w:val="0"/>
          <w:bCs/>
        </w:rPr>
        <w:t xml:space="preserve"> </w:t>
      </w:r>
      <w:r w:rsidR="00C72809" w:rsidRPr="000A457F">
        <w:rPr>
          <w:b w:val="0"/>
          <w:bCs/>
        </w:rPr>
        <w:t>contacts</w:t>
      </w:r>
      <w:r w:rsidR="006519C8" w:rsidRPr="000A457F">
        <w:rPr>
          <w:b w:val="0"/>
          <w:bCs/>
        </w:rPr>
        <w:t xml:space="preserve"> ha</w:t>
      </w:r>
      <w:r w:rsidR="00F03FD5" w:rsidRPr="000A457F">
        <w:rPr>
          <w:b w:val="0"/>
          <w:bCs/>
        </w:rPr>
        <w:t>ve</w:t>
      </w:r>
      <w:r w:rsidR="006519C8" w:rsidRPr="000A457F">
        <w:rPr>
          <w:b w:val="0"/>
          <w:bCs/>
        </w:rPr>
        <w:t xml:space="preserve"> different behaviour</w:t>
      </w:r>
      <w:r w:rsidR="00F03FD5" w:rsidRPr="000A457F">
        <w:rPr>
          <w:b w:val="0"/>
          <w:bCs/>
        </w:rPr>
        <w:t>s</w:t>
      </w:r>
      <w:r w:rsidR="0031385C">
        <w:rPr>
          <w:b w:val="0"/>
          <w:bCs/>
        </w:rPr>
        <w:t>.</w:t>
      </w:r>
      <w:r w:rsidR="006519C8" w:rsidRPr="000A457F">
        <w:rPr>
          <w:b w:val="0"/>
          <w:bCs/>
        </w:rPr>
        <w:t xml:space="preserve"> </w:t>
      </w:r>
      <w:r w:rsidR="0031385C">
        <w:rPr>
          <w:b w:val="0"/>
          <w:bCs/>
        </w:rPr>
        <w:t>T</w:t>
      </w:r>
      <w:r w:rsidR="0031385C" w:rsidRPr="000A457F">
        <w:rPr>
          <w:b w:val="0"/>
          <w:bCs/>
        </w:rPr>
        <w:t xml:space="preserve">he </w:t>
      </w:r>
      <w:r w:rsidR="006519C8" w:rsidRPr="000A457F">
        <w:rPr>
          <w:b w:val="0"/>
          <w:bCs/>
        </w:rPr>
        <w:t xml:space="preserve">shorter </w:t>
      </w:r>
      <w:proofErr w:type="gramStart"/>
      <w:r w:rsidR="006519C8" w:rsidRPr="000A457F">
        <w:rPr>
          <w:rFonts w:cstheme="minorHAnsi"/>
          <w:b w:val="0"/>
          <w:bCs/>
        </w:rPr>
        <w:t>Au(</w:t>
      </w:r>
      <w:proofErr w:type="gramEnd"/>
      <w:r w:rsidR="006519C8" w:rsidRPr="000A457F">
        <w:rPr>
          <w:rFonts w:cstheme="minorHAnsi"/>
          <w:b w:val="0"/>
          <w:bCs/>
        </w:rPr>
        <w:t>1)</w:t>
      </w:r>
      <w:r w:rsidR="00A4068D" w:rsidRPr="000A457F">
        <w:rPr>
          <w:rFonts w:ascii="MS Gothic" w:eastAsia="MS Gothic" w:hAnsi="MS Gothic" w:cs="MS Gothic"/>
        </w:rPr>
        <w:t>…</w:t>
      </w:r>
      <w:r w:rsidR="006519C8" w:rsidRPr="000A457F">
        <w:rPr>
          <w:rFonts w:cstheme="minorHAnsi"/>
          <w:b w:val="0"/>
          <w:bCs/>
        </w:rPr>
        <w:t>Au(2) distance has an intense compression of 0.27 Å</w:t>
      </w:r>
      <w:r w:rsidR="00702540" w:rsidRPr="000A457F">
        <w:rPr>
          <w:rFonts w:cstheme="minorHAnsi"/>
          <w:b w:val="0"/>
          <w:bCs/>
        </w:rPr>
        <w:t xml:space="preserve"> (see Figure </w:t>
      </w:r>
      <w:r w:rsidR="001062D8" w:rsidRPr="000A457F">
        <w:rPr>
          <w:rFonts w:cstheme="minorHAnsi"/>
          <w:b w:val="0"/>
          <w:bCs/>
        </w:rPr>
        <w:t>7e)</w:t>
      </w:r>
      <w:r w:rsidR="006519C8" w:rsidRPr="000A457F">
        <w:rPr>
          <w:rFonts w:cstheme="minorHAnsi"/>
          <w:b w:val="0"/>
          <w:bCs/>
        </w:rPr>
        <w:t xml:space="preserve">, while the </w:t>
      </w:r>
      <w:r w:rsidR="001062D8" w:rsidRPr="000A457F">
        <w:rPr>
          <w:rFonts w:cstheme="minorHAnsi"/>
          <w:b w:val="0"/>
          <w:bCs/>
        </w:rPr>
        <w:t>longer</w:t>
      </w:r>
      <w:r w:rsidR="006519C8" w:rsidRPr="000A457F">
        <w:rPr>
          <w:rFonts w:cstheme="minorHAnsi"/>
          <w:b w:val="0"/>
          <w:bCs/>
        </w:rPr>
        <w:t xml:space="preserve"> Au(1)</w:t>
      </w:r>
      <w:r w:rsidR="0031385C" w:rsidRPr="000A457F">
        <w:rPr>
          <w:rFonts w:ascii="MS Gothic" w:eastAsia="MS Gothic" w:hAnsi="MS Gothic" w:cs="MS Gothic"/>
        </w:rPr>
        <w:t>…</w:t>
      </w:r>
      <w:r w:rsidR="006519C8" w:rsidRPr="000A457F">
        <w:rPr>
          <w:rFonts w:cstheme="minorHAnsi"/>
          <w:b w:val="0"/>
          <w:bCs/>
        </w:rPr>
        <w:t xml:space="preserve">Au(1) distance, after lighter compression before 1.0 </w:t>
      </w:r>
      <w:proofErr w:type="spellStart"/>
      <w:r w:rsidR="006519C8" w:rsidRPr="000A457F">
        <w:rPr>
          <w:rFonts w:cstheme="minorHAnsi"/>
          <w:b w:val="0"/>
          <w:bCs/>
        </w:rPr>
        <w:t>GPa</w:t>
      </w:r>
      <w:proofErr w:type="spellEnd"/>
      <w:r w:rsidR="006519C8" w:rsidRPr="000A457F">
        <w:rPr>
          <w:rFonts w:cstheme="minorHAnsi"/>
          <w:b w:val="0"/>
          <w:bCs/>
        </w:rPr>
        <w:t xml:space="preserve">, </w:t>
      </w:r>
      <w:r w:rsidR="00F30AFC" w:rsidRPr="000A457F">
        <w:rPr>
          <w:rFonts w:cstheme="minorHAnsi"/>
          <w:b w:val="0"/>
          <w:bCs/>
        </w:rPr>
        <w:t xml:space="preserve">exhibits </w:t>
      </w:r>
      <w:r w:rsidR="006519C8" w:rsidRPr="000A457F">
        <w:rPr>
          <w:rFonts w:cstheme="minorHAnsi"/>
          <w:b w:val="0"/>
          <w:bCs/>
        </w:rPr>
        <w:t>a decisive lengthening</w:t>
      </w:r>
      <w:r w:rsidR="00702540" w:rsidRPr="000A457F">
        <w:rPr>
          <w:rFonts w:cstheme="minorHAnsi"/>
          <w:b w:val="0"/>
          <w:bCs/>
        </w:rPr>
        <w:t xml:space="preserve"> (see Figure 7d)</w:t>
      </w:r>
      <w:r w:rsidR="006519C8" w:rsidRPr="000A457F">
        <w:rPr>
          <w:rFonts w:cstheme="minorHAnsi"/>
          <w:b w:val="0"/>
          <w:bCs/>
        </w:rPr>
        <w:t xml:space="preserve">. This anomalous </w:t>
      </w:r>
      <w:r w:rsidR="00BE1F8A" w:rsidRPr="000A457F">
        <w:rPr>
          <w:rFonts w:cstheme="minorHAnsi"/>
          <w:b w:val="0"/>
          <w:bCs/>
        </w:rPr>
        <w:t>behaviour</w:t>
      </w:r>
      <w:r w:rsidR="006519C8" w:rsidRPr="000A457F">
        <w:rPr>
          <w:rFonts w:cstheme="minorHAnsi"/>
          <w:b w:val="0"/>
          <w:bCs/>
        </w:rPr>
        <w:t xml:space="preserve"> can also be </w:t>
      </w:r>
      <w:r w:rsidR="00F03FD5" w:rsidRPr="000A457F">
        <w:rPr>
          <w:rFonts w:cstheme="minorHAnsi"/>
          <w:b w:val="0"/>
          <w:bCs/>
        </w:rPr>
        <w:t xml:space="preserve">probably </w:t>
      </w:r>
      <w:r w:rsidR="006519C8" w:rsidRPr="000A457F">
        <w:rPr>
          <w:rFonts w:cstheme="minorHAnsi"/>
          <w:b w:val="0"/>
          <w:bCs/>
        </w:rPr>
        <w:t>attributed to the distortion of the cationic complex</w:t>
      </w:r>
      <w:r w:rsidR="000153F6" w:rsidRPr="000A457F">
        <w:rPr>
          <w:rFonts w:cstheme="minorHAnsi"/>
          <w:b w:val="0"/>
          <w:bCs/>
        </w:rPr>
        <w:t xml:space="preserve"> and </w:t>
      </w:r>
      <w:r w:rsidR="00456D5C">
        <w:rPr>
          <w:rFonts w:cstheme="minorHAnsi"/>
          <w:b w:val="0"/>
          <w:bCs/>
        </w:rPr>
        <w:t>to the</w:t>
      </w:r>
      <w:r w:rsidR="000153F6" w:rsidRPr="000A457F">
        <w:rPr>
          <w:rFonts w:cstheme="minorHAnsi"/>
          <w:b w:val="0"/>
          <w:bCs/>
        </w:rPr>
        <w:t xml:space="preserve"> shift of the molecular fragments in the direction of maximal compression</w:t>
      </w:r>
      <w:r w:rsidR="006519C8" w:rsidRPr="000A457F">
        <w:rPr>
          <w:rFonts w:cstheme="minorHAnsi"/>
          <w:b w:val="0"/>
          <w:bCs/>
        </w:rPr>
        <w:t xml:space="preserve">. It is also </w:t>
      </w:r>
      <w:r w:rsidR="00E86307" w:rsidRPr="000A457F">
        <w:rPr>
          <w:rFonts w:cstheme="minorHAnsi"/>
          <w:b w:val="0"/>
          <w:bCs/>
        </w:rPr>
        <w:t>interesting to note</w:t>
      </w:r>
      <w:r w:rsidR="006519C8" w:rsidRPr="000A457F">
        <w:rPr>
          <w:rFonts w:cstheme="minorHAnsi"/>
          <w:b w:val="0"/>
          <w:bCs/>
        </w:rPr>
        <w:t xml:space="preserve"> that</w:t>
      </w:r>
      <w:r w:rsidR="00E86307" w:rsidRPr="000A457F">
        <w:rPr>
          <w:rFonts w:cstheme="minorHAnsi"/>
          <w:b w:val="0"/>
          <w:bCs/>
        </w:rPr>
        <w:t xml:space="preserve"> the</w:t>
      </w:r>
      <w:r w:rsidR="006519C8" w:rsidRPr="000A457F">
        <w:rPr>
          <w:rFonts w:cstheme="minorHAnsi"/>
          <w:b w:val="0"/>
          <w:bCs/>
        </w:rPr>
        <w:t xml:space="preserve"> </w:t>
      </w:r>
      <w:proofErr w:type="gramStart"/>
      <w:r w:rsidR="006519C8" w:rsidRPr="000A457F">
        <w:rPr>
          <w:rFonts w:cstheme="minorHAnsi"/>
          <w:b w:val="0"/>
          <w:bCs/>
        </w:rPr>
        <w:t>Au(</w:t>
      </w:r>
      <w:proofErr w:type="gramEnd"/>
      <w:r w:rsidR="006519C8" w:rsidRPr="000A457F">
        <w:rPr>
          <w:rFonts w:cstheme="minorHAnsi"/>
          <w:b w:val="0"/>
          <w:bCs/>
        </w:rPr>
        <w:t>3)</w:t>
      </w:r>
      <w:r w:rsidR="006E6898" w:rsidRPr="000A457F">
        <w:rPr>
          <w:rFonts w:ascii="MS Gothic" w:eastAsia="MS Gothic" w:hAnsi="MS Gothic" w:cs="MS Gothic"/>
        </w:rPr>
        <w:t>…</w:t>
      </w:r>
      <w:r w:rsidR="006519C8" w:rsidRPr="000A457F">
        <w:rPr>
          <w:rFonts w:cstheme="minorHAnsi"/>
          <w:b w:val="0"/>
          <w:bCs/>
        </w:rPr>
        <w:t xml:space="preserve">Cu(1) distance, involving the dicyanoaurate </w:t>
      </w:r>
      <w:r w:rsidR="00EF3CAB">
        <w:rPr>
          <w:rFonts w:cstheme="minorHAnsi"/>
          <w:b w:val="0"/>
          <w:bCs/>
        </w:rPr>
        <w:t xml:space="preserve">unit </w:t>
      </w:r>
      <w:r w:rsidR="006519C8" w:rsidRPr="000A457F">
        <w:rPr>
          <w:rFonts w:cstheme="minorHAnsi"/>
          <w:b w:val="0"/>
          <w:bCs/>
        </w:rPr>
        <w:t xml:space="preserve">inserted in the cradle </w:t>
      </w:r>
      <w:r w:rsidR="005E2A46" w:rsidRPr="000A457F">
        <w:rPr>
          <w:rFonts w:cstheme="minorHAnsi"/>
          <w:b w:val="0"/>
          <w:bCs/>
        </w:rPr>
        <w:t>of the p</w:t>
      </w:r>
      <w:r w:rsidR="00A86AE1" w:rsidRPr="000A457F">
        <w:rPr>
          <w:rFonts w:cstheme="minorHAnsi"/>
          <w:b w:val="0"/>
          <w:bCs/>
        </w:rPr>
        <w:t>yridine rings</w:t>
      </w:r>
      <w:r w:rsidR="005E2A46" w:rsidRPr="000A457F">
        <w:rPr>
          <w:rFonts w:cstheme="minorHAnsi"/>
          <w:b w:val="0"/>
          <w:bCs/>
        </w:rPr>
        <w:t xml:space="preserve">, has an intense shortening of 0.3 Å before 1.3 </w:t>
      </w:r>
      <w:proofErr w:type="spellStart"/>
      <w:r w:rsidR="005E2A46" w:rsidRPr="000A457F">
        <w:rPr>
          <w:rFonts w:cstheme="minorHAnsi"/>
          <w:b w:val="0"/>
          <w:bCs/>
        </w:rPr>
        <w:t>GPa</w:t>
      </w:r>
      <w:proofErr w:type="spellEnd"/>
      <w:r w:rsidR="005E2A46" w:rsidRPr="000A457F">
        <w:rPr>
          <w:rFonts w:cstheme="minorHAnsi"/>
          <w:b w:val="0"/>
          <w:bCs/>
        </w:rPr>
        <w:t xml:space="preserve"> and a lengthening after this </w:t>
      </w:r>
      <w:r w:rsidR="00991E33" w:rsidRPr="000A457F">
        <w:rPr>
          <w:rFonts w:cstheme="minorHAnsi"/>
          <w:b w:val="0"/>
          <w:bCs/>
        </w:rPr>
        <w:t>pres</w:t>
      </w:r>
      <w:r w:rsidR="00E86307" w:rsidRPr="000A457F">
        <w:rPr>
          <w:rFonts w:cstheme="minorHAnsi"/>
          <w:b w:val="0"/>
          <w:bCs/>
        </w:rPr>
        <w:t>s</w:t>
      </w:r>
      <w:r w:rsidR="00991E33" w:rsidRPr="000A457F">
        <w:rPr>
          <w:rFonts w:cstheme="minorHAnsi"/>
          <w:b w:val="0"/>
          <w:bCs/>
        </w:rPr>
        <w:t>ure</w:t>
      </w:r>
      <w:r w:rsidR="00BA2542" w:rsidRPr="000A457F">
        <w:rPr>
          <w:rFonts w:cstheme="minorHAnsi"/>
          <w:b w:val="0"/>
          <w:bCs/>
        </w:rPr>
        <w:t xml:space="preserve"> </w:t>
      </w:r>
      <w:r w:rsidR="00061741" w:rsidRPr="000A457F">
        <w:rPr>
          <w:rFonts w:cstheme="minorHAnsi"/>
          <w:b w:val="0"/>
          <w:bCs/>
        </w:rPr>
        <w:t>(see Figure S19d</w:t>
      </w:r>
      <w:r w:rsidR="000153F6" w:rsidRPr="000A457F">
        <w:rPr>
          <w:rFonts w:cstheme="minorHAnsi"/>
          <w:b w:val="0"/>
          <w:bCs/>
        </w:rPr>
        <w:t xml:space="preserve"> and Figure 7c</w:t>
      </w:r>
      <w:r w:rsidR="00061741" w:rsidRPr="000A457F">
        <w:rPr>
          <w:rFonts w:cstheme="minorHAnsi"/>
          <w:b w:val="0"/>
          <w:bCs/>
        </w:rPr>
        <w:t>)</w:t>
      </w:r>
      <w:r w:rsidR="005E2A46" w:rsidRPr="000A457F">
        <w:rPr>
          <w:rFonts w:cstheme="minorHAnsi"/>
          <w:b w:val="0"/>
          <w:bCs/>
        </w:rPr>
        <w:t xml:space="preserve">. This </w:t>
      </w:r>
      <w:r w:rsidR="00EF3CAB" w:rsidRPr="000A457F">
        <w:rPr>
          <w:rFonts w:cstheme="minorHAnsi"/>
          <w:b w:val="0"/>
          <w:bCs/>
        </w:rPr>
        <w:t>behaviour</w:t>
      </w:r>
      <w:r w:rsidR="005E2A46" w:rsidRPr="000A457F">
        <w:rPr>
          <w:rFonts w:cstheme="minorHAnsi"/>
          <w:b w:val="0"/>
          <w:bCs/>
        </w:rPr>
        <w:t xml:space="preserve"> </w:t>
      </w:r>
      <w:r w:rsidR="00E86307" w:rsidRPr="000A457F">
        <w:rPr>
          <w:rFonts w:cstheme="minorHAnsi"/>
          <w:b w:val="0"/>
          <w:bCs/>
        </w:rPr>
        <w:t>may</w:t>
      </w:r>
      <w:r w:rsidR="005E2A46" w:rsidRPr="000A457F">
        <w:rPr>
          <w:rFonts w:cstheme="minorHAnsi"/>
          <w:b w:val="0"/>
          <w:bCs/>
        </w:rPr>
        <w:t xml:space="preserve"> suggest the presence of an attractive force between the pyridyl groups of L</w:t>
      </w:r>
      <w:r w:rsidR="00040593" w:rsidRPr="000A457F">
        <w:rPr>
          <w:rFonts w:cstheme="minorHAnsi"/>
          <w:b w:val="0"/>
          <w:bCs/>
        </w:rPr>
        <w:t>1</w:t>
      </w:r>
      <w:r w:rsidR="005E2A46" w:rsidRPr="000A457F">
        <w:rPr>
          <w:rFonts w:cstheme="minorHAnsi"/>
          <w:b w:val="0"/>
          <w:bCs/>
        </w:rPr>
        <w:t xml:space="preserve"> and </w:t>
      </w:r>
      <w:r w:rsidR="00EF3CAB">
        <w:rPr>
          <w:rFonts w:cstheme="minorHAnsi"/>
          <w:b w:val="0"/>
          <w:bCs/>
        </w:rPr>
        <w:t xml:space="preserve">the </w:t>
      </w:r>
      <w:r w:rsidR="005E2A46" w:rsidRPr="000A457F">
        <w:rPr>
          <w:rFonts w:cstheme="minorHAnsi"/>
          <w:b w:val="0"/>
          <w:bCs/>
        </w:rPr>
        <w:t xml:space="preserve">dicyanoaurate </w:t>
      </w:r>
      <w:r w:rsidR="00C46C02">
        <w:rPr>
          <w:rFonts w:cstheme="minorHAnsi"/>
          <w:b w:val="0"/>
          <w:bCs/>
        </w:rPr>
        <w:t xml:space="preserve">complex </w:t>
      </w:r>
      <w:r w:rsidR="005E2A46" w:rsidRPr="000A457F">
        <w:rPr>
          <w:rFonts w:cstheme="minorHAnsi"/>
          <w:b w:val="0"/>
          <w:bCs/>
        </w:rPr>
        <w:t>with a minimum</w:t>
      </w:r>
      <w:r w:rsidR="000153F6" w:rsidRPr="000A457F">
        <w:rPr>
          <w:rFonts w:cstheme="minorHAnsi"/>
          <w:b w:val="0"/>
          <w:bCs/>
        </w:rPr>
        <w:t xml:space="preserve"> in the energy surface</w:t>
      </w:r>
      <w:r w:rsidR="005E2A46" w:rsidRPr="000A457F">
        <w:rPr>
          <w:rFonts w:cstheme="minorHAnsi"/>
          <w:b w:val="0"/>
          <w:bCs/>
        </w:rPr>
        <w:t xml:space="preserve"> at </w:t>
      </w:r>
      <w:r w:rsidR="00A86AE1" w:rsidRPr="000A457F">
        <w:rPr>
          <w:rFonts w:cstheme="minorHAnsi"/>
          <w:b w:val="0"/>
          <w:bCs/>
        </w:rPr>
        <w:t xml:space="preserve">about </w:t>
      </w:r>
      <w:r w:rsidR="005E2A46" w:rsidRPr="000A457F">
        <w:rPr>
          <w:rFonts w:cstheme="minorHAnsi"/>
          <w:b w:val="0"/>
          <w:bCs/>
        </w:rPr>
        <w:t>3.95 Å, distance after which the interaction bec</w:t>
      </w:r>
      <w:r w:rsidR="00A86AE1" w:rsidRPr="000A457F">
        <w:rPr>
          <w:rFonts w:cstheme="minorHAnsi"/>
          <w:b w:val="0"/>
          <w:bCs/>
        </w:rPr>
        <w:t>o</w:t>
      </w:r>
      <w:r w:rsidR="005E2A46" w:rsidRPr="000A457F">
        <w:rPr>
          <w:rFonts w:cstheme="minorHAnsi"/>
          <w:b w:val="0"/>
          <w:bCs/>
        </w:rPr>
        <w:t>me</w:t>
      </w:r>
      <w:r w:rsidR="00E86307" w:rsidRPr="000A457F">
        <w:rPr>
          <w:rFonts w:cstheme="minorHAnsi"/>
          <w:b w:val="0"/>
          <w:bCs/>
        </w:rPr>
        <w:t>s</w:t>
      </w:r>
      <w:r w:rsidR="005E2A46" w:rsidRPr="000A457F">
        <w:rPr>
          <w:rFonts w:cstheme="minorHAnsi"/>
          <w:b w:val="0"/>
          <w:bCs/>
        </w:rPr>
        <w:t xml:space="preserve"> repulsive. The existence of this attraction is also suggested by the high </w:t>
      </w:r>
      <w:r w:rsidR="00E33345" w:rsidRPr="000A457F">
        <w:rPr>
          <w:rFonts w:cstheme="minorHAnsi"/>
          <w:b w:val="0"/>
          <w:bCs/>
        </w:rPr>
        <w:t xml:space="preserve">probability </w:t>
      </w:r>
      <w:r w:rsidR="00FB3EF4" w:rsidRPr="000A457F">
        <w:rPr>
          <w:rFonts w:cstheme="minorHAnsi"/>
          <w:b w:val="0"/>
          <w:bCs/>
        </w:rPr>
        <w:t>that</w:t>
      </w:r>
      <w:r w:rsidR="005E2A46" w:rsidRPr="000A457F">
        <w:rPr>
          <w:rFonts w:cstheme="minorHAnsi"/>
          <w:b w:val="0"/>
          <w:bCs/>
        </w:rPr>
        <w:t xml:space="preserve"> </w:t>
      </w:r>
      <w:r w:rsidR="00FB3EF4" w:rsidRPr="000A457F">
        <w:rPr>
          <w:rFonts w:cstheme="minorHAnsi"/>
          <w:b w:val="0"/>
          <w:bCs/>
        </w:rPr>
        <w:t xml:space="preserve">the linear dicyanoaurate </w:t>
      </w:r>
      <w:r w:rsidR="0018403A">
        <w:rPr>
          <w:rFonts w:cstheme="minorHAnsi"/>
          <w:b w:val="0"/>
          <w:bCs/>
        </w:rPr>
        <w:t xml:space="preserve">show this </w:t>
      </w:r>
      <w:r w:rsidR="00A86AE1" w:rsidRPr="000A457F">
        <w:rPr>
          <w:rFonts w:cstheme="minorHAnsi"/>
          <w:b w:val="0"/>
          <w:bCs/>
        </w:rPr>
        <w:t>arrangement</w:t>
      </w:r>
      <w:r w:rsidR="005E2A46" w:rsidRPr="000A457F">
        <w:rPr>
          <w:rFonts w:cstheme="minorHAnsi"/>
          <w:b w:val="0"/>
          <w:bCs/>
        </w:rPr>
        <w:t xml:space="preserve"> </w:t>
      </w:r>
      <w:r w:rsidR="00E33345" w:rsidRPr="000A457F">
        <w:rPr>
          <w:rFonts w:cstheme="minorHAnsi"/>
          <w:b w:val="0"/>
          <w:bCs/>
        </w:rPr>
        <w:t>in crystals presen</w:t>
      </w:r>
      <w:r w:rsidR="00FB3EF4" w:rsidRPr="000A457F">
        <w:rPr>
          <w:rFonts w:cstheme="minorHAnsi"/>
          <w:b w:val="0"/>
          <w:bCs/>
        </w:rPr>
        <w:t>t</w:t>
      </w:r>
      <w:r w:rsidR="0018403A">
        <w:rPr>
          <w:rFonts w:cstheme="minorHAnsi"/>
          <w:b w:val="0"/>
          <w:bCs/>
        </w:rPr>
        <w:t>ing</w:t>
      </w:r>
      <w:r w:rsidR="00E33345" w:rsidRPr="000A457F">
        <w:rPr>
          <w:rFonts w:cstheme="minorHAnsi"/>
          <w:b w:val="0"/>
          <w:bCs/>
        </w:rPr>
        <w:t xml:space="preserve"> </w:t>
      </w:r>
      <w:r w:rsidR="00F03FD5" w:rsidRPr="000A457F">
        <w:rPr>
          <w:rFonts w:cstheme="minorHAnsi"/>
          <w:b w:val="0"/>
          <w:bCs/>
        </w:rPr>
        <w:t>aromatic ligands</w:t>
      </w:r>
      <w:r w:rsidR="005E2A46" w:rsidRPr="000A457F">
        <w:rPr>
          <w:rFonts w:cstheme="minorHAnsi"/>
          <w:b w:val="0"/>
          <w:bCs/>
        </w:rPr>
        <w:t>.</w:t>
      </w:r>
      <w:r w:rsidR="00A84E9C" w:rsidRPr="000A457F">
        <w:rPr>
          <w:rFonts w:cstheme="minorHAnsi"/>
          <w:b w:val="0"/>
          <w:bCs/>
        </w:rPr>
        <w:fldChar w:fldCharType="begin"/>
      </w:r>
      <w:r w:rsidR="00A84E9C" w:rsidRPr="000A457F">
        <w:rPr>
          <w:rFonts w:cstheme="minorHAnsi"/>
          <w:b w:val="0"/>
          <w:bCs/>
        </w:rPr>
        <w:instrText xml:space="preserve"> ADDIN EN.CITE &lt;EndNote&gt;&lt;Cite&gt;&lt;Author&gt;Priola&lt;/Author&gt;&lt;Year&gt;2021&lt;/Year&gt;&lt;RecNum&gt;1824&lt;/RecNum&gt;&lt;DisplayText&gt;&lt;style face="superscript"&gt;109&lt;/style&gt;&lt;/DisplayText&gt;&lt;record&gt;&lt;rec-number&gt;1824&lt;/rec-number&gt;&lt;foreign-keys&gt;&lt;key app="EN" db-id="vrrrfdarpeerdpetadq5f9sd5st0srwaf5fa" timestamp="1633528375"&gt;1824&lt;/key&gt;&lt;/foreign-keys&gt;&lt;ref-type name="Journal Article"&gt;17&lt;/ref-type&gt;&lt;contributors&gt;&lt;authors&gt;&lt;author&gt;Priola, Emanuele&lt;/author&gt;&lt;author&gt;Giordana, Alessia&lt;/author&gt;&lt;author&gt;Mazzeo, Paolo Pio&lt;/author&gt;&lt;author&gt;Mahmoudi, Ghodrat&lt;/author&gt;&lt;author&gt;Gomila, Rosa Maria&lt;/author&gt;&lt;author&gt;Zubkov, Fedor Ivanovich&lt;/author&gt;&lt;author&gt;Pokazeev, Kuzma M.&lt;/author&gt;&lt;author&gt;Valchuk, karine S.&lt;/author&gt;&lt;author&gt;Bacchi, Alessia&lt;/author&gt;&lt;author&gt;Zangrando, Ennio&lt;/author&gt;&lt;author&gt;Frontera, Antonio&lt;/author&gt;&lt;/authors&gt;&lt;/contributors&gt;&lt;titles&gt;&lt;title&gt;On the nature of recurrent Au···π motifs in tris(2,2’-bipyridine)M(II) (M = Fe, Co and Ni) dicyanoaurate(I) salts: X-ray analysis and theoretical rationalization&lt;/title&gt;&lt;secondary-title&gt;Dalton Transactions&lt;/secondary-title&gt;&lt;/titles&gt;&lt;periodical&gt;&lt;full-title&gt;Dalton Transactions&lt;/full-title&gt;&lt;abbr-1&gt;Dalton Trans.&lt;/abbr-1&gt;&lt;/periodical&gt;&lt;dates&gt;&lt;year&gt;2021&lt;/year&gt;&lt;/dates&gt;&lt;publisher&gt;The Royal Society of Chemistry&lt;/publisher&gt;&lt;isbn&gt;1477-9226&lt;/isbn&gt;&lt;work-type&gt;10.1039/D1DT02632A&lt;/work-type&gt;&lt;urls&gt;&lt;related-urls&gt;&lt;url&gt;http://dx.doi.org/10.1039/D1DT02632A&lt;/url&gt;&lt;/related-urls&gt;&lt;/urls&gt;&lt;electronic-resource-num&gt;10.1039/D1DT02632A&lt;/electronic-resource-num&gt;&lt;/record&gt;&lt;/Cite&gt;&lt;/EndNote&gt;</w:instrText>
      </w:r>
      <w:r w:rsidR="00A84E9C" w:rsidRPr="000A457F">
        <w:rPr>
          <w:rFonts w:cstheme="minorHAnsi"/>
          <w:b w:val="0"/>
          <w:bCs/>
        </w:rPr>
        <w:fldChar w:fldCharType="separate"/>
      </w:r>
      <w:r w:rsidR="00A84E9C" w:rsidRPr="000A457F">
        <w:rPr>
          <w:rFonts w:cstheme="minorHAnsi"/>
          <w:b w:val="0"/>
          <w:bCs/>
          <w:noProof/>
          <w:vertAlign w:val="superscript"/>
        </w:rPr>
        <w:t>109</w:t>
      </w:r>
      <w:r w:rsidR="00A84E9C" w:rsidRPr="000A457F">
        <w:rPr>
          <w:rFonts w:cstheme="minorHAnsi"/>
          <w:b w:val="0"/>
          <w:bCs/>
        </w:rPr>
        <w:fldChar w:fldCharType="end"/>
      </w:r>
      <w:r w:rsidR="00C0743F" w:rsidRPr="000A457F">
        <w:rPr>
          <w:rFonts w:cstheme="minorHAnsi"/>
          <w:b w:val="0"/>
          <w:bCs/>
        </w:rPr>
        <w:t xml:space="preserve"> All these data, with the </w:t>
      </w:r>
      <w:r w:rsidR="00BA2542" w:rsidRPr="000A457F">
        <w:rPr>
          <w:rFonts w:cstheme="minorHAnsi"/>
          <w:b w:val="0"/>
          <w:bCs/>
        </w:rPr>
        <w:t>analysis</w:t>
      </w:r>
      <w:r w:rsidR="00C0743F" w:rsidRPr="000A457F">
        <w:rPr>
          <w:rFonts w:cstheme="minorHAnsi"/>
          <w:b w:val="0"/>
          <w:bCs/>
        </w:rPr>
        <w:t xml:space="preserve"> of </w:t>
      </w:r>
      <w:r w:rsidR="00FB3EF4" w:rsidRPr="000A457F">
        <w:rPr>
          <w:rFonts w:cstheme="minorHAnsi"/>
          <w:b w:val="0"/>
          <w:bCs/>
        </w:rPr>
        <w:t xml:space="preserve">the evolution of the </w:t>
      </w:r>
      <w:r w:rsidR="00C0743F" w:rsidRPr="000A457F">
        <w:rPr>
          <w:rFonts w:cstheme="minorHAnsi"/>
          <w:b w:val="0"/>
          <w:bCs/>
        </w:rPr>
        <w:t>cell parameters</w:t>
      </w:r>
      <w:r w:rsidR="00BA2542" w:rsidRPr="000A457F">
        <w:rPr>
          <w:rFonts w:cstheme="minorHAnsi"/>
          <w:b w:val="0"/>
          <w:bCs/>
        </w:rPr>
        <w:t xml:space="preserve"> </w:t>
      </w:r>
      <w:r w:rsidR="00C0743F" w:rsidRPr="000A457F">
        <w:rPr>
          <w:rFonts w:cstheme="minorHAnsi"/>
          <w:b w:val="0"/>
          <w:bCs/>
        </w:rPr>
        <w:t xml:space="preserve">(see </w:t>
      </w:r>
      <w:r w:rsidR="006A737D" w:rsidRPr="000A457F">
        <w:rPr>
          <w:rFonts w:cstheme="minorHAnsi"/>
          <w:b w:val="0"/>
          <w:bCs/>
        </w:rPr>
        <w:t>ESI</w:t>
      </w:r>
      <w:r w:rsidR="009500C5">
        <w:rPr>
          <w:rFonts w:cstheme="minorHAnsi"/>
          <w:b w:val="0"/>
          <w:bCs/>
        </w:rPr>
        <w:t xml:space="preserve"> </w:t>
      </w:r>
      <w:r w:rsidR="00C0743F" w:rsidRPr="000A457F">
        <w:rPr>
          <w:rFonts w:cstheme="minorHAnsi"/>
          <w:b w:val="0"/>
          <w:bCs/>
        </w:rPr>
        <w:t>for details)</w:t>
      </w:r>
      <w:r w:rsidR="005E3D8E" w:rsidRPr="000A457F">
        <w:rPr>
          <w:rFonts w:cstheme="minorHAnsi"/>
          <w:b w:val="0"/>
          <w:bCs/>
        </w:rPr>
        <w:t>,</w:t>
      </w:r>
      <w:r w:rsidR="00C0743F" w:rsidRPr="000A457F">
        <w:rPr>
          <w:rFonts w:cstheme="minorHAnsi"/>
          <w:b w:val="0"/>
          <w:bCs/>
        </w:rPr>
        <w:t xml:space="preserve"> suggest the presence of a </w:t>
      </w:r>
      <w:r w:rsidR="007F4398" w:rsidRPr="000A457F">
        <w:rPr>
          <w:rFonts w:cstheme="minorHAnsi"/>
          <w:b w:val="0"/>
          <w:bCs/>
        </w:rPr>
        <w:t>distortive</w:t>
      </w:r>
      <w:r w:rsidR="00B52F7C" w:rsidRPr="000A457F">
        <w:rPr>
          <w:rFonts w:cstheme="minorHAnsi"/>
          <w:b w:val="0"/>
          <w:bCs/>
        </w:rPr>
        <w:t xml:space="preserve"> </w:t>
      </w:r>
      <w:proofErr w:type="spellStart"/>
      <w:r w:rsidR="00B52F7C" w:rsidRPr="000A457F">
        <w:rPr>
          <w:rFonts w:cstheme="minorHAnsi"/>
          <w:b w:val="0"/>
          <w:bCs/>
        </w:rPr>
        <w:t>isosymmetric</w:t>
      </w:r>
      <w:proofErr w:type="spellEnd"/>
      <w:r w:rsidR="00C0743F" w:rsidRPr="000A457F">
        <w:rPr>
          <w:rFonts w:cstheme="minorHAnsi"/>
          <w:b w:val="0"/>
          <w:bCs/>
        </w:rPr>
        <w:t xml:space="preserve"> phase transition between 1.3 and 1.5 </w:t>
      </w:r>
      <w:proofErr w:type="spellStart"/>
      <w:r w:rsidR="00C0743F" w:rsidRPr="000A457F">
        <w:rPr>
          <w:rFonts w:cstheme="minorHAnsi"/>
          <w:b w:val="0"/>
          <w:bCs/>
        </w:rPr>
        <w:t>GPa</w:t>
      </w:r>
      <w:proofErr w:type="spellEnd"/>
      <w:r w:rsidR="00C0743F" w:rsidRPr="000A457F">
        <w:rPr>
          <w:rFonts w:cstheme="minorHAnsi"/>
          <w:b w:val="0"/>
          <w:bCs/>
        </w:rPr>
        <w:t>.</w:t>
      </w:r>
    </w:p>
    <w:p w14:paraId="3EA03472" w14:textId="77777777" w:rsidR="00646C9F" w:rsidRPr="000A457F" w:rsidRDefault="00646C9F" w:rsidP="00F0050F">
      <w:pPr>
        <w:pStyle w:val="RSCB06BHeadingSub-Section"/>
      </w:pPr>
    </w:p>
    <w:p w14:paraId="14FCA3A0" w14:textId="77777777" w:rsidR="007B19C0" w:rsidRDefault="007B19C0" w:rsidP="00F0050F">
      <w:pPr>
        <w:pStyle w:val="RSCB06BHeadingSub-Section"/>
      </w:pPr>
    </w:p>
    <w:p w14:paraId="1159567D" w14:textId="672BC39F" w:rsidR="00F0050F" w:rsidRPr="000A457F" w:rsidRDefault="00361B9C" w:rsidP="00F0050F">
      <w:pPr>
        <w:pStyle w:val="RSCB06BHeadingSub-Section"/>
      </w:pPr>
      <w:r w:rsidRPr="000A457F">
        <w:t>Variable</w:t>
      </w:r>
      <w:r w:rsidR="00F0050F" w:rsidRPr="000A457F">
        <w:t xml:space="preserve"> temperature </w:t>
      </w:r>
      <w:r w:rsidRPr="000A457F">
        <w:t>SC</w:t>
      </w:r>
      <w:r w:rsidR="004E39F0" w:rsidRPr="000A457F">
        <w:t>-</w:t>
      </w:r>
      <w:r w:rsidRPr="000A457F">
        <w:t xml:space="preserve">XRD </w:t>
      </w:r>
      <w:r w:rsidR="00F0050F" w:rsidRPr="000A457F">
        <w:t>characterization</w:t>
      </w:r>
      <w:r w:rsidR="00172D90" w:rsidRPr="000A457F">
        <w:t xml:space="preserve"> of 1 and </w:t>
      </w:r>
      <w:r w:rsidR="005B06A6" w:rsidRPr="000A457F">
        <w:t>6</w:t>
      </w:r>
    </w:p>
    <w:p w14:paraId="7CCBB9BD" w14:textId="3B1DE414" w:rsidR="00263DF5" w:rsidRPr="000A457F" w:rsidRDefault="002574C6" w:rsidP="00361B9C">
      <w:pPr>
        <w:pStyle w:val="RSCB02ArticleText"/>
        <w:rPr>
          <w:rFonts w:cstheme="minorHAnsi"/>
        </w:rPr>
      </w:pPr>
      <w:r w:rsidRPr="000A457F">
        <w:rPr>
          <w:rFonts w:cstheme="minorHAnsi"/>
        </w:rPr>
        <w:t>V</w:t>
      </w:r>
      <w:r w:rsidR="00361B9C" w:rsidRPr="000A457F">
        <w:rPr>
          <w:rFonts w:cstheme="minorHAnsi"/>
        </w:rPr>
        <w:t>ariable temperature studie</w:t>
      </w:r>
      <w:r w:rsidR="00A86AE1" w:rsidRPr="000A457F">
        <w:rPr>
          <w:rFonts w:cstheme="minorHAnsi"/>
        </w:rPr>
        <w:t xml:space="preserve">s on </w:t>
      </w:r>
      <w:r w:rsidR="00A86AE1" w:rsidRPr="000A457F">
        <w:rPr>
          <w:rFonts w:cstheme="minorHAnsi"/>
          <w:b/>
          <w:bCs/>
        </w:rPr>
        <w:t>1</w:t>
      </w:r>
      <w:r w:rsidR="00A86AE1" w:rsidRPr="000A457F">
        <w:rPr>
          <w:rFonts w:cstheme="minorHAnsi"/>
        </w:rPr>
        <w:t xml:space="preserve"> and </w:t>
      </w:r>
      <w:r w:rsidR="007A0027" w:rsidRPr="000A457F">
        <w:rPr>
          <w:rFonts w:cstheme="minorHAnsi"/>
          <w:b/>
          <w:bCs/>
        </w:rPr>
        <w:t>6</w:t>
      </w:r>
      <w:r w:rsidRPr="000A457F">
        <w:rPr>
          <w:rFonts w:cstheme="minorHAnsi"/>
          <w:b/>
          <w:bCs/>
        </w:rPr>
        <w:t xml:space="preserve"> </w:t>
      </w:r>
      <w:r w:rsidRPr="000A457F">
        <w:rPr>
          <w:rFonts w:cstheme="minorHAnsi"/>
        </w:rPr>
        <w:t>ha</w:t>
      </w:r>
      <w:r w:rsidR="00061741" w:rsidRPr="000A457F">
        <w:rPr>
          <w:rFonts w:cstheme="minorHAnsi"/>
        </w:rPr>
        <w:t>ve</w:t>
      </w:r>
      <w:r w:rsidRPr="000A457F">
        <w:rPr>
          <w:rFonts w:cstheme="minorHAnsi"/>
        </w:rPr>
        <w:t xml:space="preserve"> been performed for three reasons</w:t>
      </w:r>
      <w:r w:rsidR="00361B9C" w:rsidRPr="000A457F">
        <w:rPr>
          <w:rFonts w:cstheme="minorHAnsi"/>
        </w:rPr>
        <w:t>: 1) to study the possibility of a</w:t>
      </w:r>
      <w:r w:rsidR="00C0743F" w:rsidRPr="000A457F">
        <w:rPr>
          <w:rFonts w:cstheme="minorHAnsi"/>
        </w:rPr>
        <w:t xml:space="preserve"> phase transition </w:t>
      </w:r>
      <w:r w:rsidR="00061741" w:rsidRPr="000A457F">
        <w:rPr>
          <w:rFonts w:cstheme="minorHAnsi"/>
        </w:rPr>
        <w:t xml:space="preserve">analogous </w:t>
      </w:r>
      <w:r w:rsidR="00C0743F" w:rsidRPr="000A457F">
        <w:rPr>
          <w:rFonts w:cstheme="minorHAnsi"/>
        </w:rPr>
        <w:t xml:space="preserve">to that found </w:t>
      </w:r>
      <w:r w:rsidR="00606AED" w:rsidRPr="000A457F">
        <w:rPr>
          <w:rFonts w:cstheme="minorHAnsi"/>
        </w:rPr>
        <w:t>under</w:t>
      </w:r>
      <w:r w:rsidR="00C0743F" w:rsidRPr="000A457F">
        <w:rPr>
          <w:rFonts w:cstheme="minorHAnsi"/>
        </w:rPr>
        <w:t xml:space="preserve"> high pressure conditions for </w:t>
      </w:r>
      <w:r w:rsidR="00C0743F" w:rsidRPr="000A457F">
        <w:rPr>
          <w:rFonts w:cstheme="minorHAnsi"/>
          <w:b/>
          <w:bCs/>
        </w:rPr>
        <w:t>1</w:t>
      </w:r>
      <w:r w:rsidR="00C0743F" w:rsidRPr="000A457F">
        <w:rPr>
          <w:rFonts w:cstheme="minorHAnsi"/>
        </w:rPr>
        <w:t>;</w:t>
      </w:r>
      <w:r w:rsidR="00E56B1D" w:rsidRPr="000A457F">
        <w:rPr>
          <w:rFonts w:cstheme="minorHAnsi"/>
        </w:rPr>
        <w:t xml:space="preserve"> </w:t>
      </w:r>
      <w:r w:rsidR="00C0743F" w:rsidRPr="000A457F">
        <w:rPr>
          <w:rFonts w:cstheme="minorHAnsi"/>
        </w:rPr>
        <w:t>2) to study the temperature dependence of weak interaction distances</w:t>
      </w:r>
      <w:r w:rsidR="00061741" w:rsidRPr="000A457F">
        <w:rPr>
          <w:rFonts w:cstheme="minorHAnsi"/>
        </w:rPr>
        <w:t xml:space="preserve"> and structural parameters</w:t>
      </w:r>
      <w:r w:rsidR="00C0743F" w:rsidRPr="000A457F">
        <w:rPr>
          <w:rFonts w:cstheme="minorHAnsi"/>
        </w:rPr>
        <w:t>;</w:t>
      </w:r>
      <w:r w:rsidR="00E56B1D" w:rsidRPr="000A457F">
        <w:rPr>
          <w:rFonts w:cstheme="minorHAnsi"/>
        </w:rPr>
        <w:t xml:space="preserve"> </w:t>
      </w:r>
      <w:r w:rsidR="00C0743F" w:rsidRPr="000A457F">
        <w:rPr>
          <w:rFonts w:cstheme="minorHAnsi"/>
        </w:rPr>
        <w:t xml:space="preserve">3) to search </w:t>
      </w:r>
      <w:r w:rsidR="00606AED" w:rsidRPr="000A457F">
        <w:rPr>
          <w:rFonts w:cstheme="minorHAnsi"/>
        </w:rPr>
        <w:t xml:space="preserve">for </w:t>
      </w:r>
      <w:r w:rsidR="00C0743F" w:rsidRPr="000A457F">
        <w:rPr>
          <w:rFonts w:cstheme="minorHAnsi"/>
        </w:rPr>
        <w:t>an ordered super</w:t>
      </w:r>
      <w:r w:rsidRPr="000A457F">
        <w:rPr>
          <w:rFonts w:cstheme="minorHAnsi"/>
        </w:rPr>
        <w:t>cell</w:t>
      </w:r>
      <w:r w:rsidR="00C0743F" w:rsidRPr="000A457F">
        <w:rPr>
          <w:rFonts w:cstheme="minorHAnsi"/>
        </w:rPr>
        <w:t xml:space="preserve"> for </w:t>
      </w:r>
      <w:r w:rsidR="007A0027" w:rsidRPr="000A457F">
        <w:rPr>
          <w:rFonts w:cstheme="minorHAnsi"/>
          <w:b/>
          <w:bCs/>
        </w:rPr>
        <w:t>6</w:t>
      </w:r>
      <w:r w:rsidR="00C0743F" w:rsidRPr="000A457F">
        <w:rPr>
          <w:rFonts w:cstheme="minorHAnsi"/>
        </w:rPr>
        <w:t>.</w:t>
      </w:r>
      <w:r w:rsidR="00263DF5" w:rsidRPr="000A457F">
        <w:rPr>
          <w:rFonts w:cstheme="minorHAnsi"/>
        </w:rPr>
        <w:t xml:space="preserve"> Analogous studies on dicyanoaurate salts</w:t>
      </w:r>
      <w:r w:rsidR="00287E93" w:rsidRPr="000A457F">
        <w:rPr>
          <w:rFonts w:cstheme="minorHAnsi"/>
        </w:rPr>
        <w:t xml:space="preserve">, coordination </w:t>
      </w:r>
      <w:r w:rsidR="00172D90" w:rsidRPr="000A457F">
        <w:rPr>
          <w:rFonts w:cstheme="minorHAnsi"/>
        </w:rPr>
        <w:t>polymers</w:t>
      </w:r>
      <w:r w:rsidR="00287E93" w:rsidRPr="000A457F">
        <w:rPr>
          <w:rFonts w:cstheme="minorHAnsi"/>
        </w:rPr>
        <w:t xml:space="preserve"> or gold complexes</w:t>
      </w:r>
      <w:r w:rsidR="00263DF5" w:rsidRPr="000A457F">
        <w:rPr>
          <w:rFonts w:cstheme="minorHAnsi"/>
        </w:rPr>
        <w:t xml:space="preserve"> to study the thermal expansion and luminescence ha</w:t>
      </w:r>
      <w:r w:rsidR="00FE4EA5" w:rsidRPr="000A457F">
        <w:rPr>
          <w:rFonts w:cstheme="minorHAnsi"/>
        </w:rPr>
        <w:t>ve</w:t>
      </w:r>
      <w:r w:rsidR="00263DF5" w:rsidRPr="000A457F">
        <w:rPr>
          <w:rFonts w:cstheme="minorHAnsi"/>
        </w:rPr>
        <w:t xml:space="preserve"> been </w:t>
      </w:r>
      <w:r w:rsidR="00FE4EA5" w:rsidRPr="000A457F">
        <w:rPr>
          <w:rFonts w:cstheme="minorHAnsi"/>
        </w:rPr>
        <w:t>reported</w:t>
      </w:r>
      <w:r w:rsidR="00263DF5" w:rsidRPr="000A457F">
        <w:rPr>
          <w:rFonts w:cstheme="minorHAnsi"/>
        </w:rPr>
        <w:t xml:space="preserve"> in </w:t>
      </w:r>
      <w:r w:rsidR="00606AED" w:rsidRPr="000A457F">
        <w:rPr>
          <w:rFonts w:cstheme="minorHAnsi"/>
        </w:rPr>
        <w:t xml:space="preserve">the </w:t>
      </w:r>
      <w:r w:rsidR="00263DF5" w:rsidRPr="000A457F">
        <w:rPr>
          <w:rFonts w:cstheme="minorHAnsi"/>
        </w:rPr>
        <w:t>literature.</w:t>
      </w:r>
      <w:r w:rsidR="00A84E9C" w:rsidRPr="000A457F">
        <w:rPr>
          <w:rFonts w:cstheme="minorHAnsi"/>
        </w:rPr>
        <w:fldChar w:fldCharType="begin">
          <w:fldData xml:space="preserve">PEVuZE5vdGU+PENpdGU+PEF1dGhvcj5Hb29kd2luPC9BdXRob3I+PFllYXI+MjAwOTwvWWVhcj48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YzMzQtNjMzNTwvcGFnZXM+PHZv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0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</w:fldData>
        </w:fldChar>
      </w:r>
      <w:r w:rsidR="00A84E9C" w:rsidRPr="000A457F">
        <w:rPr>
          <w:rFonts w:cstheme="minorHAnsi"/>
        </w:rPr>
        <w:instrText xml:space="preserve"> ADDIN EN.CITE </w:instrText>
      </w:r>
      <w:r w:rsidR="00A84E9C" w:rsidRPr="000A457F">
        <w:rPr>
          <w:rFonts w:cstheme="minorHAnsi"/>
        </w:rPr>
        <w:fldChar w:fldCharType="begin">
          <w:fldData xml:space="preserve">PEVuZE5vdGU+PENpdGU+PEF1dGhvcj5Hb29kd2luPC9BdXRob3I+PFllYXI+MjAwOTwvWWVhcj48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YzMzQtNjMzNTwvcGFnZXM+PHZv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0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</w:fldData>
        </w:fldChar>
      </w:r>
      <w:r w:rsidR="00A84E9C" w:rsidRPr="000A457F">
        <w:rPr>
          <w:rFonts w:cstheme="minorHAnsi"/>
        </w:rPr>
        <w:instrText xml:space="preserve"> ADDIN EN.CITE.DATA </w:instrText>
      </w:r>
      <w:r w:rsidR="00A84E9C" w:rsidRPr="000A457F">
        <w:rPr>
          <w:rFonts w:cstheme="minorHAnsi"/>
        </w:rPr>
      </w:r>
      <w:r w:rsidR="00A84E9C" w:rsidRPr="000A457F">
        <w:rPr>
          <w:rFonts w:cstheme="minorHAnsi"/>
        </w:rPr>
        <w:fldChar w:fldCharType="end"/>
      </w:r>
      <w:r w:rsidR="00A84E9C" w:rsidRPr="000A457F">
        <w:rPr>
          <w:rFonts w:cstheme="minorHAnsi"/>
        </w:rPr>
      </w:r>
      <w:r w:rsidR="00A84E9C" w:rsidRPr="000A457F">
        <w:rPr>
          <w:rFonts w:cstheme="minorHAnsi"/>
        </w:rPr>
        <w:fldChar w:fldCharType="separate"/>
      </w:r>
      <w:r w:rsidR="00A84E9C" w:rsidRPr="000A457F">
        <w:rPr>
          <w:rFonts w:cstheme="minorHAnsi"/>
          <w:noProof/>
          <w:vertAlign w:val="superscript"/>
        </w:rPr>
        <w:t>19, 21, 22, 93, 110-112</w:t>
      </w:r>
      <w:r w:rsidR="00A84E9C" w:rsidRPr="000A457F">
        <w:rPr>
          <w:rFonts w:cstheme="minorHAnsi"/>
        </w:rPr>
        <w:fldChar w:fldCharType="end"/>
      </w:r>
    </w:p>
    <w:p w14:paraId="284B6AF5" w14:textId="383A6CE4" w:rsidR="006A646A" w:rsidRPr="000A457F" w:rsidRDefault="00C0743F" w:rsidP="00361B9C">
      <w:pPr>
        <w:pStyle w:val="RSCB02ArticleText"/>
        <w:rPr>
          <w:rFonts w:cstheme="minorHAnsi"/>
        </w:rPr>
      </w:pPr>
      <w:r w:rsidRPr="000A457F">
        <w:rPr>
          <w:rFonts w:cstheme="minorHAnsi"/>
          <w:b/>
          <w:bCs/>
        </w:rPr>
        <w:t xml:space="preserve">1 </w:t>
      </w:r>
      <w:r w:rsidRPr="000A457F">
        <w:rPr>
          <w:rFonts w:cstheme="minorHAnsi"/>
        </w:rPr>
        <w:t xml:space="preserve">and </w:t>
      </w:r>
      <w:r w:rsidR="007A0027" w:rsidRPr="000A457F">
        <w:rPr>
          <w:rFonts w:cstheme="minorHAnsi"/>
          <w:b/>
          <w:bCs/>
        </w:rPr>
        <w:t>6</w:t>
      </w:r>
      <w:r w:rsidRPr="000A457F">
        <w:rPr>
          <w:rFonts w:cstheme="minorHAnsi"/>
        </w:rPr>
        <w:t xml:space="preserve"> have been studied with </w:t>
      </w:r>
      <w:r w:rsidR="00537CAC" w:rsidRPr="000A457F">
        <w:rPr>
          <w:rFonts w:cstheme="minorHAnsi"/>
        </w:rPr>
        <w:t xml:space="preserve">SC-XRD </w:t>
      </w:r>
      <w:r w:rsidR="00B52F7C" w:rsidRPr="000A457F">
        <w:rPr>
          <w:rFonts w:cstheme="minorHAnsi"/>
        </w:rPr>
        <w:t xml:space="preserve">from 150 K to 343 K </w:t>
      </w:r>
      <w:r w:rsidR="00172D90" w:rsidRPr="000A457F">
        <w:rPr>
          <w:rFonts w:cstheme="minorHAnsi"/>
        </w:rPr>
        <w:t xml:space="preserve">for </w:t>
      </w:r>
      <w:r w:rsidR="00172D90" w:rsidRPr="000A457F">
        <w:rPr>
          <w:rFonts w:cstheme="minorHAnsi"/>
          <w:b/>
          <w:bCs/>
        </w:rPr>
        <w:t>1</w:t>
      </w:r>
      <w:r w:rsidR="00172D90" w:rsidRPr="000A457F">
        <w:rPr>
          <w:rFonts w:cstheme="minorHAnsi"/>
        </w:rPr>
        <w:t xml:space="preserve"> </w:t>
      </w:r>
      <w:r w:rsidR="00B52F7C" w:rsidRPr="000A457F">
        <w:rPr>
          <w:rFonts w:cstheme="minorHAnsi"/>
        </w:rPr>
        <w:t>(200 K</w:t>
      </w:r>
      <w:r w:rsidR="00606AED" w:rsidRPr="000A457F">
        <w:rPr>
          <w:rFonts w:cstheme="minorHAnsi"/>
        </w:rPr>
        <w:t xml:space="preserve"> to </w:t>
      </w:r>
      <w:r w:rsidR="00B52F7C" w:rsidRPr="000A457F">
        <w:rPr>
          <w:rFonts w:cstheme="minorHAnsi"/>
        </w:rPr>
        <w:t xml:space="preserve">343 K for </w:t>
      </w:r>
      <w:r w:rsidR="00AD1774">
        <w:rPr>
          <w:rFonts w:cstheme="minorHAnsi"/>
          <w:b/>
          <w:bCs/>
        </w:rPr>
        <w:t>6</w:t>
      </w:r>
      <w:r w:rsidR="00B52F7C" w:rsidRPr="000A457F">
        <w:rPr>
          <w:rFonts w:cstheme="minorHAnsi"/>
        </w:rPr>
        <w:t xml:space="preserve">). </w:t>
      </w:r>
      <w:r w:rsidR="00FE4EA5" w:rsidRPr="000A457F">
        <w:rPr>
          <w:rFonts w:cstheme="minorHAnsi"/>
        </w:rPr>
        <w:t>N</w:t>
      </w:r>
      <w:r w:rsidR="007F4398" w:rsidRPr="000A457F">
        <w:rPr>
          <w:rFonts w:cstheme="minorHAnsi"/>
        </w:rPr>
        <w:t xml:space="preserve">o distortive </w:t>
      </w:r>
      <w:proofErr w:type="spellStart"/>
      <w:r w:rsidR="007F4398" w:rsidRPr="000A457F">
        <w:rPr>
          <w:rFonts w:cstheme="minorHAnsi"/>
        </w:rPr>
        <w:t>isosymmetric</w:t>
      </w:r>
      <w:proofErr w:type="spellEnd"/>
      <w:r w:rsidR="007F4398" w:rsidRPr="000A457F">
        <w:rPr>
          <w:rFonts w:cstheme="minorHAnsi"/>
        </w:rPr>
        <w:t xml:space="preserve"> phase transition has been found, </w:t>
      </w:r>
      <w:r w:rsidR="0018403A" w:rsidRPr="000A457F">
        <w:rPr>
          <w:rFonts w:cstheme="minorHAnsi"/>
        </w:rPr>
        <w:t>but a</w:t>
      </w:r>
      <w:r w:rsidR="007F4398" w:rsidRPr="000A457F">
        <w:rPr>
          <w:rFonts w:cstheme="minorHAnsi"/>
        </w:rPr>
        <w:t xml:space="preserve"> continuous </w:t>
      </w:r>
      <w:r w:rsidR="00606AED" w:rsidRPr="000A457F">
        <w:rPr>
          <w:rFonts w:cstheme="minorHAnsi"/>
        </w:rPr>
        <w:t xml:space="preserve">temperature </w:t>
      </w:r>
      <w:r w:rsidR="007F4398" w:rsidRPr="000A457F">
        <w:rPr>
          <w:rFonts w:cstheme="minorHAnsi"/>
        </w:rPr>
        <w:t>dependence of the</w:t>
      </w:r>
      <w:r w:rsidR="0018403A">
        <w:rPr>
          <w:rFonts w:cstheme="minorHAnsi"/>
        </w:rPr>
        <w:t xml:space="preserve"> cell</w:t>
      </w:r>
      <w:r w:rsidR="0060682C" w:rsidRPr="000A457F">
        <w:rPr>
          <w:rFonts w:cstheme="minorHAnsi"/>
        </w:rPr>
        <w:t xml:space="preserve"> parameters</w:t>
      </w:r>
      <w:r w:rsidR="007F4398" w:rsidRPr="000A457F">
        <w:rPr>
          <w:rFonts w:cstheme="minorHAnsi"/>
        </w:rPr>
        <w:t xml:space="preserve">. </w:t>
      </w:r>
      <w:r w:rsidR="00164720" w:rsidRPr="000A457F">
        <w:rPr>
          <w:rFonts w:cstheme="minorHAnsi"/>
        </w:rPr>
        <w:t>Unlike</w:t>
      </w:r>
      <w:r w:rsidR="007F4398" w:rsidRPr="000A457F">
        <w:rPr>
          <w:rFonts w:cstheme="minorHAnsi"/>
        </w:rPr>
        <w:t xml:space="preserve"> pressure, temperature has </w:t>
      </w:r>
      <w:r w:rsidR="006343B5" w:rsidRPr="000A457F">
        <w:rPr>
          <w:rFonts w:cstheme="minorHAnsi"/>
        </w:rPr>
        <w:t xml:space="preserve">a small effect on the </w:t>
      </w:r>
      <w:r w:rsidR="002574C6" w:rsidRPr="000A457F">
        <w:rPr>
          <w:rFonts w:cstheme="minorHAnsi"/>
        </w:rPr>
        <w:t xml:space="preserve">reticular parameters and </w:t>
      </w:r>
      <w:r w:rsidR="006343B5" w:rsidRPr="000A457F">
        <w:rPr>
          <w:rFonts w:cstheme="minorHAnsi"/>
        </w:rPr>
        <w:t xml:space="preserve">distances </w:t>
      </w:r>
      <w:r w:rsidR="00C421F3">
        <w:rPr>
          <w:rFonts w:cstheme="minorHAnsi"/>
        </w:rPr>
        <w:t>in</w:t>
      </w:r>
      <w:r w:rsidR="006343B5" w:rsidRPr="000A457F">
        <w:rPr>
          <w:rFonts w:cstheme="minorHAnsi"/>
        </w:rPr>
        <w:t xml:space="preserve"> </w:t>
      </w:r>
      <w:r w:rsidR="006343B5" w:rsidRPr="000A457F">
        <w:rPr>
          <w:rFonts w:cstheme="minorHAnsi"/>
          <w:b/>
          <w:bCs/>
        </w:rPr>
        <w:t>1</w:t>
      </w:r>
      <w:r w:rsidR="006343B5" w:rsidRPr="000A457F">
        <w:rPr>
          <w:rFonts w:cstheme="minorHAnsi"/>
        </w:rPr>
        <w:t xml:space="preserve">, probably </w:t>
      </w:r>
      <w:r w:rsidR="0060682C" w:rsidRPr="000A457F">
        <w:rPr>
          <w:rFonts w:cstheme="minorHAnsi"/>
        </w:rPr>
        <w:t>due to</w:t>
      </w:r>
      <w:r w:rsidR="006343B5" w:rsidRPr="000A457F">
        <w:rPr>
          <w:rFonts w:cstheme="minorHAnsi"/>
        </w:rPr>
        <w:t xml:space="preserve"> the high steric hindrance of the </w:t>
      </w:r>
      <w:r w:rsidR="00164720" w:rsidRPr="000A457F">
        <w:rPr>
          <w:rFonts w:cstheme="minorHAnsi"/>
        </w:rPr>
        <w:t>molecular fragments</w:t>
      </w:r>
      <w:r w:rsidR="006343B5" w:rsidRPr="000A457F">
        <w:rPr>
          <w:rFonts w:cstheme="minorHAnsi"/>
        </w:rPr>
        <w:t>. A specific graph for each main structural</w:t>
      </w:r>
      <w:r w:rsidR="00061741" w:rsidRPr="000A457F">
        <w:rPr>
          <w:rFonts w:cstheme="minorHAnsi"/>
        </w:rPr>
        <w:t xml:space="preserve"> and cell</w:t>
      </w:r>
      <w:r w:rsidR="006343B5" w:rsidRPr="000A457F">
        <w:rPr>
          <w:rFonts w:cstheme="minorHAnsi"/>
        </w:rPr>
        <w:t xml:space="preserve"> parameter can be found in the </w:t>
      </w:r>
      <w:r w:rsidR="00A279A3">
        <w:rPr>
          <w:rFonts w:cstheme="minorHAnsi"/>
        </w:rPr>
        <w:t>ESI</w:t>
      </w:r>
      <w:r w:rsidR="003331F3">
        <w:rPr>
          <w:rFonts w:cstheme="minorHAnsi"/>
        </w:rPr>
        <w:t xml:space="preserve"> </w:t>
      </w:r>
      <w:r w:rsidR="00061741" w:rsidRPr="000A457F">
        <w:rPr>
          <w:rFonts w:cstheme="minorHAnsi"/>
        </w:rPr>
        <w:t>(Figure S</w:t>
      </w:r>
      <w:r w:rsidR="009F1C93" w:rsidRPr="000A457F">
        <w:rPr>
          <w:rFonts w:cstheme="minorHAnsi"/>
        </w:rPr>
        <w:t>14</w:t>
      </w:r>
      <w:r w:rsidR="00061741" w:rsidRPr="000A457F">
        <w:rPr>
          <w:rFonts w:cstheme="minorHAnsi"/>
        </w:rPr>
        <w:t>-S</w:t>
      </w:r>
      <w:r w:rsidR="009F1C93" w:rsidRPr="000A457F">
        <w:rPr>
          <w:rFonts w:cstheme="minorHAnsi"/>
        </w:rPr>
        <w:t>15</w:t>
      </w:r>
      <w:r w:rsidR="00061741" w:rsidRPr="000A457F">
        <w:rPr>
          <w:rFonts w:cstheme="minorHAnsi"/>
        </w:rPr>
        <w:t>)</w:t>
      </w:r>
      <w:r w:rsidR="006343B5" w:rsidRPr="000A457F">
        <w:rPr>
          <w:rFonts w:cstheme="minorHAnsi"/>
        </w:rPr>
        <w:t xml:space="preserve">. A more visible effect can be observed on the motion component of the atoms, especially the oscillation of the </w:t>
      </w:r>
      <w:proofErr w:type="gramStart"/>
      <w:r w:rsidR="00BF5E6A" w:rsidRPr="000A457F">
        <w:rPr>
          <w:rFonts w:cstheme="minorHAnsi"/>
        </w:rPr>
        <w:t>C</w:t>
      </w:r>
      <w:r w:rsidR="00241051">
        <w:rPr>
          <w:rFonts w:cstheme="minorHAnsi"/>
        </w:rPr>
        <w:t>(</w:t>
      </w:r>
      <w:proofErr w:type="gramEnd"/>
      <w:r w:rsidR="00BF5E6A" w:rsidRPr="000A457F">
        <w:rPr>
          <w:rFonts w:cstheme="minorHAnsi"/>
        </w:rPr>
        <w:t>3</w:t>
      </w:r>
      <w:r w:rsidR="00241051">
        <w:rPr>
          <w:rFonts w:cstheme="minorHAnsi"/>
        </w:rPr>
        <w:t>)</w:t>
      </w:r>
      <w:r w:rsidR="00BF5E6A" w:rsidRPr="000A457F">
        <w:rPr>
          <w:rFonts w:cstheme="minorHAnsi"/>
        </w:rPr>
        <w:t>N</w:t>
      </w:r>
      <w:r w:rsidR="00241051">
        <w:rPr>
          <w:rFonts w:cstheme="minorHAnsi"/>
        </w:rPr>
        <w:t>(</w:t>
      </w:r>
      <w:r w:rsidR="00BF5E6A" w:rsidRPr="000A457F">
        <w:rPr>
          <w:rFonts w:cstheme="minorHAnsi"/>
        </w:rPr>
        <w:t>3</w:t>
      </w:r>
      <w:r w:rsidR="00241051">
        <w:rPr>
          <w:rFonts w:cstheme="minorHAnsi"/>
        </w:rPr>
        <w:t>)</w:t>
      </w:r>
      <w:r w:rsidR="00BF5E6A" w:rsidRPr="000A457F">
        <w:rPr>
          <w:rFonts w:cstheme="minorHAnsi"/>
        </w:rPr>
        <w:t xml:space="preserve"> cyanide of the </w:t>
      </w:r>
      <w:r w:rsidR="006343B5" w:rsidRPr="000A457F">
        <w:rPr>
          <w:rFonts w:cstheme="minorHAnsi"/>
        </w:rPr>
        <w:t xml:space="preserve">free dicyanoaurate around the </w:t>
      </w:r>
      <w:r w:rsidR="00F72F8B" w:rsidRPr="000A457F">
        <w:rPr>
          <w:rFonts w:cstheme="minorHAnsi"/>
        </w:rPr>
        <w:t xml:space="preserve">centre </w:t>
      </w:r>
      <w:r w:rsidR="00AA24FB" w:rsidRPr="000A457F">
        <w:rPr>
          <w:rFonts w:cstheme="minorHAnsi"/>
        </w:rPr>
        <w:t xml:space="preserve">of </w:t>
      </w:r>
      <w:r w:rsidR="006343B5" w:rsidRPr="000A457F">
        <w:rPr>
          <w:rFonts w:cstheme="minorHAnsi"/>
        </w:rPr>
        <w:t xml:space="preserve">Au(3) </w:t>
      </w:r>
      <w:r w:rsidR="00612175" w:rsidRPr="000A457F">
        <w:rPr>
          <w:rFonts w:cstheme="minorHAnsi"/>
        </w:rPr>
        <w:t>(see Figure S</w:t>
      </w:r>
      <w:r w:rsidR="009F1C93" w:rsidRPr="000A457F">
        <w:rPr>
          <w:rFonts w:cstheme="minorHAnsi"/>
        </w:rPr>
        <w:t>16</w:t>
      </w:r>
      <w:r w:rsidR="00612175" w:rsidRPr="000A457F">
        <w:rPr>
          <w:rFonts w:cstheme="minorHAnsi"/>
        </w:rPr>
        <w:t xml:space="preserve"> for the </w:t>
      </w:r>
      <w:r w:rsidR="003B5006" w:rsidRPr="000A457F">
        <w:rPr>
          <w:rFonts w:cstheme="minorHAnsi"/>
        </w:rPr>
        <w:t xml:space="preserve">main </w:t>
      </w:r>
      <w:r w:rsidR="00612175" w:rsidRPr="000A457F">
        <w:rPr>
          <w:rFonts w:cstheme="minorHAnsi"/>
        </w:rPr>
        <w:t>motion components of N3)</w:t>
      </w:r>
      <w:r w:rsidR="006343B5" w:rsidRPr="000A457F">
        <w:rPr>
          <w:rFonts w:cstheme="minorHAnsi"/>
        </w:rPr>
        <w:t>.</w:t>
      </w:r>
      <w:r w:rsidR="00724279" w:rsidRPr="000A457F">
        <w:rPr>
          <w:rFonts w:cstheme="minorHAnsi"/>
        </w:rPr>
        <w:t xml:space="preserve"> </w:t>
      </w:r>
    </w:p>
    <w:p w14:paraId="26B0B5AC" w14:textId="2D9F3CC5" w:rsidR="00F0050F" w:rsidRPr="000A457F" w:rsidRDefault="00724279" w:rsidP="00361B9C">
      <w:pPr>
        <w:pStyle w:val="RSCB02ArticleText"/>
        <w:rPr>
          <w:rFonts w:cstheme="minorHAnsi"/>
        </w:rPr>
      </w:pPr>
      <w:r w:rsidRPr="000A457F">
        <w:rPr>
          <w:rFonts w:cstheme="minorHAnsi"/>
        </w:rPr>
        <w:t>In</w:t>
      </w:r>
      <w:r w:rsidR="009F1C93" w:rsidRPr="000A457F">
        <w:rPr>
          <w:rFonts w:cstheme="minorHAnsi"/>
        </w:rPr>
        <w:t xml:space="preserve"> </w:t>
      </w:r>
      <w:r w:rsidR="009F1C93" w:rsidRPr="000A457F">
        <w:rPr>
          <w:rFonts w:cstheme="minorHAnsi"/>
          <w:b/>
          <w:bCs/>
        </w:rPr>
        <w:t>6</w:t>
      </w:r>
      <w:r w:rsidR="006A646A" w:rsidRPr="000A457F">
        <w:rPr>
          <w:rFonts w:cstheme="minorHAnsi"/>
        </w:rPr>
        <w:t xml:space="preserve">, although no ordered supercell has been found, more </w:t>
      </w:r>
      <w:r w:rsidR="00751CC8" w:rsidRPr="000A457F">
        <w:rPr>
          <w:rFonts w:cstheme="minorHAnsi"/>
        </w:rPr>
        <w:t>pronounced</w:t>
      </w:r>
      <w:r w:rsidR="006A646A" w:rsidRPr="000A457F">
        <w:rPr>
          <w:rFonts w:cstheme="minorHAnsi"/>
        </w:rPr>
        <w:t xml:space="preserve"> effects on the overall architecture ha</w:t>
      </w:r>
      <w:r w:rsidR="005D0BC1" w:rsidRPr="000A457F">
        <w:rPr>
          <w:rFonts w:cstheme="minorHAnsi"/>
        </w:rPr>
        <w:t>ve</w:t>
      </w:r>
      <w:r w:rsidR="006A646A" w:rsidRPr="000A457F">
        <w:rPr>
          <w:rFonts w:cstheme="minorHAnsi"/>
        </w:rPr>
        <w:t xml:space="preserve"> been observed between 200 K and 34</w:t>
      </w:r>
      <w:r w:rsidR="00E138DE" w:rsidRPr="000A457F">
        <w:rPr>
          <w:rFonts w:cstheme="minorHAnsi"/>
        </w:rPr>
        <w:t>3</w:t>
      </w:r>
      <w:r w:rsidR="006A646A" w:rsidRPr="000A457F">
        <w:rPr>
          <w:rFonts w:cstheme="minorHAnsi"/>
        </w:rPr>
        <w:t xml:space="preserve"> K. In this </w:t>
      </w:r>
      <w:r w:rsidR="009D5F26" w:rsidRPr="000A457F">
        <w:rPr>
          <w:rFonts w:cstheme="minorHAnsi"/>
        </w:rPr>
        <w:t>range</w:t>
      </w:r>
      <w:r w:rsidR="00751CC8" w:rsidRPr="000A457F">
        <w:rPr>
          <w:rFonts w:cstheme="minorHAnsi"/>
        </w:rPr>
        <w:t>,</w:t>
      </w:r>
      <w:r w:rsidR="006A646A" w:rsidRPr="000A457F">
        <w:rPr>
          <w:rFonts w:cstheme="minorHAnsi"/>
        </w:rPr>
        <w:t xml:space="preserve"> </w:t>
      </w:r>
      <w:proofErr w:type="gramStart"/>
      <w:r w:rsidR="006A646A" w:rsidRPr="000A457F">
        <w:rPr>
          <w:rFonts w:cstheme="minorHAnsi"/>
        </w:rPr>
        <w:t>Au(</w:t>
      </w:r>
      <w:proofErr w:type="gramEnd"/>
      <w:r w:rsidR="006A646A" w:rsidRPr="000A457F">
        <w:rPr>
          <w:rFonts w:cstheme="minorHAnsi"/>
        </w:rPr>
        <w:t>1)</w:t>
      </w:r>
      <w:r w:rsidR="00295A22" w:rsidRPr="000A457F">
        <w:rPr>
          <w:rFonts w:ascii="MS Gothic" w:eastAsia="MS Gothic" w:hAnsi="MS Gothic" w:cs="MS Gothic"/>
        </w:rPr>
        <w:t>…</w:t>
      </w:r>
      <w:r w:rsidR="006A646A" w:rsidRPr="000A457F">
        <w:rPr>
          <w:rFonts w:cstheme="minorHAnsi"/>
        </w:rPr>
        <w:t xml:space="preserve">Au(1) </w:t>
      </w:r>
      <w:proofErr w:type="spellStart"/>
      <w:r w:rsidR="006A646A" w:rsidRPr="000A457F">
        <w:rPr>
          <w:rFonts w:cstheme="minorHAnsi"/>
        </w:rPr>
        <w:t>aurophilic</w:t>
      </w:r>
      <w:proofErr w:type="spellEnd"/>
      <w:r w:rsidR="006A646A" w:rsidRPr="000A457F">
        <w:rPr>
          <w:rFonts w:cstheme="minorHAnsi"/>
        </w:rPr>
        <w:t xml:space="preserve"> interaction has a </w:t>
      </w:r>
      <w:r w:rsidR="009D5F26" w:rsidRPr="000A457F">
        <w:rPr>
          <w:rFonts w:cstheme="minorHAnsi"/>
        </w:rPr>
        <w:t xml:space="preserve">lengthening </w:t>
      </w:r>
      <w:r w:rsidR="006A646A" w:rsidRPr="000A457F">
        <w:rPr>
          <w:rFonts w:cstheme="minorHAnsi"/>
        </w:rPr>
        <w:t xml:space="preserve">of 0.04 </w:t>
      </w:r>
      <w:r w:rsidR="006A646A" w:rsidRPr="000A457F">
        <w:rPr>
          <w:rFonts w:cstheme="minorHAnsi"/>
          <w:bCs/>
        </w:rPr>
        <w:t>Å</w:t>
      </w:r>
      <w:r w:rsidR="009D5F26" w:rsidRPr="000A457F">
        <w:rPr>
          <w:rFonts w:cstheme="minorHAnsi"/>
          <w:bCs/>
        </w:rPr>
        <w:t xml:space="preserve"> </w:t>
      </w:r>
      <w:r w:rsidR="00061741" w:rsidRPr="000A457F">
        <w:rPr>
          <w:rFonts w:cstheme="minorHAnsi"/>
          <w:bCs/>
        </w:rPr>
        <w:t>(see Figure S</w:t>
      </w:r>
      <w:r w:rsidR="00E00FCA" w:rsidRPr="000A457F">
        <w:rPr>
          <w:rFonts w:cstheme="minorHAnsi"/>
          <w:bCs/>
        </w:rPr>
        <w:t>19</w:t>
      </w:r>
      <w:r w:rsidR="00061741" w:rsidRPr="000A457F">
        <w:rPr>
          <w:rFonts w:cstheme="minorHAnsi"/>
          <w:bCs/>
        </w:rPr>
        <w:t xml:space="preserve">a) </w:t>
      </w:r>
      <w:r w:rsidR="009D5F26" w:rsidRPr="000A457F">
        <w:rPr>
          <w:rFonts w:cstheme="minorHAnsi"/>
          <w:bCs/>
        </w:rPr>
        <w:t xml:space="preserve">and the arrangement of the couple of dicyanoaurate </w:t>
      </w:r>
      <w:r w:rsidR="004463E9" w:rsidRPr="000A457F">
        <w:rPr>
          <w:rFonts w:cstheme="minorHAnsi"/>
          <w:bCs/>
        </w:rPr>
        <w:t xml:space="preserve">has </w:t>
      </w:r>
      <w:r w:rsidR="009D5F26" w:rsidRPr="000A457F">
        <w:rPr>
          <w:rFonts w:cstheme="minorHAnsi"/>
          <w:bCs/>
        </w:rPr>
        <w:t>a slightly more tilted conformation</w:t>
      </w:r>
      <w:r w:rsidR="00061741" w:rsidRPr="000A457F">
        <w:rPr>
          <w:rFonts w:cstheme="minorHAnsi"/>
          <w:bCs/>
        </w:rPr>
        <w:t xml:space="preserve"> (Figure S</w:t>
      </w:r>
      <w:r w:rsidR="00E00FCA" w:rsidRPr="000A457F">
        <w:rPr>
          <w:rFonts w:cstheme="minorHAnsi"/>
          <w:bCs/>
        </w:rPr>
        <w:t>19</w:t>
      </w:r>
      <w:r w:rsidR="00061741" w:rsidRPr="000A457F">
        <w:rPr>
          <w:rFonts w:cstheme="minorHAnsi"/>
          <w:bCs/>
        </w:rPr>
        <w:t>c)</w:t>
      </w:r>
      <w:r w:rsidR="009D5F26" w:rsidRPr="000A457F">
        <w:rPr>
          <w:rFonts w:cstheme="minorHAnsi"/>
          <w:bCs/>
        </w:rPr>
        <w:t xml:space="preserve">. The molecular </w:t>
      </w:r>
      <w:r w:rsidR="00751CC8" w:rsidRPr="000A457F">
        <w:rPr>
          <w:rFonts w:cstheme="minorHAnsi"/>
          <w:bCs/>
        </w:rPr>
        <w:t xml:space="preserve">fragment </w:t>
      </w:r>
      <w:r w:rsidR="009D5F26" w:rsidRPr="000A457F">
        <w:rPr>
          <w:rFonts w:cstheme="minorHAnsi"/>
          <w:bCs/>
        </w:rPr>
        <w:t>[Cu(L1)</w:t>
      </w:r>
      <w:r w:rsidR="009D5F26" w:rsidRPr="000A457F">
        <w:rPr>
          <w:rFonts w:cstheme="minorHAnsi"/>
          <w:bCs/>
          <w:vertAlign w:val="subscript"/>
        </w:rPr>
        <w:t>2</w:t>
      </w:r>
      <w:r w:rsidR="009D5F26" w:rsidRPr="000A457F">
        <w:rPr>
          <w:rFonts w:cstheme="minorHAnsi"/>
          <w:bCs/>
        </w:rPr>
        <w:t>]</w:t>
      </w:r>
      <w:r w:rsidR="009D5F26" w:rsidRPr="000A457F">
        <w:rPr>
          <w:rFonts w:cstheme="minorHAnsi"/>
          <w:bCs/>
          <w:vertAlign w:val="superscript"/>
        </w:rPr>
        <w:t>2+</w:t>
      </w:r>
      <w:r w:rsidR="009D5F26" w:rsidRPr="000A457F">
        <w:rPr>
          <w:rFonts w:cstheme="minorHAnsi"/>
          <w:bCs/>
        </w:rPr>
        <w:t xml:space="preserve"> </w:t>
      </w:r>
      <w:r w:rsidR="00420B7C" w:rsidRPr="000A457F">
        <w:rPr>
          <w:rFonts w:cstheme="minorHAnsi"/>
          <w:bCs/>
        </w:rPr>
        <w:t xml:space="preserve">becomes </w:t>
      </w:r>
      <w:r w:rsidR="009D5F26" w:rsidRPr="000A457F">
        <w:rPr>
          <w:rFonts w:cstheme="minorHAnsi"/>
          <w:bCs/>
        </w:rPr>
        <w:t xml:space="preserve">slightly more tetrahedral </w:t>
      </w:r>
      <w:r w:rsidR="00304543" w:rsidRPr="000A457F">
        <w:rPr>
          <w:rFonts w:cstheme="minorHAnsi"/>
          <w:bCs/>
        </w:rPr>
        <w:t xml:space="preserve">as </w:t>
      </w:r>
      <w:r w:rsidR="009D5F26" w:rsidRPr="000A457F">
        <w:rPr>
          <w:rFonts w:cstheme="minorHAnsi"/>
          <w:bCs/>
        </w:rPr>
        <w:t>the temperature</w:t>
      </w:r>
      <w:r w:rsidR="00304543" w:rsidRPr="000A457F">
        <w:rPr>
          <w:rFonts w:cstheme="minorHAnsi"/>
          <w:bCs/>
        </w:rPr>
        <w:t xml:space="preserve"> rises</w:t>
      </w:r>
      <w:r w:rsidR="00061741" w:rsidRPr="000A457F">
        <w:rPr>
          <w:rFonts w:cstheme="minorHAnsi"/>
          <w:bCs/>
        </w:rPr>
        <w:t xml:space="preserve"> (Figure S</w:t>
      </w:r>
      <w:r w:rsidR="00E00FCA" w:rsidRPr="000A457F">
        <w:rPr>
          <w:rFonts w:cstheme="minorHAnsi"/>
          <w:bCs/>
        </w:rPr>
        <w:t>19</w:t>
      </w:r>
      <w:r w:rsidR="00061741" w:rsidRPr="000A457F">
        <w:rPr>
          <w:rFonts w:cstheme="minorHAnsi"/>
          <w:bCs/>
        </w:rPr>
        <w:t>b)</w:t>
      </w:r>
      <w:r w:rsidR="009D5F26" w:rsidRPr="000A457F">
        <w:rPr>
          <w:rFonts w:cstheme="minorHAnsi"/>
          <w:bCs/>
        </w:rPr>
        <w:t xml:space="preserve">. This is probably due to the </w:t>
      </w:r>
      <w:r w:rsidR="00751CC8" w:rsidRPr="000A457F">
        <w:rPr>
          <w:rFonts w:cstheme="minorHAnsi"/>
          <w:bCs/>
        </w:rPr>
        <w:t>increase in</w:t>
      </w:r>
      <w:r w:rsidR="009D5F26" w:rsidRPr="000A457F">
        <w:rPr>
          <w:rFonts w:cstheme="minorHAnsi"/>
          <w:bCs/>
        </w:rPr>
        <w:t xml:space="preserve"> the interplanar distance between mercury cyanide layers (from 11.019(7) Å</w:t>
      </w:r>
      <w:r w:rsidR="00061741" w:rsidRPr="000A457F">
        <w:rPr>
          <w:rFonts w:cstheme="minorHAnsi"/>
          <w:bCs/>
        </w:rPr>
        <w:t xml:space="preserve"> at 200 K</w:t>
      </w:r>
      <w:r w:rsidR="009D5F26" w:rsidRPr="000A457F">
        <w:rPr>
          <w:rFonts w:cstheme="minorHAnsi"/>
          <w:bCs/>
        </w:rPr>
        <w:t xml:space="preserve"> to 11.044(8) Å</w:t>
      </w:r>
      <w:r w:rsidR="00061741" w:rsidRPr="000A457F">
        <w:rPr>
          <w:rFonts w:cstheme="minorHAnsi"/>
          <w:bCs/>
        </w:rPr>
        <w:t xml:space="preserve"> at 343 K</w:t>
      </w:r>
      <w:r w:rsidR="009D5F26" w:rsidRPr="000A457F">
        <w:rPr>
          <w:rFonts w:cstheme="minorHAnsi"/>
          <w:bCs/>
        </w:rPr>
        <w:t xml:space="preserve">) and the lengthening of </w:t>
      </w:r>
      <w:r w:rsidR="00751CC8" w:rsidRPr="000A457F">
        <w:rPr>
          <w:rFonts w:cstheme="minorHAnsi"/>
        </w:rPr>
        <w:t>the</w:t>
      </w:r>
      <w:r w:rsidR="00751CC8" w:rsidRPr="000A457F">
        <w:rPr>
          <w:rFonts w:cstheme="minorHAnsi"/>
          <w:bCs/>
        </w:rPr>
        <w:t xml:space="preserve"> </w:t>
      </w:r>
      <w:r w:rsidR="009D5F26" w:rsidRPr="000A457F">
        <w:rPr>
          <w:rFonts w:cstheme="minorHAnsi"/>
          <w:bCs/>
        </w:rPr>
        <w:t>CN</w:t>
      </w:r>
      <w:r w:rsidR="009F2707" w:rsidRPr="000A457F">
        <w:rPr>
          <w:rFonts w:ascii="MS Gothic" w:eastAsia="MS Gothic" w:hAnsi="MS Gothic" w:cs="MS Gothic"/>
        </w:rPr>
        <w:t>…</w:t>
      </w:r>
      <w:proofErr w:type="gramStart"/>
      <w:r w:rsidR="009D5F26" w:rsidRPr="000A457F">
        <w:rPr>
          <w:rFonts w:cstheme="minorHAnsi"/>
          <w:bCs/>
        </w:rPr>
        <w:t>Hg(</w:t>
      </w:r>
      <w:proofErr w:type="gramEnd"/>
      <w:r w:rsidR="009D5F26" w:rsidRPr="000A457F">
        <w:rPr>
          <w:rFonts w:cstheme="minorHAnsi"/>
          <w:bCs/>
        </w:rPr>
        <w:t>1) distance of 0.04 Å that connect</w:t>
      </w:r>
      <w:r w:rsidR="00C35A8A">
        <w:rPr>
          <w:rFonts w:cstheme="minorHAnsi"/>
          <w:bCs/>
        </w:rPr>
        <w:t>s</w:t>
      </w:r>
      <w:r w:rsidR="009D5F26" w:rsidRPr="000A457F">
        <w:rPr>
          <w:rFonts w:cstheme="minorHAnsi"/>
          <w:bCs/>
        </w:rPr>
        <w:t xml:space="preserve"> the layers</w:t>
      </w:r>
      <w:r w:rsidR="00061741" w:rsidRPr="000A457F">
        <w:rPr>
          <w:rFonts w:cstheme="minorHAnsi"/>
          <w:bCs/>
        </w:rPr>
        <w:t xml:space="preserve"> (see Figure S</w:t>
      </w:r>
      <w:r w:rsidR="00E00FCA" w:rsidRPr="000A457F">
        <w:rPr>
          <w:rFonts w:cstheme="minorHAnsi"/>
          <w:bCs/>
        </w:rPr>
        <w:t>18</w:t>
      </w:r>
      <w:r w:rsidR="00061741" w:rsidRPr="000A457F">
        <w:rPr>
          <w:rFonts w:cstheme="minorHAnsi"/>
          <w:bCs/>
        </w:rPr>
        <w:t>d)</w:t>
      </w:r>
      <w:r w:rsidR="009D5F26" w:rsidRPr="000A457F">
        <w:rPr>
          <w:rFonts w:cstheme="minorHAnsi"/>
          <w:bCs/>
        </w:rPr>
        <w:t>.</w:t>
      </w:r>
    </w:p>
    <w:p w14:paraId="28ED2A86" w14:textId="77777777" w:rsidR="00EC33BF" w:rsidRDefault="00180ABE" w:rsidP="00EC33BF">
      <w:pPr>
        <w:pStyle w:val="RSCB04AHeadingSection"/>
      </w:pPr>
      <w:r w:rsidRPr="000A457F">
        <w:t>Conclusions</w:t>
      </w:r>
    </w:p>
    <w:p w14:paraId="06E08CF2" w14:textId="660A019F" w:rsidR="004463E9" w:rsidRPr="00EC33BF" w:rsidRDefault="004463E9" w:rsidP="00EC33BF">
      <w:pPr>
        <w:pStyle w:val="RSCB04AHeadingSection"/>
        <w:jc w:val="both"/>
      </w:pPr>
      <w:r w:rsidRPr="000A457F">
        <w:rPr>
          <w:b w:val="0"/>
          <w:bCs/>
          <w:sz w:val="18"/>
          <w:szCs w:val="18"/>
        </w:rPr>
        <w:t xml:space="preserve">In this article, we demonstrate the possibility </w:t>
      </w:r>
      <w:r w:rsidR="00B66341" w:rsidRPr="000A457F">
        <w:rPr>
          <w:b w:val="0"/>
          <w:bCs/>
          <w:sz w:val="18"/>
          <w:szCs w:val="18"/>
        </w:rPr>
        <w:t>of</w:t>
      </w:r>
      <w:r w:rsidRPr="000A457F">
        <w:rPr>
          <w:b w:val="0"/>
          <w:bCs/>
          <w:sz w:val="18"/>
          <w:szCs w:val="18"/>
        </w:rPr>
        <w:t xml:space="preserve"> </w:t>
      </w:r>
      <w:r w:rsidR="004B5BFD" w:rsidRPr="000A457F">
        <w:rPr>
          <w:b w:val="0"/>
          <w:bCs/>
          <w:sz w:val="18"/>
          <w:szCs w:val="18"/>
        </w:rPr>
        <w:t xml:space="preserve">systematically </w:t>
      </w:r>
      <w:r w:rsidRPr="000A457F">
        <w:rPr>
          <w:b w:val="0"/>
          <w:bCs/>
          <w:sz w:val="18"/>
          <w:szCs w:val="18"/>
        </w:rPr>
        <w:t>obtain</w:t>
      </w:r>
      <w:r w:rsidR="00B66341" w:rsidRPr="000A457F">
        <w:rPr>
          <w:b w:val="0"/>
          <w:bCs/>
          <w:sz w:val="18"/>
          <w:szCs w:val="18"/>
        </w:rPr>
        <w:t>ing</w:t>
      </w:r>
      <w:r w:rsidRPr="000A457F">
        <w:rPr>
          <w:b w:val="0"/>
          <w:bCs/>
          <w:sz w:val="18"/>
          <w:szCs w:val="18"/>
        </w:rPr>
        <w:t xml:space="preserve"> a family of supramolecular architecture</w:t>
      </w:r>
      <w:r w:rsidR="007822BC" w:rsidRPr="000A457F">
        <w:rPr>
          <w:b w:val="0"/>
          <w:bCs/>
          <w:sz w:val="18"/>
          <w:szCs w:val="18"/>
        </w:rPr>
        <w:t>s</w:t>
      </w:r>
      <w:r w:rsidRPr="000A457F">
        <w:rPr>
          <w:b w:val="0"/>
          <w:bCs/>
          <w:sz w:val="18"/>
          <w:szCs w:val="18"/>
        </w:rPr>
        <w:t xml:space="preserve"> </w:t>
      </w:r>
      <w:r w:rsidR="004B5BFD" w:rsidRPr="000A457F">
        <w:rPr>
          <w:b w:val="0"/>
          <w:bCs/>
          <w:sz w:val="18"/>
          <w:szCs w:val="18"/>
        </w:rPr>
        <w:t>constructed by</w:t>
      </w:r>
      <w:r w:rsidRPr="000A457F">
        <w:rPr>
          <w:b w:val="0"/>
          <w:bCs/>
          <w:sz w:val="18"/>
          <w:szCs w:val="18"/>
        </w:rPr>
        <w:t xml:space="preserve"> </w:t>
      </w:r>
      <w:proofErr w:type="spellStart"/>
      <w:r w:rsidRPr="000A457F">
        <w:rPr>
          <w:b w:val="0"/>
          <w:bCs/>
          <w:sz w:val="18"/>
          <w:szCs w:val="18"/>
        </w:rPr>
        <w:t>aurophilic</w:t>
      </w:r>
      <w:proofErr w:type="spellEnd"/>
      <w:r w:rsidRPr="000A457F">
        <w:rPr>
          <w:b w:val="0"/>
          <w:bCs/>
          <w:sz w:val="18"/>
          <w:szCs w:val="18"/>
        </w:rPr>
        <w:t xml:space="preserve"> interactions based on copper-dicyanoaurate molecular fragments in the presence of chelating ligands.</w:t>
      </w:r>
      <w:r w:rsidR="007C16B8" w:rsidRPr="000A457F">
        <w:rPr>
          <w:b w:val="0"/>
          <w:bCs/>
          <w:sz w:val="18"/>
          <w:szCs w:val="18"/>
        </w:rPr>
        <w:t xml:space="preserve"> Th</w:t>
      </w:r>
      <w:r w:rsidR="004B5BFD" w:rsidRPr="000A457F">
        <w:rPr>
          <w:b w:val="0"/>
          <w:bCs/>
          <w:sz w:val="18"/>
          <w:szCs w:val="18"/>
        </w:rPr>
        <w:t>ese</w:t>
      </w:r>
      <w:r w:rsidR="007C16B8" w:rsidRPr="000A457F">
        <w:rPr>
          <w:b w:val="0"/>
          <w:bCs/>
          <w:sz w:val="18"/>
          <w:szCs w:val="18"/>
        </w:rPr>
        <w:t xml:space="preserve"> result</w:t>
      </w:r>
      <w:r w:rsidR="004B5BFD" w:rsidRPr="000A457F">
        <w:rPr>
          <w:b w:val="0"/>
          <w:bCs/>
          <w:sz w:val="18"/>
          <w:szCs w:val="18"/>
        </w:rPr>
        <w:t>s</w:t>
      </w:r>
      <w:r w:rsidR="007C16B8" w:rsidRPr="000A457F">
        <w:rPr>
          <w:b w:val="0"/>
          <w:bCs/>
          <w:sz w:val="18"/>
          <w:szCs w:val="18"/>
        </w:rPr>
        <w:t xml:space="preserve"> ha</w:t>
      </w:r>
      <w:r w:rsidR="004B5BFD" w:rsidRPr="000A457F">
        <w:rPr>
          <w:b w:val="0"/>
          <w:bCs/>
          <w:sz w:val="18"/>
          <w:szCs w:val="18"/>
        </w:rPr>
        <w:t>ve</w:t>
      </w:r>
      <w:r w:rsidR="007C16B8" w:rsidRPr="000A457F">
        <w:rPr>
          <w:b w:val="0"/>
          <w:bCs/>
          <w:sz w:val="18"/>
          <w:szCs w:val="18"/>
        </w:rPr>
        <w:t xml:space="preserve"> been possible </w:t>
      </w:r>
      <w:r w:rsidR="00C42964" w:rsidRPr="000A457F">
        <w:rPr>
          <w:b w:val="0"/>
          <w:bCs/>
          <w:sz w:val="18"/>
          <w:szCs w:val="18"/>
        </w:rPr>
        <w:t>due</w:t>
      </w:r>
      <w:r w:rsidR="007C16B8" w:rsidRPr="000A457F">
        <w:rPr>
          <w:b w:val="0"/>
          <w:bCs/>
          <w:sz w:val="18"/>
          <w:szCs w:val="18"/>
        </w:rPr>
        <w:t xml:space="preserve"> the tendenc</w:t>
      </w:r>
      <w:r w:rsidR="00B66341" w:rsidRPr="000A457F">
        <w:rPr>
          <w:b w:val="0"/>
          <w:bCs/>
          <w:sz w:val="18"/>
          <w:szCs w:val="18"/>
        </w:rPr>
        <w:t>y</w:t>
      </w:r>
      <w:r w:rsidR="007C16B8" w:rsidRPr="000A457F">
        <w:rPr>
          <w:b w:val="0"/>
          <w:bCs/>
          <w:sz w:val="18"/>
          <w:szCs w:val="18"/>
        </w:rPr>
        <w:t xml:space="preserve"> of </w:t>
      </w:r>
      <w:proofErr w:type="gramStart"/>
      <w:r w:rsidR="007C16B8" w:rsidRPr="000A457F">
        <w:rPr>
          <w:b w:val="0"/>
          <w:bCs/>
          <w:sz w:val="18"/>
          <w:szCs w:val="18"/>
        </w:rPr>
        <w:t>Cu</w:t>
      </w:r>
      <w:r w:rsidR="0093410D">
        <w:rPr>
          <w:b w:val="0"/>
          <w:bCs/>
          <w:sz w:val="18"/>
          <w:szCs w:val="18"/>
        </w:rPr>
        <w:t>(</w:t>
      </w:r>
      <w:proofErr w:type="gramEnd"/>
      <w:r w:rsidR="0093410D">
        <w:rPr>
          <w:b w:val="0"/>
          <w:bCs/>
          <w:sz w:val="18"/>
          <w:szCs w:val="18"/>
        </w:rPr>
        <w:t>II)</w:t>
      </w:r>
      <w:r w:rsidR="007C16B8" w:rsidRPr="000A457F">
        <w:rPr>
          <w:b w:val="0"/>
          <w:bCs/>
          <w:sz w:val="18"/>
          <w:szCs w:val="18"/>
        </w:rPr>
        <w:t xml:space="preserve"> to be coordinated by two chelating ligands, leaving one or two free site</w:t>
      </w:r>
      <w:r w:rsidR="00B66341" w:rsidRPr="000A457F">
        <w:rPr>
          <w:b w:val="0"/>
          <w:bCs/>
          <w:sz w:val="18"/>
          <w:szCs w:val="18"/>
        </w:rPr>
        <w:t>s</w:t>
      </w:r>
      <w:r w:rsidR="007C16B8" w:rsidRPr="000A457F">
        <w:rPr>
          <w:b w:val="0"/>
          <w:bCs/>
          <w:sz w:val="18"/>
          <w:szCs w:val="18"/>
        </w:rPr>
        <w:t xml:space="preserve"> to the attachment of dicyanoaurate.</w:t>
      </w:r>
      <w:r w:rsidRPr="000A457F">
        <w:rPr>
          <w:b w:val="0"/>
          <w:bCs/>
          <w:sz w:val="18"/>
          <w:szCs w:val="18"/>
        </w:rPr>
        <w:t xml:space="preserve"> </w:t>
      </w:r>
      <w:r w:rsidR="00164720" w:rsidRPr="000A457F">
        <w:rPr>
          <w:b w:val="0"/>
          <w:bCs/>
          <w:sz w:val="18"/>
          <w:szCs w:val="18"/>
        </w:rPr>
        <w:t>T</w:t>
      </w:r>
      <w:r w:rsidRPr="000A457F">
        <w:rPr>
          <w:b w:val="0"/>
          <w:bCs/>
          <w:sz w:val="18"/>
          <w:szCs w:val="18"/>
        </w:rPr>
        <w:t xml:space="preserve">he stability of these </w:t>
      </w:r>
      <w:r w:rsidR="007822BC" w:rsidRPr="000A457F">
        <w:rPr>
          <w:b w:val="0"/>
          <w:bCs/>
          <w:sz w:val="18"/>
          <w:szCs w:val="18"/>
        </w:rPr>
        <w:t xml:space="preserve">bis-chelated </w:t>
      </w:r>
      <w:proofErr w:type="gramStart"/>
      <w:r w:rsidR="007822BC" w:rsidRPr="000A457F">
        <w:rPr>
          <w:b w:val="0"/>
          <w:bCs/>
          <w:sz w:val="18"/>
          <w:szCs w:val="18"/>
        </w:rPr>
        <w:t>Cu</w:t>
      </w:r>
      <w:r w:rsidR="0093410D">
        <w:rPr>
          <w:b w:val="0"/>
          <w:bCs/>
          <w:sz w:val="18"/>
          <w:szCs w:val="18"/>
        </w:rPr>
        <w:t>(</w:t>
      </w:r>
      <w:proofErr w:type="gramEnd"/>
      <w:r w:rsidR="0093410D">
        <w:rPr>
          <w:b w:val="0"/>
          <w:bCs/>
          <w:sz w:val="18"/>
          <w:szCs w:val="18"/>
        </w:rPr>
        <w:t>II)</w:t>
      </w:r>
      <w:r w:rsidR="00191F0F" w:rsidRPr="000A457F">
        <w:rPr>
          <w:b w:val="0"/>
          <w:bCs/>
          <w:sz w:val="18"/>
          <w:szCs w:val="18"/>
        </w:rPr>
        <w:t>-Au</w:t>
      </w:r>
      <w:r w:rsidR="00C628BE">
        <w:rPr>
          <w:b w:val="0"/>
          <w:bCs/>
          <w:sz w:val="18"/>
          <w:szCs w:val="18"/>
        </w:rPr>
        <w:t>(I)</w:t>
      </w:r>
      <w:r w:rsidR="007822BC" w:rsidRPr="000A457F">
        <w:rPr>
          <w:b w:val="0"/>
          <w:bCs/>
          <w:sz w:val="18"/>
          <w:szCs w:val="18"/>
        </w:rPr>
        <w:t xml:space="preserve"> </w:t>
      </w:r>
      <w:r w:rsidRPr="000A457F">
        <w:rPr>
          <w:b w:val="0"/>
          <w:bCs/>
          <w:sz w:val="18"/>
          <w:szCs w:val="18"/>
        </w:rPr>
        <w:t>fragments</w:t>
      </w:r>
      <w:r w:rsidR="00164720" w:rsidRPr="000A457F">
        <w:rPr>
          <w:b w:val="0"/>
          <w:bCs/>
          <w:sz w:val="18"/>
          <w:szCs w:val="18"/>
        </w:rPr>
        <w:t xml:space="preserve"> allows </w:t>
      </w:r>
      <w:r w:rsidR="0097269E" w:rsidRPr="000A457F">
        <w:rPr>
          <w:b w:val="0"/>
          <w:bCs/>
          <w:sz w:val="18"/>
          <w:szCs w:val="18"/>
        </w:rPr>
        <w:t xml:space="preserve">to </w:t>
      </w:r>
      <w:r w:rsidR="00C42964" w:rsidRPr="000A457F">
        <w:rPr>
          <w:b w:val="0"/>
          <w:bCs/>
          <w:sz w:val="18"/>
          <w:szCs w:val="18"/>
        </w:rPr>
        <w:t>obtain</w:t>
      </w:r>
      <w:r w:rsidRPr="000A457F">
        <w:rPr>
          <w:b w:val="0"/>
          <w:bCs/>
          <w:sz w:val="18"/>
          <w:szCs w:val="18"/>
        </w:rPr>
        <w:t xml:space="preserve"> co</w:t>
      </w:r>
      <w:r w:rsidR="00C42964" w:rsidRPr="000A457F">
        <w:rPr>
          <w:b w:val="0"/>
          <w:bCs/>
          <w:sz w:val="18"/>
          <w:szCs w:val="18"/>
        </w:rPr>
        <w:t>-</w:t>
      </w:r>
      <w:r w:rsidRPr="000A457F">
        <w:rPr>
          <w:b w:val="0"/>
          <w:bCs/>
          <w:sz w:val="18"/>
          <w:szCs w:val="18"/>
        </w:rPr>
        <w:t>crystals</w:t>
      </w:r>
      <w:r w:rsidR="007822BC" w:rsidRPr="000A457F">
        <w:rPr>
          <w:b w:val="0"/>
          <w:bCs/>
          <w:sz w:val="18"/>
          <w:szCs w:val="18"/>
        </w:rPr>
        <w:t xml:space="preserve"> with other d</w:t>
      </w:r>
      <w:r w:rsidR="007822BC" w:rsidRPr="000A457F">
        <w:rPr>
          <w:b w:val="0"/>
          <w:bCs/>
          <w:sz w:val="18"/>
          <w:szCs w:val="18"/>
          <w:vertAlign w:val="superscript"/>
        </w:rPr>
        <w:t>10</w:t>
      </w:r>
      <w:r w:rsidRPr="000A457F">
        <w:rPr>
          <w:b w:val="0"/>
          <w:bCs/>
          <w:sz w:val="18"/>
          <w:szCs w:val="18"/>
          <w:vertAlign w:val="superscript"/>
        </w:rPr>
        <w:t xml:space="preserve"> </w:t>
      </w:r>
      <w:r w:rsidR="007822BC" w:rsidRPr="000A457F">
        <w:rPr>
          <w:b w:val="0"/>
          <w:bCs/>
          <w:sz w:val="18"/>
          <w:szCs w:val="18"/>
        </w:rPr>
        <w:t xml:space="preserve">metals, </w:t>
      </w:r>
      <w:r w:rsidR="00285EF2" w:rsidRPr="000A457F">
        <w:rPr>
          <w:b w:val="0"/>
          <w:bCs/>
          <w:sz w:val="18"/>
          <w:szCs w:val="18"/>
        </w:rPr>
        <w:t>even</w:t>
      </w:r>
      <w:r w:rsidR="007822BC" w:rsidRPr="000A457F">
        <w:rPr>
          <w:b w:val="0"/>
          <w:bCs/>
          <w:sz w:val="18"/>
          <w:szCs w:val="18"/>
        </w:rPr>
        <w:t xml:space="preserve"> </w:t>
      </w:r>
      <w:r w:rsidR="00191F0F" w:rsidRPr="000A457F">
        <w:rPr>
          <w:b w:val="0"/>
          <w:bCs/>
          <w:sz w:val="18"/>
          <w:szCs w:val="18"/>
        </w:rPr>
        <w:t>in</w:t>
      </w:r>
      <w:r w:rsidR="00C42964" w:rsidRPr="000A457F">
        <w:rPr>
          <w:b w:val="0"/>
          <w:bCs/>
          <w:sz w:val="18"/>
          <w:szCs w:val="18"/>
        </w:rPr>
        <w:t xml:space="preserve"> </w:t>
      </w:r>
      <w:r w:rsidR="00191F0F" w:rsidRPr="000A457F">
        <w:rPr>
          <w:b w:val="0"/>
          <w:bCs/>
          <w:sz w:val="18"/>
          <w:szCs w:val="18"/>
        </w:rPr>
        <w:t>absence</w:t>
      </w:r>
      <w:r w:rsidR="00164720" w:rsidRPr="000A457F">
        <w:rPr>
          <w:b w:val="0"/>
          <w:bCs/>
          <w:sz w:val="18"/>
          <w:szCs w:val="18"/>
        </w:rPr>
        <w:t xml:space="preserve"> of</w:t>
      </w:r>
      <w:r w:rsidR="007822BC" w:rsidRPr="000A457F">
        <w:rPr>
          <w:b w:val="0"/>
          <w:bCs/>
          <w:sz w:val="18"/>
          <w:szCs w:val="18"/>
        </w:rPr>
        <w:t xml:space="preserve"> </w:t>
      </w:r>
      <w:proofErr w:type="spellStart"/>
      <w:r w:rsidR="007822BC" w:rsidRPr="000A457F">
        <w:rPr>
          <w:b w:val="0"/>
          <w:bCs/>
          <w:sz w:val="18"/>
          <w:szCs w:val="18"/>
        </w:rPr>
        <w:t>aurophilic</w:t>
      </w:r>
      <w:proofErr w:type="spellEnd"/>
      <w:r w:rsidR="007822BC" w:rsidRPr="000A457F">
        <w:rPr>
          <w:b w:val="0"/>
          <w:bCs/>
          <w:sz w:val="18"/>
          <w:szCs w:val="18"/>
        </w:rPr>
        <w:t xml:space="preserve"> interactions,</w:t>
      </w:r>
      <w:r w:rsidRPr="000A457F">
        <w:rPr>
          <w:b w:val="0"/>
          <w:bCs/>
          <w:sz w:val="18"/>
          <w:szCs w:val="18"/>
        </w:rPr>
        <w:t xml:space="preserve"> opening the way </w:t>
      </w:r>
      <w:r w:rsidR="00C42964" w:rsidRPr="000A457F">
        <w:rPr>
          <w:b w:val="0"/>
          <w:bCs/>
          <w:sz w:val="18"/>
          <w:szCs w:val="18"/>
        </w:rPr>
        <w:t>for</w:t>
      </w:r>
      <w:r w:rsidRPr="000A457F">
        <w:rPr>
          <w:b w:val="0"/>
          <w:bCs/>
          <w:sz w:val="18"/>
          <w:szCs w:val="18"/>
        </w:rPr>
        <w:t xml:space="preserve"> an </w:t>
      </w:r>
      <w:proofErr w:type="spellStart"/>
      <w:r w:rsidRPr="000A457F">
        <w:rPr>
          <w:b w:val="0"/>
          <w:bCs/>
          <w:sz w:val="18"/>
          <w:szCs w:val="18"/>
        </w:rPr>
        <w:t>aurophilic</w:t>
      </w:r>
      <w:proofErr w:type="spellEnd"/>
      <w:r w:rsidR="00FE0B89" w:rsidRPr="000A457F">
        <w:rPr>
          <w:b w:val="0"/>
          <w:bCs/>
          <w:sz w:val="18"/>
          <w:szCs w:val="18"/>
        </w:rPr>
        <w:t>-</w:t>
      </w:r>
      <w:r w:rsidRPr="000A457F">
        <w:rPr>
          <w:b w:val="0"/>
          <w:bCs/>
          <w:sz w:val="18"/>
          <w:szCs w:val="18"/>
        </w:rPr>
        <w:t xml:space="preserve">based crystal engineering between bimetallic complexes. The new </w:t>
      </w:r>
      <w:r w:rsidR="007822BC" w:rsidRPr="000A457F">
        <w:rPr>
          <w:b w:val="0"/>
          <w:bCs/>
          <w:sz w:val="18"/>
          <w:szCs w:val="18"/>
        </w:rPr>
        <w:t xml:space="preserve">bimetallic </w:t>
      </w:r>
      <w:r w:rsidRPr="000A457F">
        <w:rPr>
          <w:b w:val="0"/>
          <w:bCs/>
          <w:sz w:val="18"/>
          <w:szCs w:val="18"/>
        </w:rPr>
        <w:t xml:space="preserve">materials </w:t>
      </w:r>
      <w:r w:rsidR="00C42964" w:rsidRPr="000A457F">
        <w:rPr>
          <w:b w:val="0"/>
          <w:bCs/>
          <w:sz w:val="18"/>
          <w:szCs w:val="18"/>
        </w:rPr>
        <w:t>were</w:t>
      </w:r>
      <w:r w:rsidRPr="000A457F">
        <w:rPr>
          <w:b w:val="0"/>
          <w:bCs/>
          <w:sz w:val="18"/>
          <w:szCs w:val="18"/>
        </w:rPr>
        <w:t xml:space="preserve"> investigated for </w:t>
      </w:r>
      <w:proofErr w:type="spellStart"/>
      <w:r w:rsidRPr="000A457F">
        <w:rPr>
          <w:b w:val="0"/>
          <w:bCs/>
          <w:sz w:val="18"/>
          <w:szCs w:val="18"/>
        </w:rPr>
        <w:t>vapochromism</w:t>
      </w:r>
      <w:proofErr w:type="spellEnd"/>
      <w:r w:rsidRPr="000A457F">
        <w:rPr>
          <w:b w:val="0"/>
          <w:bCs/>
          <w:sz w:val="18"/>
          <w:szCs w:val="18"/>
        </w:rPr>
        <w:t>, and one of them shows a</w:t>
      </w:r>
      <w:r w:rsidR="00AB7687" w:rsidRPr="000A457F">
        <w:rPr>
          <w:b w:val="0"/>
          <w:bCs/>
          <w:sz w:val="18"/>
          <w:szCs w:val="18"/>
        </w:rPr>
        <w:t xml:space="preserve"> reversible</w:t>
      </w:r>
      <w:r w:rsidRPr="000A457F">
        <w:rPr>
          <w:b w:val="0"/>
          <w:bCs/>
          <w:sz w:val="18"/>
          <w:szCs w:val="18"/>
        </w:rPr>
        <w:t xml:space="preserve"> response to the presence of ammonia</w:t>
      </w:r>
      <w:r w:rsidR="007822BC" w:rsidRPr="000A457F">
        <w:rPr>
          <w:b w:val="0"/>
          <w:bCs/>
          <w:sz w:val="18"/>
          <w:szCs w:val="18"/>
        </w:rPr>
        <w:t xml:space="preserve">, measurable by UV-Vis and </w:t>
      </w:r>
      <w:r w:rsidR="001E5A1F">
        <w:rPr>
          <w:b w:val="0"/>
          <w:bCs/>
          <w:sz w:val="18"/>
          <w:szCs w:val="18"/>
        </w:rPr>
        <w:t>IR</w:t>
      </w:r>
      <w:r w:rsidR="007822BC" w:rsidRPr="000A457F">
        <w:rPr>
          <w:b w:val="0"/>
          <w:bCs/>
          <w:sz w:val="18"/>
          <w:szCs w:val="18"/>
        </w:rPr>
        <w:t xml:space="preserve"> vibrational spectroscop</w:t>
      </w:r>
      <w:r w:rsidR="001E5A1F">
        <w:rPr>
          <w:b w:val="0"/>
          <w:bCs/>
          <w:sz w:val="18"/>
          <w:szCs w:val="18"/>
        </w:rPr>
        <w:t>ies</w:t>
      </w:r>
      <w:r w:rsidR="007822BC" w:rsidRPr="000A457F">
        <w:rPr>
          <w:b w:val="0"/>
          <w:bCs/>
          <w:sz w:val="18"/>
          <w:szCs w:val="18"/>
        </w:rPr>
        <w:t>.</w:t>
      </w:r>
      <w:r w:rsidRPr="000A457F">
        <w:rPr>
          <w:b w:val="0"/>
          <w:bCs/>
          <w:sz w:val="18"/>
          <w:szCs w:val="18"/>
        </w:rPr>
        <w:t xml:space="preserve"> Finally, </w:t>
      </w:r>
      <w:r w:rsidR="007C16B8" w:rsidRPr="000A457F">
        <w:rPr>
          <w:b w:val="0"/>
          <w:bCs/>
          <w:sz w:val="18"/>
          <w:szCs w:val="18"/>
        </w:rPr>
        <w:t>the first high pressure-variable temperature stud</w:t>
      </w:r>
      <w:r w:rsidR="00135213" w:rsidRPr="000A457F">
        <w:rPr>
          <w:b w:val="0"/>
          <w:bCs/>
          <w:sz w:val="18"/>
          <w:szCs w:val="18"/>
        </w:rPr>
        <w:t>y</w:t>
      </w:r>
      <w:r w:rsidR="007C16B8" w:rsidRPr="000A457F">
        <w:rPr>
          <w:b w:val="0"/>
          <w:bCs/>
          <w:sz w:val="18"/>
          <w:szCs w:val="18"/>
        </w:rPr>
        <w:t xml:space="preserve"> on a bimetallic supramolecular </w:t>
      </w:r>
      <w:proofErr w:type="spellStart"/>
      <w:r w:rsidR="007C16B8" w:rsidRPr="000A457F">
        <w:rPr>
          <w:b w:val="0"/>
          <w:bCs/>
          <w:sz w:val="18"/>
          <w:szCs w:val="18"/>
        </w:rPr>
        <w:t>aurophilic</w:t>
      </w:r>
      <w:proofErr w:type="spellEnd"/>
      <w:r w:rsidR="007C16B8" w:rsidRPr="000A457F">
        <w:rPr>
          <w:b w:val="0"/>
          <w:bCs/>
          <w:sz w:val="18"/>
          <w:szCs w:val="18"/>
        </w:rPr>
        <w:t xml:space="preserve"> architecture </w:t>
      </w:r>
      <w:r w:rsidR="00C42964" w:rsidRPr="000A457F">
        <w:rPr>
          <w:b w:val="0"/>
          <w:bCs/>
          <w:sz w:val="18"/>
          <w:szCs w:val="18"/>
        </w:rPr>
        <w:t>were</w:t>
      </w:r>
      <w:r w:rsidR="007C16B8" w:rsidRPr="000A457F">
        <w:rPr>
          <w:b w:val="0"/>
          <w:bCs/>
          <w:sz w:val="18"/>
          <w:szCs w:val="18"/>
        </w:rPr>
        <w:t xml:space="preserve"> performed. </w:t>
      </w:r>
      <w:r w:rsidR="00841AFE">
        <w:rPr>
          <w:b w:val="0"/>
          <w:bCs/>
          <w:sz w:val="18"/>
          <w:szCs w:val="18"/>
        </w:rPr>
        <w:t>A</w:t>
      </w:r>
      <w:r w:rsidR="007C16B8" w:rsidRPr="000A457F">
        <w:rPr>
          <w:b w:val="0"/>
          <w:bCs/>
          <w:sz w:val="18"/>
          <w:szCs w:val="18"/>
        </w:rPr>
        <w:t xml:space="preserve"> series of</w:t>
      </w:r>
      <w:r w:rsidR="007822BC" w:rsidRPr="000A457F">
        <w:rPr>
          <w:b w:val="0"/>
          <w:bCs/>
          <w:sz w:val="18"/>
          <w:szCs w:val="18"/>
        </w:rPr>
        <w:t xml:space="preserve"> </w:t>
      </w:r>
      <w:proofErr w:type="spellStart"/>
      <w:r w:rsidR="007822BC" w:rsidRPr="000A457F">
        <w:rPr>
          <w:b w:val="0"/>
          <w:bCs/>
          <w:sz w:val="18"/>
          <w:szCs w:val="18"/>
        </w:rPr>
        <w:t>isosymmetric</w:t>
      </w:r>
      <w:proofErr w:type="spellEnd"/>
      <w:r w:rsidR="007822BC" w:rsidRPr="000A457F">
        <w:rPr>
          <w:b w:val="0"/>
          <w:bCs/>
          <w:sz w:val="18"/>
          <w:szCs w:val="18"/>
        </w:rPr>
        <w:t xml:space="preserve"> </w:t>
      </w:r>
      <w:proofErr w:type="spellStart"/>
      <w:r w:rsidR="007822BC" w:rsidRPr="000A457F">
        <w:rPr>
          <w:b w:val="0"/>
          <w:bCs/>
          <w:sz w:val="18"/>
          <w:szCs w:val="18"/>
        </w:rPr>
        <w:t>distorsive</w:t>
      </w:r>
      <w:proofErr w:type="spellEnd"/>
      <w:r w:rsidR="007C16B8" w:rsidRPr="000A457F">
        <w:rPr>
          <w:b w:val="0"/>
          <w:bCs/>
          <w:sz w:val="18"/>
          <w:szCs w:val="18"/>
        </w:rPr>
        <w:t xml:space="preserve"> phase transitions due to high pressure has been detected</w:t>
      </w:r>
      <w:r w:rsidR="004B5BFD" w:rsidRPr="000A457F">
        <w:rPr>
          <w:b w:val="0"/>
          <w:bCs/>
          <w:sz w:val="18"/>
          <w:szCs w:val="18"/>
        </w:rPr>
        <w:t xml:space="preserve"> by Raman spectroscopy</w:t>
      </w:r>
      <w:r w:rsidR="007C16B8" w:rsidRPr="000A457F">
        <w:rPr>
          <w:b w:val="0"/>
          <w:bCs/>
          <w:sz w:val="18"/>
          <w:szCs w:val="18"/>
        </w:rPr>
        <w:t xml:space="preserve">, </w:t>
      </w:r>
      <w:r w:rsidR="00965F7A">
        <w:rPr>
          <w:b w:val="0"/>
          <w:bCs/>
          <w:sz w:val="18"/>
          <w:szCs w:val="18"/>
        </w:rPr>
        <w:t xml:space="preserve">but </w:t>
      </w:r>
      <w:r w:rsidR="007C16B8" w:rsidRPr="000A457F">
        <w:rPr>
          <w:b w:val="0"/>
          <w:bCs/>
          <w:sz w:val="18"/>
          <w:szCs w:val="18"/>
        </w:rPr>
        <w:t>the effect of these two parameters</w:t>
      </w:r>
      <w:r w:rsidR="00AB7687" w:rsidRPr="000A457F">
        <w:rPr>
          <w:b w:val="0"/>
          <w:bCs/>
          <w:sz w:val="18"/>
          <w:szCs w:val="18"/>
        </w:rPr>
        <w:t xml:space="preserve"> on the crystal structure</w:t>
      </w:r>
      <w:r w:rsidR="007C16B8" w:rsidRPr="000A457F">
        <w:rPr>
          <w:b w:val="0"/>
          <w:bCs/>
          <w:sz w:val="18"/>
          <w:szCs w:val="18"/>
        </w:rPr>
        <w:t xml:space="preserve"> is</w:t>
      </w:r>
      <w:r w:rsidR="00C42964" w:rsidRPr="000A457F">
        <w:rPr>
          <w:b w:val="0"/>
          <w:bCs/>
          <w:sz w:val="18"/>
          <w:szCs w:val="18"/>
        </w:rPr>
        <w:t>,</w:t>
      </w:r>
      <w:r w:rsidR="007C16B8" w:rsidRPr="000A457F">
        <w:rPr>
          <w:b w:val="0"/>
          <w:bCs/>
          <w:sz w:val="18"/>
          <w:szCs w:val="18"/>
        </w:rPr>
        <w:t xml:space="preserve"> </w:t>
      </w:r>
      <w:r w:rsidR="00AB7687" w:rsidRPr="000A457F">
        <w:rPr>
          <w:b w:val="0"/>
          <w:bCs/>
          <w:sz w:val="18"/>
          <w:szCs w:val="18"/>
        </w:rPr>
        <w:t>in general</w:t>
      </w:r>
      <w:r w:rsidR="00C42964" w:rsidRPr="000A457F">
        <w:rPr>
          <w:b w:val="0"/>
          <w:bCs/>
          <w:sz w:val="18"/>
          <w:szCs w:val="18"/>
        </w:rPr>
        <w:t>,</w:t>
      </w:r>
      <w:r w:rsidR="00AB7687" w:rsidRPr="000A457F">
        <w:rPr>
          <w:b w:val="0"/>
          <w:bCs/>
          <w:sz w:val="18"/>
          <w:szCs w:val="18"/>
        </w:rPr>
        <w:t xml:space="preserve"> </w:t>
      </w:r>
      <w:r w:rsidR="007C16B8" w:rsidRPr="000A457F">
        <w:rPr>
          <w:b w:val="0"/>
          <w:bCs/>
          <w:sz w:val="18"/>
          <w:szCs w:val="18"/>
        </w:rPr>
        <w:t xml:space="preserve">not so </w:t>
      </w:r>
      <w:r w:rsidR="00FE0B89" w:rsidRPr="000A457F">
        <w:rPr>
          <w:b w:val="0"/>
          <w:bCs/>
          <w:sz w:val="18"/>
          <w:szCs w:val="18"/>
        </w:rPr>
        <w:t>strong</w:t>
      </w:r>
      <w:r w:rsidR="007C16B8" w:rsidRPr="000A457F">
        <w:rPr>
          <w:b w:val="0"/>
          <w:bCs/>
          <w:sz w:val="18"/>
          <w:szCs w:val="18"/>
        </w:rPr>
        <w:t>, probably due to the high steric hindrance.</w:t>
      </w:r>
      <w:r w:rsidR="007822BC" w:rsidRPr="000A457F">
        <w:rPr>
          <w:b w:val="0"/>
          <w:bCs/>
          <w:sz w:val="18"/>
          <w:szCs w:val="18"/>
        </w:rPr>
        <w:t xml:space="preserve"> </w:t>
      </w:r>
      <w:proofErr w:type="gramStart"/>
      <w:r w:rsidR="00FE0B89" w:rsidRPr="000A457F">
        <w:rPr>
          <w:b w:val="0"/>
          <w:bCs/>
          <w:sz w:val="18"/>
          <w:szCs w:val="18"/>
        </w:rPr>
        <w:t>In particular</w:t>
      </w:r>
      <w:r w:rsidR="007822BC" w:rsidRPr="000A457F">
        <w:rPr>
          <w:b w:val="0"/>
          <w:bCs/>
          <w:sz w:val="18"/>
          <w:szCs w:val="18"/>
        </w:rPr>
        <w:t xml:space="preserve">, </w:t>
      </w:r>
      <w:proofErr w:type="spellStart"/>
      <w:r w:rsidR="007822BC" w:rsidRPr="000A457F">
        <w:rPr>
          <w:b w:val="0"/>
          <w:bCs/>
          <w:sz w:val="18"/>
          <w:szCs w:val="18"/>
        </w:rPr>
        <w:t>aurophilic</w:t>
      </w:r>
      <w:proofErr w:type="spellEnd"/>
      <w:proofErr w:type="gramEnd"/>
      <w:r w:rsidR="007822BC" w:rsidRPr="000A457F">
        <w:rPr>
          <w:b w:val="0"/>
          <w:bCs/>
          <w:sz w:val="18"/>
          <w:szCs w:val="18"/>
        </w:rPr>
        <w:t xml:space="preserve"> interactions are not </w:t>
      </w:r>
      <w:r w:rsidR="00191F0F" w:rsidRPr="000A457F">
        <w:rPr>
          <w:b w:val="0"/>
          <w:bCs/>
          <w:sz w:val="18"/>
          <w:szCs w:val="18"/>
        </w:rPr>
        <w:t>necessarily</w:t>
      </w:r>
      <w:r w:rsidR="007822BC" w:rsidRPr="000A457F">
        <w:rPr>
          <w:b w:val="0"/>
          <w:bCs/>
          <w:sz w:val="18"/>
          <w:szCs w:val="18"/>
        </w:rPr>
        <w:t xml:space="preserve"> involved in the main movements in </w:t>
      </w:r>
      <w:r w:rsidR="007822BC" w:rsidRPr="000A457F">
        <w:rPr>
          <w:b w:val="0"/>
          <w:bCs/>
          <w:sz w:val="18"/>
          <w:szCs w:val="18"/>
        </w:rPr>
        <w:lastRenderedPageBreak/>
        <w:t xml:space="preserve">the crystal structure, </w:t>
      </w:r>
      <w:r w:rsidR="004809F6" w:rsidRPr="000A457F">
        <w:rPr>
          <w:b w:val="0"/>
          <w:bCs/>
          <w:sz w:val="18"/>
          <w:szCs w:val="18"/>
        </w:rPr>
        <w:t xml:space="preserve">while some distortion around copper </w:t>
      </w:r>
      <w:r w:rsidR="00ED1FB4" w:rsidRPr="000A457F">
        <w:rPr>
          <w:b w:val="0"/>
          <w:bCs/>
          <w:sz w:val="18"/>
          <w:szCs w:val="18"/>
        </w:rPr>
        <w:t xml:space="preserve">centres </w:t>
      </w:r>
      <w:r w:rsidR="004809F6" w:rsidRPr="000A457F">
        <w:rPr>
          <w:b w:val="0"/>
          <w:bCs/>
          <w:sz w:val="18"/>
          <w:szCs w:val="18"/>
        </w:rPr>
        <w:t>can be preferred.</w:t>
      </w:r>
      <w:r w:rsidR="007C16B8" w:rsidRPr="000A457F">
        <w:rPr>
          <w:b w:val="0"/>
          <w:bCs/>
          <w:sz w:val="18"/>
          <w:szCs w:val="18"/>
        </w:rPr>
        <w:t xml:space="preserve"> However, more studies </w:t>
      </w:r>
      <w:r w:rsidR="00C42964" w:rsidRPr="000A457F">
        <w:rPr>
          <w:b w:val="0"/>
          <w:bCs/>
          <w:sz w:val="18"/>
          <w:szCs w:val="18"/>
        </w:rPr>
        <w:t>must</w:t>
      </w:r>
      <w:r w:rsidR="007C16B8" w:rsidRPr="000A457F">
        <w:rPr>
          <w:b w:val="0"/>
          <w:bCs/>
          <w:sz w:val="18"/>
          <w:szCs w:val="18"/>
        </w:rPr>
        <w:t xml:space="preserve"> be done to unravel the possible transformations of these materials </w:t>
      </w:r>
      <w:r w:rsidR="004809F6" w:rsidRPr="000A457F">
        <w:rPr>
          <w:b w:val="0"/>
          <w:bCs/>
          <w:sz w:val="18"/>
          <w:szCs w:val="18"/>
        </w:rPr>
        <w:t xml:space="preserve">with high pressure and variable temperature </w:t>
      </w:r>
      <w:r w:rsidR="007C16B8" w:rsidRPr="000A457F">
        <w:rPr>
          <w:b w:val="0"/>
          <w:bCs/>
          <w:sz w:val="18"/>
          <w:szCs w:val="18"/>
        </w:rPr>
        <w:t xml:space="preserve">and, possibly, to systematically obtain abnormal phenomena </w:t>
      </w:r>
      <w:r w:rsidR="00C42964" w:rsidRPr="000A457F">
        <w:rPr>
          <w:b w:val="0"/>
          <w:bCs/>
          <w:sz w:val="18"/>
          <w:szCs w:val="18"/>
        </w:rPr>
        <w:t>such as</w:t>
      </w:r>
      <w:r w:rsidR="007C16B8" w:rsidRPr="000A457F">
        <w:rPr>
          <w:b w:val="0"/>
          <w:bCs/>
          <w:sz w:val="18"/>
          <w:szCs w:val="18"/>
        </w:rPr>
        <w:t xml:space="preserve"> giant negative linear compressibility.</w:t>
      </w:r>
    </w:p>
    <w:p w14:paraId="3D61C561" w14:textId="01368248" w:rsidR="00C9557D" w:rsidRPr="000A457F" w:rsidRDefault="00C9557D" w:rsidP="00C9557D">
      <w:pPr>
        <w:pStyle w:val="RSCB04AHeadingSection"/>
      </w:pPr>
      <w:r w:rsidRPr="000A457F">
        <w:t>Conflict</w:t>
      </w:r>
      <w:r w:rsidR="00F05C18" w:rsidRPr="000A457F">
        <w:t>s</w:t>
      </w:r>
      <w:r w:rsidRPr="000A457F">
        <w:t xml:space="preserve"> of interest</w:t>
      </w:r>
    </w:p>
    <w:p w14:paraId="6ADDE4A4" w14:textId="5CE6D8EA" w:rsidR="00A05364" w:rsidRPr="000A457F" w:rsidRDefault="00A05364" w:rsidP="00A05364">
      <w:pPr>
        <w:rPr>
          <w:rFonts w:cs="Times New Roman"/>
          <w:w w:val="108"/>
          <w:sz w:val="18"/>
          <w:szCs w:val="18"/>
        </w:rPr>
      </w:pPr>
      <w:r w:rsidRPr="000A457F">
        <w:rPr>
          <w:rFonts w:cs="Times New Roman"/>
          <w:w w:val="108"/>
          <w:sz w:val="18"/>
          <w:szCs w:val="18"/>
        </w:rPr>
        <w:t xml:space="preserve"> There are no conflicts to declare</w:t>
      </w:r>
      <w:r w:rsidR="006B5DFC" w:rsidRPr="000A457F">
        <w:rPr>
          <w:rFonts w:cs="Times New Roman"/>
          <w:w w:val="108"/>
          <w:sz w:val="18"/>
          <w:szCs w:val="18"/>
        </w:rPr>
        <w:t>.</w:t>
      </w:r>
    </w:p>
    <w:p w14:paraId="5B4698C9" w14:textId="19CE9080" w:rsidR="00A84E9C" w:rsidRDefault="000434BB" w:rsidP="00EF6BD4">
      <w:pPr>
        <w:pStyle w:val="RSCB04AHeadingSection"/>
      </w:pPr>
      <w:r w:rsidRPr="000A457F">
        <w:t>R</w:t>
      </w:r>
      <w:r w:rsidR="00E61949" w:rsidRPr="000A457F">
        <w:t>eferences</w:t>
      </w:r>
    </w:p>
    <w:p w14:paraId="248A3DBE" w14:textId="77777777" w:rsidR="003F4CFC" w:rsidRPr="000A457F" w:rsidRDefault="003F4CFC" w:rsidP="00EF6BD4">
      <w:pPr>
        <w:pStyle w:val="RSCB04AHeadingSection"/>
      </w:pPr>
    </w:p>
    <w:p w14:paraId="2F843052" w14:textId="77777777" w:rsidR="00A84E9C" w:rsidRPr="000A457F" w:rsidRDefault="00A84E9C" w:rsidP="00A84E9C">
      <w:pPr>
        <w:pStyle w:val="EndNoteBibliography"/>
        <w:spacing w:after="0"/>
        <w:ind w:left="720" w:hanging="720"/>
        <w:rPr>
          <w:lang w:val="en-GB"/>
        </w:rPr>
      </w:pPr>
      <w:r w:rsidRPr="000A457F">
        <w:rPr>
          <w:lang w:val="en-GB"/>
        </w:rPr>
        <w:fldChar w:fldCharType="begin"/>
      </w:r>
      <w:r w:rsidRPr="000A457F">
        <w:rPr>
          <w:lang w:val="en-GB"/>
        </w:rPr>
        <w:instrText xml:space="preserve"> ADDIN EN.REFLIST </w:instrText>
      </w:r>
      <w:r w:rsidRPr="000A457F">
        <w:rPr>
          <w:lang w:val="en-GB"/>
        </w:rPr>
        <w:fldChar w:fldCharType="separate"/>
      </w:r>
      <w:r w:rsidRPr="000A457F">
        <w:rPr>
          <w:lang w:val="en-GB"/>
        </w:rPr>
        <w:t>1.</w:t>
      </w:r>
      <w:r w:rsidRPr="000A457F">
        <w:rPr>
          <w:lang w:val="en-GB"/>
        </w:rPr>
        <w:tab/>
        <w:t xml:space="preserve">J. Gil-Rubio and J. Vicente, </w:t>
      </w:r>
      <w:r w:rsidRPr="000A457F">
        <w:rPr>
          <w:i/>
          <w:lang w:val="en-GB"/>
        </w:rPr>
        <w:t>Chemistry – A European Journal</w:t>
      </w:r>
      <w:r w:rsidRPr="000A457F">
        <w:rPr>
          <w:lang w:val="en-GB"/>
        </w:rPr>
        <w:t xml:space="preserve">, 2018, </w:t>
      </w:r>
      <w:r w:rsidRPr="000A457F">
        <w:rPr>
          <w:b/>
          <w:lang w:val="en-GB"/>
        </w:rPr>
        <w:t>24</w:t>
      </w:r>
      <w:r w:rsidRPr="000A457F">
        <w:rPr>
          <w:lang w:val="en-GB"/>
        </w:rPr>
        <w:t>, 32-46.</w:t>
      </w:r>
    </w:p>
    <w:p w14:paraId="62B86FEB" w14:textId="77777777" w:rsidR="00A84E9C" w:rsidRPr="000A457F" w:rsidRDefault="00A84E9C" w:rsidP="00A84E9C">
      <w:pPr>
        <w:pStyle w:val="EndNoteBibliography"/>
        <w:spacing w:after="0"/>
        <w:ind w:left="720" w:hanging="720"/>
        <w:rPr>
          <w:lang w:val="en-GB"/>
        </w:rPr>
      </w:pPr>
      <w:r w:rsidRPr="000A457F">
        <w:rPr>
          <w:lang w:val="en-GB"/>
        </w:rPr>
        <w:t>2.</w:t>
      </w:r>
      <w:r w:rsidRPr="000A457F">
        <w:rPr>
          <w:lang w:val="en-GB"/>
        </w:rPr>
        <w:tab/>
        <w:t xml:space="preserve">E. V. Alexandrov, A. V. Virovets, V. A. Blatov and E. V. Peresypkina, </w:t>
      </w:r>
      <w:r w:rsidRPr="000A457F">
        <w:rPr>
          <w:i/>
          <w:lang w:val="en-GB"/>
        </w:rPr>
        <w:t>Chem. Rev.</w:t>
      </w:r>
      <w:r w:rsidRPr="000A457F">
        <w:rPr>
          <w:lang w:val="en-GB"/>
        </w:rPr>
        <w:t xml:space="preserve">, 2015, </w:t>
      </w:r>
      <w:r w:rsidRPr="000A457F">
        <w:rPr>
          <w:b/>
          <w:lang w:val="en-GB"/>
        </w:rPr>
        <w:t>115</w:t>
      </w:r>
      <w:r w:rsidRPr="000A457F">
        <w:rPr>
          <w:lang w:val="en-GB"/>
        </w:rPr>
        <w:t>, 12286-12319.</w:t>
      </w:r>
    </w:p>
    <w:p w14:paraId="38695EFA" w14:textId="77777777" w:rsidR="00A84E9C" w:rsidRPr="000A457F" w:rsidRDefault="00A84E9C" w:rsidP="00A84E9C">
      <w:pPr>
        <w:pStyle w:val="EndNoteBibliography"/>
        <w:spacing w:after="0"/>
        <w:ind w:left="720" w:hanging="720"/>
        <w:rPr>
          <w:lang w:val="en-GB"/>
        </w:rPr>
      </w:pPr>
      <w:r w:rsidRPr="000A457F">
        <w:rPr>
          <w:lang w:val="en-GB"/>
        </w:rPr>
        <w:t>3.</w:t>
      </w:r>
      <w:r w:rsidRPr="000A457F">
        <w:rPr>
          <w:lang w:val="en-GB"/>
        </w:rPr>
        <w:tab/>
        <w:t xml:space="preserve">M. J. Katz, K. Sakai and D. B. Leznoff, </w:t>
      </w:r>
      <w:r w:rsidRPr="000A457F">
        <w:rPr>
          <w:i/>
          <w:lang w:val="en-GB"/>
        </w:rPr>
        <w:t>Chem. Soc. Rev.</w:t>
      </w:r>
      <w:r w:rsidRPr="000A457F">
        <w:rPr>
          <w:lang w:val="en-GB"/>
        </w:rPr>
        <w:t xml:space="preserve">, 2008, </w:t>
      </w:r>
      <w:r w:rsidRPr="000A457F">
        <w:rPr>
          <w:b/>
          <w:lang w:val="en-GB"/>
        </w:rPr>
        <w:t>37</w:t>
      </w:r>
      <w:r w:rsidRPr="000A457F">
        <w:rPr>
          <w:lang w:val="en-GB"/>
        </w:rPr>
        <w:t>, 1884-1895.</w:t>
      </w:r>
    </w:p>
    <w:p w14:paraId="2C84D686" w14:textId="77777777" w:rsidR="00A84E9C" w:rsidRPr="000A457F" w:rsidRDefault="00A84E9C" w:rsidP="00A84E9C">
      <w:pPr>
        <w:pStyle w:val="EndNoteBibliography"/>
        <w:spacing w:after="0"/>
        <w:ind w:left="720" w:hanging="720"/>
        <w:rPr>
          <w:lang w:val="en-GB"/>
        </w:rPr>
      </w:pPr>
      <w:r w:rsidRPr="000A457F">
        <w:rPr>
          <w:lang w:val="en-GB"/>
        </w:rPr>
        <w:t>4.</w:t>
      </w:r>
      <w:r w:rsidRPr="000A457F">
        <w:rPr>
          <w:lang w:val="en-GB"/>
        </w:rPr>
        <w:tab/>
        <w:t xml:space="preserve">A. Canumalla, C. F. Shaw and F. E. Wagner, </w:t>
      </w:r>
      <w:r w:rsidRPr="000A457F">
        <w:rPr>
          <w:i/>
          <w:lang w:val="en-GB"/>
        </w:rPr>
        <w:t>Inorganic Chemistry</w:t>
      </w:r>
      <w:r w:rsidRPr="000A457F">
        <w:rPr>
          <w:lang w:val="en-GB"/>
        </w:rPr>
        <w:t xml:space="preserve">, 1999, </w:t>
      </w:r>
      <w:r w:rsidRPr="000A457F">
        <w:rPr>
          <w:b/>
          <w:lang w:val="en-GB"/>
        </w:rPr>
        <w:t>38</w:t>
      </w:r>
      <w:r w:rsidRPr="000A457F">
        <w:rPr>
          <w:lang w:val="en-GB"/>
        </w:rPr>
        <w:t>, 3268-3269.</w:t>
      </w:r>
    </w:p>
    <w:p w14:paraId="0739F893" w14:textId="77777777" w:rsidR="00A84E9C" w:rsidRPr="000A457F" w:rsidRDefault="00A84E9C" w:rsidP="00A84E9C">
      <w:pPr>
        <w:pStyle w:val="EndNoteBibliography"/>
        <w:spacing w:after="0"/>
        <w:ind w:left="720" w:hanging="720"/>
        <w:rPr>
          <w:lang w:val="en-GB"/>
        </w:rPr>
      </w:pPr>
      <w:r w:rsidRPr="000A457F">
        <w:rPr>
          <w:lang w:val="en-GB"/>
        </w:rPr>
        <w:t>5.</w:t>
      </w:r>
      <w:r w:rsidRPr="000A457F">
        <w:rPr>
          <w:lang w:val="en-GB"/>
        </w:rPr>
        <w:tab/>
        <w:t xml:space="preserve">R. D. Hancock, N. P. Finkelstein and A. Evers, </w:t>
      </w:r>
      <w:r w:rsidRPr="000A457F">
        <w:rPr>
          <w:i/>
          <w:lang w:val="en-GB"/>
        </w:rPr>
        <w:t>Journal of Inorganic and Nuclear Chemistry</w:t>
      </w:r>
      <w:r w:rsidRPr="000A457F">
        <w:rPr>
          <w:lang w:val="en-GB"/>
        </w:rPr>
        <w:t xml:space="preserve">, 1972, </w:t>
      </w:r>
      <w:r w:rsidRPr="000A457F">
        <w:rPr>
          <w:b/>
          <w:lang w:val="en-GB"/>
        </w:rPr>
        <w:t>34</w:t>
      </w:r>
      <w:r w:rsidRPr="000A457F">
        <w:rPr>
          <w:lang w:val="en-GB"/>
        </w:rPr>
        <w:t>, 3747-3751.</w:t>
      </w:r>
    </w:p>
    <w:p w14:paraId="7EDD279E" w14:textId="77777777" w:rsidR="00A84E9C" w:rsidRPr="000A457F" w:rsidRDefault="00A84E9C" w:rsidP="00A84E9C">
      <w:pPr>
        <w:pStyle w:val="EndNoteBibliography"/>
        <w:spacing w:after="0"/>
        <w:ind w:left="720" w:hanging="720"/>
        <w:rPr>
          <w:lang w:val="en-GB"/>
        </w:rPr>
      </w:pPr>
      <w:r w:rsidRPr="000A457F">
        <w:rPr>
          <w:lang w:val="en-GB"/>
        </w:rPr>
        <w:t>6.</w:t>
      </w:r>
      <w:r w:rsidRPr="000A457F">
        <w:rPr>
          <w:lang w:val="en-GB"/>
        </w:rPr>
        <w:tab/>
        <w:t xml:space="preserve">X.-B. Wang, Y.-L. Wang, J. Yang, X.-P. Xing, J. Li and L.-S. Wang, </w:t>
      </w:r>
      <w:r w:rsidRPr="000A457F">
        <w:rPr>
          <w:i/>
          <w:lang w:val="en-GB"/>
        </w:rPr>
        <w:t>J. Am. Chem. Soc.</w:t>
      </w:r>
      <w:r w:rsidRPr="000A457F">
        <w:rPr>
          <w:lang w:val="en-GB"/>
        </w:rPr>
        <w:t xml:space="preserve">, 2009, </w:t>
      </w:r>
      <w:r w:rsidRPr="000A457F">
        <w:rPr>
          <w:b/>
          <w:lang w:val="en-GB"/>
        </w:rPr>
        <w:t>131</w:t>
      </w:r>
      <w:r w:rsidRPr="000A457F">
        <w:rPr>
          <w:lang w:val="en-GB"/>
        </w:rPr>
        <w:t>, 16368-16370.</w:t>
      </w:r>
    </w:p>
    <w:p w14:paraId="6595E69E" w14:textId="77777777" w:rsidR="00A84E9C" w:rsidRPr="000A457F" w:rsidRDefault="00A84E9C" w:rsidP="00A84E9C">
      <w:pPr>
        <w:pStyle w:val="EndNoteBibliography"/>
        <w:spacing w:after="0"/>
        <w:ind w:left="720" w:hanging="720"/>
        <w:rPr>
          <w:lang w:val="en-GB"/>
        </w:rPr>
      </w:pPr>
      <w:r w:rsidRPr="000A457F">
        <w:rPr>
          <w:lang w:val="en-GB"/>
        </w:rPr>
        <w:t>7.</w:t>
      </w:r>
      <w:r w:rsidRPr="000A457F">
        <w:rPr>
          <w:lang w:val="en-GB"/>
        </w:rPr>
        <w:tab/>
        <w:t xml:space="preserve">M. Bardají and A. Laguna, </w:t>
      </w:r>
      <w:r w:rsidRPr="000A457F">
        <w:rPr>
          <w:i/>
          <w:lang w:val="en-GB"/>
        </w:rPr>
        <w:t>Journal of Chemical Education</w:t>
      </w:r>
      <w:r w:rsidRPr="000A457F">
        <w:rPr>
          <w:lang w:val="en-GB"/>
        </w:rPr>
        <w:t xml:space="preserve">, 1999, </w:t>
      </w:r>
      <w:r w:rsidRPr="000A457F">
        <w:rPr>
          <w:b/>
          <w:lang w:val="en-GB"/>
        </w:rPr>
        <w:t>76</w:t>
      </w:r>
      <w:r w:rsidRPr="000A457F">
        <w:rPr>
          <w:lang w:val="en-GB"/>
        </w:rPr>
        <w:t>, 201.</w:t>
      </w:r>
    </w:p>
    <w:p w14:paraId="6B99AEAF" w14:textId="77777777" w:rsidR="00A84E9C" w:rsidRPr="000A457F" w:rsidRDefault="00A84E9C" w:rsidP="00A84E9C">
      <w:pPr>
        <w:pStyle w:val="EndNoteBibliography"/>
        <w:spacing w:after="0"/>
        <w:ind w:left="720" w:hanging="720"/>
        <w:rPr>
          <w:lang w:val="en-GB"/>
        </w:rPr>
      </w:pPr>
      <w:r w:rsidRPr="000A457F">
        <w:rPr>
          <w:lang w:val="en-GB"/>
        </w:rPr>
        <w:t>8.</w:t>
      </w:r>
      <w:r w:rsidRPr="000A457F">
        <w:rPr>
          <w:lang w:val="en-GB"/>
        </w:rPr>
        <w:tab/>
        <w:t xml:space="preserve">H. Schmidbaur and A. Schier, </w:t>
      </w:r>
      <w:r w:rsidRPr="000A457F">
        <w:rPr>
          <w:i/>
          <w:lang w:val="en-GB"/>
        </w:rPr>
        <w:t>Chem. Soc. Rev.</w:t>
      </w:r>
      <w:r w:rsidRPr="000A457F">
        <w:rPr>
          <w:lang w:val="en-GB"/>
        </w:rPr>
        <w:t xml:space="preserve">, 2012, </w:t>
      </w:r>
      <w:r w:rsidRPr="000A457F">
        <w:rPr>
          <w:b/>
          <w:lang w:val="en-GB"/>
        </w:rPr>
        <w:t>41</w:t>
      </w:r>
      <w:r w:rsidRPr="000A457F">
        <w:rPr>
          <w:lang w:val="en-GB"/>
        </w:rPr>
        <w:t>, 370-412.</w:t>
      </w:r>
    </w:p>
    <w:p w14:paraId="4FF330BF" w14:textId="77777777" w:rsidR="00A84E9C" w:rsidRPr="000A457F" w:rsidRDefault="00A84E9C" w:rsidP="00A84E9C">
      <w:pPr>
        <w:pStyle w:val="EndNoteBibliography"/>
        <w:spacing w:after="0"/>
        <w:ind w:left="720" w:hanging="720"/>
        <w:rPr>
          <w:lang w:val="en-GB"/>
        </w:rPr>
      </w:pPr>
      <w:r w:rsidRPr="000A457F">
        <w:rPr>
          <w:lang w:val="en-GB"/>
        </w:rPr>
        <w:t>9.</w:t>
      </w:r>
      <w:r w:rsidRPr="000A457F">
        <w:rPr>
          <w:lang w:val="en-GB"/>
        </w:rPr>
        <w:tab/>
        <w:t xml:space="preserve">H. Schmidbaur and A. Schier, </w:t>
      </w:r>
      <w:r w:rsidRPr="000A457F">
        <w:rPr>
          <w:i/>
          <w:lang w:val="en-GB"/>
        </w:rPr>
        <w:t>Chem. Soc. Rev.</w:t>
      </w:r>
      <w:r w:rsidRPr="000A457F">
        <w:rPr>
          <w:lang w:val="en-GB"/>
        </w:rPr>
        <w:t xml:space="preserve">, 2008, </w:t>
      </w:r>
      <w:r w:rsidRPr="000A457F">
        <w:rPr>
          <w:b/>
          <w:lang w:val="en-GB"/>
        </w:rPr>
        <w:t>37</w:t>
      </w:r>
      <w:r w:rsidRPr="000A457F">
        <w:rPr>
          <w:lang w:val="en-GB"/>
        </w:rPr>
        <w:t>, 1931-1951.</w:t>
      </w:r>
    </w:p>
    <w:p w14:paraId="43CA1138" w14:textId="77777777" w:rsidR="00A84E9C" w:rsidRPr="000A457F" w:rsidRDefault="00A84E9C" w:rsidP="00A84E9C">
      <w:pPr>
        <w:pStyle w:val="EndNoteBibliography"/>
        <w:spacing w:after="0"/>
        <w:ind w:left="720" w:hanging="720"/>
        <w:rPr>
          <w:lang w:val="en-GB"/>
        </w:rPr>
      </w:pPr>
      <w:r w:rsidRPr="000A457F">
        <w:rPr>
          <w:lang w:val="en-GB"/>
        </w:rPr>
        <w:t>10.</w:t>
      </w:r>
      <w:r w:rsidRPr="000A457F">
        <w:rPr>
          <w:lang w:val="en-GB"/>
        </w:rPr>
        <w:tab/>
        <w:t xml:space="preserve">H. Schmidbaur, </w:t>
      </w:r>
      <w:r w:rsidRPr="000A457F">
        <w:rPr>
          <w:i/>
          <w:lang w:val="en-GB"/>
        </w:rPr>
        <w:t>Gold Bulletin</w:t>
      </w:r>
      <w:r w:rsidRPr="000A457F">
        <w:rPr>
          <w:lang w:val="en-GB"/>
        </w:rPr>
        <w:t xml:space="preserve">, 2000, </w:t>
      </w:r>
      <w:r w:rsidRPr="000A457F">
        <w:rPr>
          <w:b/>
          <w:lang w:val="en-GB"/>
        </w:rPr>
        <w:t>33</w:t>
      </w:r>
      <w:r w:rsidRPr="000A457F">
        <w:rPr>
          <w:lang w:val="en-GB"/>
        </w:rPr>
        <w:t>, 3-10.</w:t>
      </w:r>
    </w:p>
    <w:p w14:paraId="2FB26191" w14:textId="77777777" w:rsidR="00A84E9C" w:rsidRPr="000A457F" w:rsidRDefault="00A84E9C" w:rsidP="00A84E9C">
      <w:pPr>
        <w:pStyle w:val="EndNoteBibliography"/>
        <w:spacing w:after="0"/>
        <w:ind w:left="720" w:hanging="720"/>
        <w:rPr>
          <w:lang w:val="en-GB"/>
        </w:rPr>
      </w:pPr>
      <w:r w:rsidRPr="000A457F">
        <w:rPr>
          <w:lang w:val="en-GB"/>
        </w:rPr>
        <w:t>11.</w:t>
      </w:r>
      <w:r w:rsidRPr="000A457F">
        <w:rPr>
          <w:lang w:val="en-GB"/>
        </w:rPr>
        <w:tab/>
        <w:t xml:space="preserve">J. A. Hill, A. L. Thompson and A. L. Goodwin, </w:t>
      </w:r>
      <w:r w:rsidRPr="000A457F">
        <w:rPr>
          <w:i/>
          <w:lang w:val="en-GB"/>
        </w:rPr>
        <w:t>J. Am. Chem. Soc.</w:t>
      </w:r>
      <w:r w:rsidRPr="000A457F">
        <w:rPr>
          <w:lang w:val="en-GB"/>
        </w:rPr>
        <w:t xml:space="preserve">, 2016, </w:t>
      </w:r>
      <w:r w:rsidRPr="000A457F">
        <w:rPr>
          <w:b/>
          <w:lang w:val="en-GB"/>
        </w:rPr>
        <w:t>138</w:t>
      </w:r>
      <w:r w:rsidRPr="000A457F">
        <w:rPr>
          <w:lang w:val="en-GB"/>
        </w:rPr>
        <w:t>, 5886-5896.</w:t>
      </w:r>
    </w:p>
    <w:p w14:paraId="1858DD78" w14:textId="77777777" w:rsidR="00A84E9C" w:rsidRPr="000A457F" w:rsidRDefault="00A84E9C" w:rsidP="00A84E9C">
      <w:pPr>
        <w:pStyle w:val="EndNoteBibliography"/>
        <w:spacing w:after="0"/>
        <w:ind w:left="720" w:hanging="720"/>
        <w:rPr>
          <w:lang w:val="en-GB"/>
        </w:rPr>
      </w:pPr>
      <w:r w:rsidRPr="000A457F">
        <w:rPr>
          <w:lang w:val="en-GB"/>
        </w:rPr>
        <w:t>12.</w:t>
      </w:r>
      <w:r w:rsidRPr="000A457F">
        <w:rPr>
          <w:lang w:val="en-GB"/>
        </w:rPr>
        <w:tab/>
        <w:t xml:space="preserve">J. A. Hill, C. A. Murray, C. C. Tang, P. M. M. Thygesen, A. L. Thompson and A. L. Goodwin, </w:t>
      </w:r>
      <w:r w:rsidRPr="000A457F">
        <w:rPr>
          <w:i/>
          <w:lang w:val="en-GB"/>
        </w:rPr>
        <w:t>Chemical Communications</w:t>
      </w:r>
      <w:r w:rsidRPr="000A457F">
        <w:rPr>
          <w:lang w:val="en-GB"/>
        </w:rPr>
        <w:t xml:space="preserve">, 2019, </w:t>
      </w:r>
      <w:r w:rsidRPr="000A457F">
        <w:rPr>
          <w:b/>
          <w:lang w:val="en-GB"/>
        </w:rPr>
        <w:t>55</w:t>
      </w:r>
      <w:r w:rsidRPr="000A457F">
        <w:rPr>
          <w:lang w:val="en-GB"/>
        </w:rPr>
        <w:t>, 5439-5442.</w:t>
      </w:r>
    </w:p>
    <w:p w14:paraId="1E03E8E3" w14:textId="77777777" w:rsidR="00A84E9C" w:rsidRPr="00241051" w:rsidRDefault="00A84E9C" w:rsidP="00A84E9C">
      <w:pPr>
        <w:pStyle w:val="EndNoteBibliography"/>
        <w:spacing w:after="0"/>
        <w:ind w:left="720" w:hanging="720"/>
        <w:rPr>
          <w:lang w:val="it-IT"/>
        </w:rPr>
      </w:pPr>
      <w:r w:rsidRPr="00241051">
        <w:rPr>
          <w:lang w:val="it-IT"/>
        </w:rPr>
        <w:t>13.</w:t>
      </w:r>
      <w:r w:rsidRPr="00241051">
        <w:rPr>
          <w:lang w:val="it-IT"/>
        </w:rPr>
        <w:tab/>
        <w:t xml:space="preserve">J. Suárez-Varela, H. Sakiyama, J. Cano and E. Colacio, </w:t>
      </w:r>
      <w:r w:rsidRPr="00241051">
        <w:rPr>
          <w:i/>
          <w:lang w:val="it-IT"/>
        </w:rPr>
        <w:t>Dalton Trans.</w:t>
      </w:r>
      <w:r w:rsidRPr="00241051">
        <w:rPr>
          <w:lang w:val="it-IT"/>
        </w:rPr>
        <w:t>, 2007, DOI: 10.1039/B611684A, 249-256.</w:t>
      </w:r>
    </w:p>
    <w:p w14:paraId="310FA13C" w14:textId="77777777" w:rsidR="00A84E9C" w:rsidRPr="000A457F" w:rsidRDefault="00A84E9C" w:rsidP="00A84E9C">
      <w:pPr>
        <w:pStyle w:val="EndNoteBibliography"/>
        <w:spacing w:after="0"/>
        <w:ind w:left="720" w:hanging="720"/>
        <w:rPr>
          <w:lang w:val="en-GB"/>
        </w:rPr>
      </w:pPr>
      <w:r w:rsidRPr="000A457F">
        <w:rPr>
          <w:lang w:val="en-GB"/>
        </w:rPr>
        <w:t>14.</w:t>
      </w:r>
      <w:r w:rsidRPr="000A457F">
        <w:rPr>
          <w:lang w:val="en-GB"/>
        </w:rPr>
        <w:tab/>
        <w:t xml:space="preserve">A. B. Cairns, J. Catafesta, C. Levelut, J. Rouquette, A. van der Lee, L. Peters, A. L. Thompson, V. Dmitriev, J. Haines and A. L. Goodwin, </w:t>
      </w:r>
      <w:r w:rsidRPr="000A457F">
        <w:rPr>
          <w:i/>
          <w:lang w:val="en-GB"/>
        </w:rPr>
        <w:t>Nat. Mater.</w:t>
      </w:r>
      <w:r w:rsidRPr="000A457F">
        <w:rPr>
          <w:lang w:val="en-GB"/>
        </w:rPr>
        <w:t xml:space="preserve">, 2013, </w:t>
      </w:r>
      <w:r w:rsidRPr="000A457F">
        <w:rPr>
          <w:b/>
          <w:lang w:val="en-GB"/>
        </w:rPr>
        <w:t>12</w:t>
      </w:r>
      <w:r w:rsidRPr="000A457F">
        <w:rPr>
          <w:lang w:val="en-GB"/>
        </w:rPr>
        <w:t>, 212-216.</w:t>
      </w:r>
    </w:p>
    <w:p w14:paraId="59F932BC" w14:textId="77777777" w:rsidR="00A84E9C" w:rsidRPr="000A457F" w:rsidRDefault="00A84E9C" w:rsidP="00A84E9C">
      <w:pPr>
        <w:pStyle w:val="EndNoteBibliography"/>
        <w:spacing w:after="0"/>
        <w:ind w:left="720" w:hanging="720"/>
        <w:rPr>
          <w:lang w:val="en-GB"/>
        </w:rPr>
      </w:pPr>
      <w:r w:rsidRPr="000A457F">
        <w:rPr>
          <w:lang w:val="en-GB"/>
        </w:rPr>
        <w:t>15.</w:t>
      </w:r>
      <w:r w:rsidRPr="000A457F">
        <w:rPr>
          <w:lang w:val="en-GB"/>
        </w:rPr>
        <w:tab/>
        <w:t xml:space="preserve">E. J. Fernandez, A. Laguna and J. M. Lopez-De-Luzuriaga, </w:t>
      </w:r>
      <w:r w:rsidRPr="000A457F">
        <w:rPr>
          <w:i/>
          <w:lang w:val="en-GB"/>
        </w:rPr>
        <w:t>Dalton Trans.</w:t>
      </w:r>
      <w:r w:rsidRPr="000A457F">
        <w:rPr>
          <w:lang w:val="en-GB"/>
        </w:rPr>
        <w:t>, 2007, DOI: 10.1039/b702838p, 1969-1981.</w:t>
      </w:r>
    </w:p>
    <w:p w14:paraId="5408B63E" w14:textId="77777777" w:rsidR="00A84E9C" w:rsidRPr="000A457F" w:rsidRDefault="00A84E9C" w:rsidP="00A84E9C">
      <w:pPr>
        <w:pStyle w:val="EndNoteBibliography"/>
        <w:spacing w:after="0"/>
        <w:ind w:left="720" w:hanging="720"/>
        <w:rPr>
          <w:lang w:val="en-GB"/>
        </w:rPr>
      </w:pPr>
      <w:r w:rsidRPr="000A457F">
        <w:rPr>
          <w:lang w:val="en-GB"/>
        </w:rPr>
        <w:t>16.</w:t>
      </w:r>
      <w:r w:rsidRPr="000A457F">
        <w:rPr>
          <w:lang w:val="en-GB"/>
        </w:rPr>
        <w:tab/>
        <w:t xml:space="preserve">G. L. Cui, X. Y. Cao, W. H. Fang, M. Dolg and W. Thiel, </w:t>
      </w:r>
      <w:r w:rsidRPr="000A457F">
        <w:rPr>
          <w:i/>
          <w:lang w:val="en-GB"/>
        </w:rPr>
        <w:t>Angew. Chem.-Int. Edit.</w:t>
      </w:r>
      <w:r w:rsidRPr="000A457F">
        <w:rPr>
          <w:lang w:val="en-GB"/>
        </w:rPr>
        <w:t xml:space="preserve">, 2013, </w:t>
      </w:r>
      <w:r w:rsidRPr="000A457F">
        <w:rPr>
          <w:b/>
          <w:lang w:val="en-GB"/>
        </w:rPr>
        <w:t>52</w:t>
      </w:r>
      <w:r w:rsidRPr="000A457F">
        <w:rPr>
          <w:lang w:val="en-GB"/>
        </w:rPr>
        <w:t>, 10281-10285.</w:t>
      </w:r>
    </w:p>
    <w:p w14:paraId="70D20E7A" w14:textId="77777777" w:rsidR="00A84E9C" w:rsidRPr="000A457F" w:rsidRDefault="00A84E9C" w:rsidP="00A84E9C">
      <w:pPr>
        <w:pStyle w:val="EndNoteBibliography"/>
        <w:spacing w:after="0"/>
        <w:ind w:left="720" w:hanging="720"/>
        <w:rPr>
          <w:lang w:val="en-GB"/>
        </w:rPr>
      </w:pPr>
      <w:r w:rsidRPr="000A457F">
        <w:rPr>
          <w:lang w:val="en-GB"/>
        </w:rPr>
        <w:t>17.</w:t>
      </w:r>
      <w:r w:rsidRPr="000A457F">
        <w:rPr>
          <w:lang w:val="en-GB"/>
        </w:rPr>
        <w:tab/>
        <w:t xml:space="preserve">J. Lefebvre, R. J. Batchelor and D. B. Leznoff, </w:t>
      </w:r>
      <w:r w:rsidRPr="000A457F">
        <w:rPr>
          <w:i/>
          <w:lang w:val="en-GB"/>
        </w:rPr>
        <w:t>J. Am. Chem. Soc.</w:t>
      </w:r>
      <w:r w:rsidRPr="000A457F">
        <w:rPr>
          <w:lang w:val="en-GB"/>
        </w:rPr>
        <w:t xml:space="preserve">, 2004, </w:t>
      </w:r>
      <w:r w:rsidRPr="000A457F">
        <w:rPr>
          <w:b/>
          <w:lang w:val="en-GB"/>
        </w:rPr>
        <w:t>126</w:t>
      </w:r>
      <w:r w:rsidRPr="000A457F">
        <w:rPr>
          <w:lang w:val="en-GB"/>
        </w:rPr>
        <w:t>, 16117-16125.</w:t>
      </w:r>
    </w:p>
    <w:p w14:paraId="5B3FB742" w14:textId="77777777" w:rsidR="00A84E9C" w:rsidRPr="000A457F" w:rsidRDefault="00A84E9C" w:rsidP="00A84E9C">
      <w:pPr>
        <w:pStyle w:val="EndNoteBibliography"/>
        <w:spacing w:after="0"/>
        <w:ind w:left="720" w:hanging="720"/>
        <w:rPr>
          <w:lang w:val="en-GB"/>
        </w:rPr>
      </w:pPr>
      <w:r w:rsidRPr="000A457F">
        <w:rPr>
          <w:lang w:val="en-GB"/>
        </w:rPr>
        <w:t>18.</w:t>
      </w:r>
      <w:r w:rsidRPr="000A457F">
        <w:rPr>
          <w:lang w:val="en-GB"/>
        </w:rPr>
        <w:tab/>
        <w:t xml:space="preserve">M. J. Katz, T. Ramnial, H.-Z. Yu and D. B. Leznoff, </w:t>
      </w:r>
      <w:r w:rsidRPr="000A457F">
        <w:rPr>
          <w:i/>
          <w:lang w:val="en-GB"/>
        </w:rPr>
        <w:t>J. Am. Chem. Soc.</w:t>
      </w:r>
      <w:r w:rsidRPr="000A457F">
        <w:rPr>
          <w:lang w:val="en-GB"/>
        </w:rPr>
        <w:t xml:space="preserve">, 2008, </w:t>
      </w:r>
      <w:r w:rsidRPr="000A457F">
        <w:rPr>
          <w:b/>
          <w:lang w:val="en-GB"/>
        </w:rPr>
        <w:t>130</w:t>
      </w:r>
      <w:r w:rsidRPr="000A457F">
        <w:rPr>
          <w:lang w:val="en-GB"/>
        </w:rPr>
        <w:t>, 10662-10673.</w:t>
      </w:r>
    </w:p>
    <w:p w14:paraId="0A763D69" w14:textId="77777777" w:rsidR="00A84E9C" w:rsidRPr="000A457F" w:rsidRDefault="00A84E9C" w:rsidP="00A84E9C">
      <w:pPr>
        <w:pStyle w:val="EndNoteBibliography"/>
        <w:spacing w:after="0"/>
        <w:ind w:left="720" w:hanging="720"/>
        <w:rPr>
          <w:lang w:val="en-GB"/>
        </w:rPr>
      </w:pPr>
      <w:r w:rsidRPr="000A457F">
        <w:rPr>
          <w:lang w:val="en-GB"/>
        </w:rPr>
        <w:t>19.</w:t>
      </w:r>
      <w:r w:rsidRPr="000A457F">
        <w:rPr>
          <w:lang w:val="en-GB"/>
        </w:rPr>
        <w:tab/>
        <w:t xml:space="preserve">L. Wang, H. Luo, S. Deng, Y. Sun and C. Wang, </w:t>
      </w:r>
      <w:r w:rsidRPr="000A457F">
        <w:rPr>
          <w:i/>
          <w:lang w:val="en-GB"/>
        </w:rPr>
        <w:t>Inorganic Chemistry</w:t>
      </w:r>
      <w:r w:rsidRPr="000A457F">
        <w:rPr>
          <w:lang w:val="en-GB"/>
        </w:rPr>
        <w:t xml:space="preserve">, 2017, </w:t>
      </w:r>
      <w:r w:rsidRPr="000A457F">
        <w:rPr>
          <w:b/>
          <w:lang w:val="en-GB"/>
        </w:rPr>
        <w:t>56</w:t>
      </w:r>
      <w:r w:rsidRPr="000A457F">
        <w:rPr>
          <w:lang w:val="en-GB"/>
        </w:rPr>
        <w:t>, 15101-15109.</w:t>
      </w:r>
    </w:p>
    <w:p w14:paraId="34A63CD8" w14:textId="77777777" w:rsidR="00A84E9C" w:rsidRPr="000A457F" w:rsidRDefault="00A84E9C" w:rsidP="00A84E9C">
      <w:pPr>
        <w:pStyle w:val="EndNoteBibliography"/>
        <w:spacing w:after="0"/>
        <w:ind w:left="720" w:hanging="720"/>
        <w:rPr>
          <w:lang w:val="en-GB"/>
        </w:rPr>
      </w:pPr>
      <w:r w:rsidRPr="000A457F">
        <w:rPr>
          <w:lang w:val="en-GB"/>
        </w:rPr>
        <w:t>20.</w:t>
      </w:r>
      <w:r w:rsidRPr="000A457F">
        <w:rPr>
          <w:lang w:val="en-GB"/>
        </w:rPr>
        <w:tab/>
        <w:t xml:space="preserve">X. Zhang, B. Li, Z.-H. Chen and Z.-N. Chen, </w:t>
      </w:r>
      <w:r w:rsidRPr="000A457F">
        <w:rPr>
          <w:i/>
          <w:lang w:val="en-GB"/>
        </w:rPr>
        <w:t>Journal of Materials Chemistry</w:t>
      </w:r>
      <w:r w:rsidRPr="000A457F">
        <w:rPr>
          <w:lang w:val="en-GB"/>
        </w:rPr>
        <w:t xml:space="preserve">, 2012, </w:t>
      </w:r>
      <w:r w:rsidRPr="000A457F">
        <w:rPr>
          <w:b/>
          <w:lang w:val="en-GB"/>
        </w:rPr>
        <w:t>22</w:t>
      </w:r>
      <w:r w:rsidRPr="000A457F">
        <w:rPr>
          <w:lang w:val="en-GB"/>
        </w:rPr>
        <w:t>, 11427-11441.</w:t>
      </w:r>
    </w:p>
    <w:p w14:paraId="3BF7B646" w14:textId="77777777" w:rsidR="00A84E9C" w:rsidRPr="000A457F" w:rsidRDefault="00A84E9C" w:rsidP="00A84E9C">
      <w:pPr>
        <w:pStyle w:val="EndNoteBibliography"/>
        <w:spacing w:after="0"/>
        <w:ind w:left="720" w:hanging="720"/>
        <w:rPr>
          <w:lang w:val="en-GB"/>
        </w:rPr>
      </w:pPr>
      <w:r w:rsidRPr="000A457F">
        <w:rPr>
          <w:lang w:val="en-GB"/>
        </w:rPr>
        <w:t>21.</w:t>
      </w:r>
      <w:r w:rsidRPr="000A457F">
        <w:rPr>
          <w:lang w:val="en-GB"/>
        </w:rPr>
        <w:tab/>
        <w:t xml:space="preserve">A. L. Goodwin, B. J. Kennedy and C. J. Kepert, </w:t>
      </w:r>
      <w:r w:rsidRPr="000A457F">
        <w:rPr>
          <w:i/>
          <w:lang w:val="en-GB"/>
        </w:rPr>
        <w:t>J. Am. Chem. Soc.</w:t>
      </w:r>
      <w:r w:rsidRPr="000A457F">
        <w:rPr>
          <w:lang w:val="en-GB"/>
        </w:rPr>
        <w:t xml:space="preserve">, 2009, </w:t>
      </w:r>
      <w:r w:rsidRPr="000A457F">
        <w:rPr>
          <w:b/>
          <w:lang w:val="en-GB"/>
        </w:rPr>
        <w:t>131</w:t>
      </w:r>
      <w:r w:rsidRPr="000A457F">
        <w:rPr>
          <w:lang w:val="en-GB"/>
        </w:rPr>
        <w:t>, 6334-6335.</w:t>
      </w:r>
    </w:p>
    <w:p w14:paraId="2C1AF570" w14:textId="77777777" w:rsidR="00A84E9C" w:rsidRPr="000A457F" w:rsidRDefault="00A84E9C" w:rsidP="00A84E9C">
      <w:pPr>
        <w:pStyle w:val="EndNoteBibliography"/>
        <w:spacing w:after="0"/>
        <w:ind w:left="720" w:hanging="720"/>
        <w:rPr>
          <w:lang w:val="en-GB"/>
        </w:rPr>
      </w:pPr>
      <w:r w:rsidRPr="000A457F">
        <w:rPr>
          <w:lang w:val="en-GB"/>
        </w:rPr>
        <w:t>22.</w:t>
      </w:r>
      <w:r w:rsidRPr="000A457F">
        <w:rPr>
          <w:lang w:val="en-GB"/>
        </w:rPr>
        <w:tab/>
        <w:t xml:space="preserve">J. L. Korčok, M. J. Katz and D. B. Leznoff, </w:t>
      </w:r>
      <w:r w:rsidRPr="000A457F">
        <w:rPr>
          <w:i/>
          <w:lang w:val="en-GB"/>
        </w:rPr>
        <w:t>J. Am. Chem. Soc.</w:t>
      </w:r>
      <w:r w:rsidRPr="000A457F">
        <w:rPr>
          <w:lang w:val="en-GB"/>
        </w:rPr>
        <w:t xml:space="preserve">, 2009, </w:t>
      </w:r>
      <w:r w:rsidRPr="000A457F">
        <w:rPr>
          <w:b/>
          <w:lang w:val="en-GB"/>
        </w:rPr>
        <w:t>131</w:t>
      </w:r>
      <w:r w:rsidRPr="000A457F">
        <w:rPr>
          <w:lang w:val="en-GB"/>
        </w:rPr>
        <w:t>, 4866-4871.</w:t>
      </w:r>
    </w:p>
    <w:p w14:paraId="583EE3F6" w14:textId="77777777" w:rsidR="00A84E9C" w:rsidRPr="000A457F" w:rsidRDefault="00A84E9C" w:rsidP="00A84E9C">
      <w:pPr>
        <w:pStyle w:val="EndNoteBibliography"/>
        <w:spacing w:after="0"/>
        <w:ind w:left="720" w:hanging="720"/>
        <w:rPr>
          <w:lang w:val="en-GB"/>
        </w:rPr>
      </w:pPr>
      <w:r w:rsidRPr="000A457F">
        <w:rPr>
          <w:lang w:val="en-GB"/>
        </w:rPr>
        <w:t>23.</w:t>
      </w:r>
      <w:r w:rsidRPr="000A457F">
        <w:rPr>
          <w:lang w:val="en-GB"/>
        </w:rPr>
        <w:tab/>
        <w:t xml:space="preserve">R. K. Arvapally, P. Sinha, S. R. Hettiarachchi, N. L. Coker, C. E. Bedel, H. H. Patterson, R. C. Elder, A. K. Wilson and M. A. Omary, </w:t>
      </w:r>
      <w:r w:rsidRPr="000A457F">
        <w:rPr>
          <w:i/>
          <w:lang w:val="en-GB"/>
        </w:rPr>
        <w:t>The Journal of Physical Chemistry C</w:t>
      </w:r>
      <w:r w:rsidRPr="000A457F">
        <w:rPr>
          <w:lang w:val="en-GB"/>
        </w:rPr>
        <w:t xml:space="preserve">, 2007, </w:t>
      </w:r>
      <w:r w:rsidRPr="000A457F">
        <w:rPr>
          <w:b/>
          <w:lang w:val="en-GB"/>
        </w:rPr>
        <w:t>111</w:t>
      </w:r>
      <w:r w:rsidRPr="000A457F">
        <w:rPr>
          <w:lang w:val="en-GB"/>
        </w:rPr>
        <w:t>, 10689-10699.</w:t>
      </w:r>
    </w:p>
    <w:p w14:paraId="7311643B" w14:textId="77777777" w:rsidR="00A84E9C" w:rsidRPr="000A457F" w:rsidRDefault="00A84E9C" w:rsidP="00A84E9C">
      <w:pPr>
        <w:pStyle w:val="EndNoteBibliography"/>
        <w:spacing w:after="0"/>
        <w:ind w:left="720" w:hanging="720"/>
        <w:rPr>
          <w:lang w:val="en-GB"/>
        </w:rPr>
      </w:pPr>
      <w:r w:rsidRPr="000A457F">
        <w:rPr>
          <w:lang w:val="en-GB"/>
        </w:rPr>
        <w:t>24.</w:t>
      </w:r>
      <w:r w:rsidRPr="000A457F">
        <w:rPr>
          <w:lang w:val="en-GB"/>
        </w:rPr>
        <w:tab/>
        <w:t xml:space="preserve">X. He and V. W.-W. Yam, </w:t>
      </w:r>
      <w:r w:rsidRPr="000A457F">
        <w:rPr>
          <w:i/>
          <w:lang w:val="en-GB"/>
        </w:rPr>
        <w:t>Coord. Chem. Rev.</w:t>
      </w:r>
      <w:r w:rsidRPr="000A457F">
        <w:rPr>
          <w:lang w:val="en-GB"/>
        </w:rPr>
        <w:t xml:space="preserve">, 2011, </w:t>
      </w:r>
      <w:r w:rsidRPr="000A457F">
        <w:rPr>
          <w:b/>
          <w:lang w:val="en-GB"/>
        </w:rPr>
        <w:t>255</w:t>
      </w:r>
      <w:r w:rsidRPr="000A457F">
        <w:rPr>
          <w:lang w:val="en-GB"/>
        </w:rPr>
        <w:t>, 2111-2123.</w:t>
      </w:r>
    </w:p>
    <w:p w14:paraId="7A5A6AE4" w14:textId="77777777" w:rsidR="00A84E9C" w:rsidRPr="000A457F" w:rsidRDefault="00A84E9C" w:rsidP="00A84E9C">
      <w:pPr>
        <w:pStyle w:val="EndNoteBibliography"/>
        <w:spacing w:after="0"/>
        <w:ind w:left="720" w:hanging="720"/>
        <w:rPr>
          <w:lang w:val="en-GB"/>
        </w:rPr>
      </w:pPr>
      <w:r w:rsidRPr="000A457F">
        <w:rPr>
          <w:lang w:val="en-GB"/>
        </w:rPr>
        <w:t>25.</w:t>
      </w:r>
      <w:r w:rsidRPr="000A457F">
        <w:rPr>
          <w:lang w:val="en-GB"/>
        </w:rPr>
        <w:tab/>
        <w:t xml:space="preserve">J. R. Thompson, M. J. Katz, V. E. Williams and D. B. Leznoff, </w:t>
      </w:r>
      <w:r w:rsidRPr="000A457F">
        <w:rPr>
          <w:i/>
          <w:lang w:val="en-GB"/>
        </w:rPr>
        <w:t>Inorganic Chemistry</w:t>
      </w:r>
      <w:r w:rsidRPr="000A457F">
        <w:rPr>
          <w:lang w:val="en-GB"/>
        </w:rPr>
        <w:t xml:space="preserve">, 2015, </w:t>
      </w:r>
      <w:r w:rsidRPr="000A457F">
        <w:rPr>
          <w:b/>
          <w:lang w:val="en-GB"/>
        </w:rPr>
        <w:t>54</w:t>
      </w:r>
      <w:r w:rsidRPr="000A457F">
        <w:rPr>
          <w:lang w:val="en-GB"/>
        </w:rPr>
        <w:t>, 6462-6471.</w:t>
      </w:r>
    </w:p>
    <w:p w14:paraId="3416FCEA" w14:textId="77777777" w:rsidR="00A84E9C" w:rsidRPr="000A457F" w:rsidRDefault="00A84E9C" w:rsidP="00A84E9C">
      <w:pPr>
        <w:pStyle w:val="EndNoteBibliography"/>
        <w:spacing w:after="0"/>
        <w:ind w:left="720" w:hanging="720"/>
        <w:rPr>
          <w:lang w:val="en-GB"/>
        </w:rPr>
      </w:pPr>
      <w:r w:rsidRPr="000A457F">
        <w:rPr>
          <w:lang w:val="en-GB"/>
        </w:rPr>
        <w:t>26.</w:t>
      </w:r>
      <w:r w:rsidRPr="000A457F">
        <w:rPr>
          <w:lang w:val="en-GB"/>
        </w:rPr>
        <w:tab/>
        <w:t xml:space="preserve">M. J. Katz and D. B. Leznoff, </w:t>
      </w:r>
      <w:r w:rsidRPr="000A457F">
        <w:rPr>
          <w:i/>
          <w:lang w:val="en-GB"/>
        </w:rPr>
        <w:t>J. Am. Chem. Soc.</w:t>
      </w:r>
      <w:r w:rsidRPr="000A457F">
        <w:rPr>
          <w:lang w:val="en-GB"/>
        </w:rPr>
        <w:t xml:space="preserve">, 2009, </w:t>
      </w:r>
      <w:r w:rsidRPr="000A457F">
        <w:rPr>
          <w:b/>
          <w:lang w:val="en-GB"/>
        </w:rPr>
        <w:t>131</w:t>
      </w:r>
      <w:r w:rsidRPr="000A457F">
        <w:rPr>
          <w:lang w:val="en-GB"/>
        </w:rPr>
        <w:t>, 18435-18444.</w:t>
      </w:r>
    </w:p>
    <w:p w14:paraId="76A08015" w14:textId="77777777" w:rsidR="00A84E9C" w:rsidRPr="000A457F" w:rsidRDefault="00A84E9C" w:rsidP="00A84E9C">
      <w:pPr>
        <w:pStyle w:val="EndNoteBibliography"/>
        <w:spacing w:after="0"/>
        <w:ind w:left="720" w:hanging="720"/>
        <w:rPr>
          <w:lang w:val="en-GB"/>
        </w:rPr>
      </w:pPr>
      <w:r w:rsidRPr="000A457F">
        <w:rPr>
          <w:lang w:val="en-GB"/>
        </w:rPr>
        <w:t>27.</w:t>
      </w:r>
      <w:r w:rsidRPr="000A457F">
        <w:rPr>
          <w:lang w:val="en-GB"/>
        </w:rPr>
        <w:tab/>
        <w:t xml:space="preserve">A. S. Abouelwafa, C. E. Anson, A. Hauser, H. H. Patterson, F. Baril-Robert, X. Li and A. K. Powell, </w:t>
      </w:r>
      <w:r w:rsidRPr="000A457F">
        <w:rPr>
          <w:i/>
          <w:lang w:val="en-GB"/>
        </w:rPr>
        <w:t>Inorganic Chemistry</w:t>
      </w:r>
      <w:r w:rsidRPr="000A457F">
        <w:rPr>
          <w:lang w:val="en-GB"/>
        </w:rPr>
        <w:t xml:space="preserve">, 2012, </w:t>
      </w:r>
      <w:r w:rsidRPr="000A457F">
        <w:rPr>
          <w:b/>
          <w:lang w:val="en-GB"/>
        </w:rPr>
        <w:t>51</w:t>
      </w:r>
      <w:r w:rsidRPr="000A457F">
        <w:rPr>
          <w:lang w:val="en-GB"/>
        </w:rPr>
        <w:t>, 1294-1301.</w:t>
      </w:r>
    </w:p>
    <w:p w14:paraId="50756B44" w14:textId="77777777" w:rsidR="00A84E9C" w:rsidRPr="000A457F" w:rsidRDefault="00A84E9C" w:rsidP="00A84E9C">
      <w:pPr>
        <w:pStyle w:val="EndNoteBibliography"/>
        <w:spacing w:after="0"/>
        <w:ind w:left="720" w:hanging="720"/>
        <w:rPr>
          <w:lang w:val="en-GB"/>
        </w:rPr>
      </w:pPr>
      <w:r w:rsidRPr="000A457F">
        <w:rPr>
          <w:lang w:val="en-GB"/>
        </w:rPr>
        <w:t>28.</w:t>
      </w:r>
      <w:r w:rsidRPr="000A457F">
        <w:rPr>
          <w:lang w:val="en-GB"/>
        </w:rPr>
        <w:tab/>
        <w:t xml:space="preserve">T. P. Seifert, V. R. Naina, T. J. Feuerstein, N. D. Knöfel and P. W. Roesky, </w:t>
      </w:r>
      <w:r w:rsidRPr="000A457F">
        <w:rPr>
          <w:i/>
          <w:lang w:val="en-GB"/>
        </w:rPr>
        <w:t>Nanoscale</w:t>
      </w:r>
      <w:r w:rsidRPr="000A457F">
        <w:rPr>
          <w:lang w:val="en-GB"/>
        </w:rPr>
        <w:t xml:space="preserve">, 2020, </w:t>
      </w:r>
      <w:r w:rsidRPr="000A457F">
        <w:rPr>
          <w:b/>
          <w:lang w:val="en-GB"/>
        </w:rPr>
        <w:t>12</w:t>
      </w:r>
      <w:r w:rsidRPr="000A457F">
        <w:rPr>
          <w:lang w:val="en-GB"/>
        </w:rPr>
        <w:t>, 20065-20088.</w:t>
      </w:r>
    </w:p>
    <w:p w14:paraId="125126F6" w14:textId="77777777" w:rsidR="00A84E9C" w:rsidRPr="00241051" w:rsidRDefault="00A84E9C" w:rsidP="00A84E9C">
      <w:pPr>
        <w:pStyle w:val="EndNoteBibliography"/>
        <w:spacing w:after="0"/>
        <w:ind w:left="720" w:hanging="720"/>
        <w:rPr>
          <w:lang w:val="it-IT"/>
        </w:rPr>
      </w:pPr>
      <w:r w:rsidRPr="00241051">
        <w:rPr>
          <w:lang w:val="it-IT"/>
        </w:rPr>
        <w:t>29.</w:t>
      </w:r>
      <w:r w:rsidRPr="00241051">
        <w:rPr>
          <w:lang w:val="it-IT"/>
        </w:rPr>
        <w:tab/>
        <w:t xml:space="preserve">E. Priola, G. Volpi, R. Rabezzana, E. Borfecchia, C. Garino, P. Benzi, A. Martini, L. Operti and E. Diana, </w:t>
      </w:r>
      <w:r w:rsidRPr="00241051">
        <w:rPr>
          <w:i/>
          <w:lang w:val="it-IT"/>
        </w:rPr>
        <w:t>Inorganic Chemistry</w:t>
      </w:r>
      <w:r w:rsidRPr="00241051">
        <w:rPr>
          <w:lang w:val="it-IT"/>
        </w:rPr>
        <w:t xml:space="preserve">, 2020, </w:t>
      </w:r>
      <w:r w:rsidRPr="00241051">
        <w:rPr>
          <w:b/>
          <w:lang w:val="it-IT"/>
        </w:rPr>
        <w:t>59</w:t>
      </w:r>
      <w:r w:rsidRPr="00241051">
        <w:rPr>
          <w:lang w:val="it-IT"/>
        </w:rPr>
        <w:t>, 203-213.</w:t>
      </w:r>
    </w:p>
    <w:p w14:paraId="5375757F" w14:textId="32D4A850" w:rsidR="00A84E9C" w:rsidRPr="000A457F" w:rsidRDefault="00A84E9C" w:rsidP="00A84E9C">
      <w:pPr>
        <w:pStyle w:val="EndNoteBibliography"/>
        <w:spacing w:after="0"/>
        <w:ind w:left="720" w:hanging="720"/>
        <w:rPr>
          <w:lang w:val="en-GB"/>
        </w:rPr>
      </w:pPr>
      <w:r w:rsidRPr="000A457F">
        <w:rPr>
          <w:lang w:val="en-GB"/>
        </w:rPr>
        <w:t>30.</w:t>
      </w:r>
      <w:r w:rsidRPr="000A457F">
        <w:rPr>
          <w:lang w:val="en-GB"/>
        </w:rPr>
        <w:tab/>
        <w:t xml:space="preserve">W. A. E. McBryde, </w:t>
      </w:r>
      <w:r w:rsidR="00AA0175" w:rsidRPr="000A457F">
        <w:rPr>
          <w:lang w:val="en-GB"/>
        </w:rPr>
        <w:t>A critical review of equilibrium data for proton- and metal complexes of 1,10-phenantroline, 2,2'-bipyridyl and related compounds</w:t>
      </w:r>
      <w:r w:rsidRPr="000A457F">
        <w:rPr>
          <w:i/>
          <w:lang w:val="en-GB"/>
        </w:rPr>
        <w:t>, IUPAC CHEMICAL DATA SERIES</w:t>
      </w:r>
      <w:r w:rsidRPr="000A457F">
        <w:rPr>
          <w:lang w:val="en-GB"/>
        </w:rPr>
        <w:t>, Oxford, 1978.</w:t>
      </w:r>
    </w:p>
    <w:p w14:paraId="3C36D1F0" w14:textId="77777777" w:rsidR="00A84E9C" w:rsidRPr="000A457F" w:rsidRDefault="00A84E9C" w:rsidP="00A84E9C">
      <w:pPr>
        <w:pStyle w:val="EndNoteBibliography"/>
        <w:spacing w:after="0"/>
        <w:ind w:left="720" w:hanging="720"/>
        <w:rPr>
          <w:lang w:val="en-GB"/>
        </w:rPr>
      </w:pPr>
      <w:r w:rsidRPr="000A457F">
        <w:rPr>
          <w:lang w:val="en-GB"/>
        </w:rPr>
        <w:t>31.</w:t>
      </w:r>
      <w:r w:rsidRPr="000A457F">
        <w:rPr>
          <w:lang w:val="en-GB"/>
        </w:rPr>
        <w:tab/>
        <w:t xml:space="preserve">K. Yamasaki and M. Yasuda, </w:t>
      </w:r>
      <w:r w:rsidRPr="000A457F">
        <w:rPr>
          <w:i/>
          <w:lang w:val="en-GB"/>
        </w:rPr>
        <w:t>J. Am. Chem. Soc.</w:t>
      </w:r>
      <w:r w:rsidRPr="000A457F">
        <w:rPr>
          <w:lang w:val="en-GB"/>
        </w:rPr>
        <w:t xml:space="preserve">, 1956, </w:t>
      </w:r>
      <w:r w:rsidRPr="000A457F">
        <w:rPr>
          <w:b/>
          <w:lang w:val="en-GB"/>
        </w:rPr>
        <w:t>78</w:t>
      </w:r>
      <w:r w:rsidRPr="000A457F">
        <w:rPr>
          <w:lang w:val="en-GB"/>
        </w:rPr>
        <w:t>, 1324-1324.</w:t>
      </w:r>
    </w:p>
    <w:p w14:paraId="219C6208" w14:textId="77777777" w:rsidR="00A84E9C" w:rsidRPr="000A457F" w:rsidRDefault="00A84E9C" w:rsidP="00A84E9C">
      <w:pPr>
        <w:pStyle w:val="EndNoteBibliography"/>
        <w:spacing w:after="0"/>
        <w:ind w:left="720" w:hanging="720"/>
        <w:rPr>
          <w:lang w:val="en-GB"/>
        </w:rPr>
      </w:pPr>
      <w:r w:rsidRPr="000A457F">
        <w:rPr>
          <w:lang w:val="en-GB"/>
        </w:rPr>
        <w:t>32.</w:t>
      </w:r>
      <w:r w:rsidRPr="000A457F">
        <w:rPr>
          <w:lang w:val="en-GB"/>
        </w:rPr>
        <w:tab/>
        <w:t xml:space="preserve">M. Yasuda, K. Sone and K. Yamasaki, </w:t>
      </w:r>
      <w:r w:rsidRPr="000A457F">
        <w:rPr>
          <w:i/>
          <w:lang w:val="en-GB"/>
        </w:rPr>
        <w:t>The Journal of Physical Chemistry</w:t>
      </w:r>
      <w:r w:rsidRPr="000A457F">
        <w:rPr>
          <w:lang w:val="en-GB"/>
        </w:rPr>
        <w:t xml:space="preserve">, 1956, </w:t>
      </w:r>
      <w:r w:rsidRPr="000A457F">
        <w:rPr>
          <w:b/>
          <w:lang w:val="en-GB"/>
        </w:rPr>
        <w:t>60</w:t>
      </w:r>
      <w:r w:rsidRPr="000A457F">
        <w:rPr>
          <w:lang w:val="en-GB"/>
        </w:rPr>
        <w:t>, 1667-1668.</w:t>
      </w:r>
    </w:p>
    <w:p w14:paraId="7A8AE66D" w14:textId="77777777" w:rsidR="00A84E9C" w:rsidRPr="000A457F" w:rsidRDefault="00A84E9C" w:rsidP="00A84E9C">
      <w:pPr>
        <w:pStyle w:val="EndNoteBibliography"/>
        <w:spacing w:after="0"/>
        <w:ind w:left="720" w:hanging="720"/>
        <w:rPr>
          <w:lang w:val="en-GB"/>
        </w:rPr>
      </w:pPr>
      <w:r w:rsidRPr="000A457F">
        <w:rPr>
          <w:lang w:val="en-GB"/>
        </w:rPr>
        <w:t>33.</w:t>
      </w:r>
      <w:r w:rsidRPr="000A457F">
        <w:rPr>
          <w:lang w:val="en-GB"/>
        </w:rPr>
        <w:tab/>
        <w:t xml:space="preserve">B. Murphy, M. Aljabri, A. M. Ahmed, G. Murphy, B. J. Hathaway, M. E. Light, T. Geilbrich and M. B. Hursthouse, </w:t>
      </w:r>
      <w:r w:rsidRPr="000A457F">
        <w:rPr>
          <w:i/>
          <w:lang w:val="en-GB"/>
        </w:rPr>
        <w:t>Dalton Trans.</w:t>
      </w:r>
      <w:r w:rsidRPr="000A457F">
        <w:rPr>
          <w:lang w:val="en-GB"/>
        </w:rPr>
        <w:t>, 2006, DOI: 10.1039/B509070A, 357-367.</w:t>
      </w:r>
    </w:p>
    <w:p w14:paraId="553C5599" w14:textId="335B3798" w:rsidR="00A84E9C" w:rsidRPr="000A457F" w:rsidRDefault="00A84E9C" w:rsidP="00A84E9C">
      <w:pPr>
        <w:pStyle w:val="EndNoteBibliography"/>
        <w:spacing w:after="0"/>
        <w:ind w:left="720" w:hanging="720"/>
        <w:rPr>
          <w:lang w:val="en-GB"/>
        </w:rPr>
      </w:pPr>
      <w:r w:rsidRPr="000A457F">
        <w:rPr>
          <w:lang w:val="en-GB"/>
        </w:rPr>
        <w:t>34.</w:t>
      </w:r>
      <w:r w:rsidRPr="000A457F">
        <w:rPr>
          <w:lang w:val="en-GB"/>
        </w:rPr>
        <w:tab/>
        <w:t>B. Murphy, B</w:t>
      </w:r>
      <w:r w:rsidR="0033718F" w:rsidRPr="000A457F">
        <w:rPr>
          <w:lang w:val="en-GB"/>
        </w:rPr>
        <w:t>. Hathaway</w:t>
      </w:r>
      <w:r w:rsidRPr="000A457F">
        <w:rPr>
          <w:lang w:val="en-GB"/>
        </w:rPr>
        <w:t xml:space="preserve">, </w:t>
      </w:r>
      <w:r w:rsidRPr="000A457F">
        <w:rPr>
          <w:i/>
          <w:lang w:val="en-GB"/>
        </w:rPr>
        <w:t>Coord. Chem. Rev.</w:t>
      </w:r>
      <w:r w:rsidRPr="000A457F">
        <w:rPr>
          <w:lang w:val="en-GB"/>
        </w:rPr>
        <w:t xml:space="preserve">, 2003, </w:t>
      </w:r>
      <w:r w:rsidRPr="000A457F">
        <w:rPr>
          <w:b/>
          <w:lang w:val="en-GB"/>
        </w:rPr>
        <w:t>243</w:t>
      </w:r>
      <w:r w:rsidRPr="000A457F">
        <w:rPr>
          <w:lang w:val="en-GB"/>
        </w:rPr>
        <w:t>, 237 - 262.</w:t>
      </w:r>
    </w:p>
    <w:p w14:paraId="2A3BB818" w14:textId="77777777" w:rsidR="00A84E9C" w:rsidRPr="000A457F" w:rsidRDefault="00A84E9C" w:rsidP="00A84E9C">
      <w:pPr>
        <w:pStyle w:val="EndNoteBibliography"/>
        <w:spacing w:after="0"/>
        <w:ind w:left="720" w:hanging="720"/>
        <w:rPr>
          <w:lang w:val="en-GB"/>
        </w:rPr>
      </w:pPr>
      <w:r w:rsidRPr="000A457F">
        <w:rPr>
          <w:lang w:val="en-GB"/>
        </w:rPr>
        <w:t>35.</w:t>
      </w:r>
      <w:r w:rsidRPr="000A457F">
        <w:rPr>
          <w:lang w:val="en-GB"/>
        </w:rPr>
        <w:tab/>
        <w:t xml:space="preserve">B. J. Hathaway, </w:t>
      </w:r>
      <w:r w:rsidRPr="000A457F">
        <w:rPr>
          <w:i/>
          <w:lang w:val="en-GB"/>
        </w:rPr>
        <w:t>Coord. Chem. Rev.</w:t>
      </w:r>
      <w:r w:rsidRPr="000A457F">
        <w:rPr>
          <w:lang w:val="en-GB"/>
        </w:rPr>
        <w:t xml:space="preserve">, 1981, </w:t>
      </w:r>
      <w:r w:rsidRPr="000A457F">
        <w:rPr>
          <w:b/>
          <w:lang w:val="en-GB"/>
        </w:rPr>
        <w:t>35</w:t>
      </w:r>
      <w:r w:rsidRPr="000A457F">
        <w:rPr>
          <w:lang w:val="en-GB"/>
        </w:rPr>
        <w:t>, 211-252.</w:t>
      </w:r>
    </w:p>
    <w:p w14:paraId="68E5A011" w14:textId="77777777" w:rsidR="00A84E9C" w:rsidRPr="000A457F" w:rsidRDefault="00A84E9C" w:rsidP="00A84E9C">
      <w:pPr>
        <w:pStyle w:val="EndNoteBibliography"/>
        <w:spacing w:after="0"/>
        <w:ind w:left="720" w:hanging="720"/>
        <w:rPr>
          <w:lang w:val="en-GB"/>
        </w:rPr>
      </w:pPr>
      <w:r w:rsidRPr="000A457F">
        <w:rPr>
          <w:lang w:val="en-GB"/>
        </w:rPr>
        <w:t>36.</w:t>
      </w:r>
      <w:r w:rsidRPr="000A457F">
        <w:rPr>
          <w:lang w:val="en-GB"/>
        </w:rPr>
        <w:tab/>
        <w:t>B. J. Hathaway, Berlin, Heidelberg, 1984.</w:t>
      </w:r>
    </w:p>
    <w:p w14:paraId="00392AD5" w14:textId="77777777" w:rsidR="00A84E9C" w:rsidRPr="000A457F" w:rsidRDefault="00A84E9C" w:rsidP="00A84E9C">
      <w:pPr>
        <w:pStyle w:val="EndNoteBibliography"/>
        <w:spacing w:after="0"/>
        <w:ind w:left="720" w:hanging="720"/>
        <w:rPr>
          <w:lang w:val="en-GB"/>
        </w:rPr>
      </w:pPr>
      <w:r w:rsidRPr="000A457F">
        <w:rPr>
          <w:lang w:val="en-GB"/>
        </w:rPr>
        <w:t>37.</w:t>
      </w:r>
      <w:r w:rsidRPr="000A457F">
        <w:rPr>
          <w:lang w:val="en-GB"/>
        </w:rPr>
        <w:tab/>
        <w:t xml:space="preserve">J. Lefebvre, J. L. Korčok, M. J. Katz and D. B. Leznoff, </w:t>
      </w:r>
      <w:r w:rsidRPr="000A457F">
        <w:rPr>
          <w:i/>
          <w:lang w:val="en-GB"/>
        </w:rPr>
        <w:t>Sensors</w:t>
      </w:r>
      <w:r w:rsidRPr="000A457F">
        <w:rPr>
          <w:lang w:val="en-GB"/>
        </w:rPr>
        <w:t xml:space="preserve">, 2012, </w:t>
      </w:r>
      <w:r w:rsidRPr="000A457F">
        <w:rPr>
          <w:b/>
          <w:lang w:val="en-GB"/>
        </w:rPr>
        <w:t>12</w:t>
      </w:r>
      <w:r w:rsidRPr="000A457F">
        <w:rPr>
          <w:lang w:val="en-GB"/>
        </w:rPr>
        <w:t>.</w:t>
      </w:r>
    </w:p>
    <w:p w14:paraId="4F749073" w14:textId="77777777" w:rsidR="00A84E9C" w:rsidRPr="000A457F" w:rsidRDefault="00A84E9C" w:rsidP="00A84E9C">
      <w:pPr>
        <w:pStyle w:val="EndNoteBibliography"/>
        <w:spacing w:after="0"/>
        <w:ind w:left="720" w:hanging="720"/>
        <w:rPr>
          <w:lang w:val="en-GB"/>
        </w:rPr>
      </w:pPr>
      <w:r w:rsidRPr="000A457F">
        <w:rPr>
          <w:lang w:val="en-GB"/>
        </w:rPr>
        <w:t>38.</w:t>
      </w:r>
      <w:r w:rsidRPr="000A457F">
        <w:rPr>
          <w:lang w:val="en-GB"/>
        </w:rPr>
        <w:tab/>
        <w:t xml:space="preserve">B. R. Varju, J. S. Ovens and D. B. Leznoff, </w:t>
      </w:r>
      <w:r w:rsidRPr="000A457F">
        <w:rPr>
          <w:i/>
          <w:lang w:val="en-GB"/>
        </w:rPr>
        <w:t>Chemical Communications</w:t>
      </w:r>
      <w:r w:rsidRPr="000A457F">
        <w:rPr>
          <w:lang w:val="en-GB"/>
        </w:rPr>
        <w:t xml:space="preserve">, 2017, </w:t>
      </w:r>
      <w:r w:rsidRPr="000A457F">
        <w:rPr>
          <w:b/>
          <w:lang w:val="en-GB"/>
        </w:rPr>
        <w:t>53</w:t>
      </w:r>
      <w:r w:rsidRPr="000A457F">
        <w:rPr>
          <w:lang w:val="en-GB"/>
        </w:rPr>
        <w:t>, 6500-6503.</w:t>
      </w:r>
    </w:p>
    <w:p w14:paraId="4E5580F0" w14:textId="77777777" w:rsidR="00A84E9C" w:rsidRPr="000A457F" w:rsidRDefault="00A84E9C" w:rsidP="00A84E9C">
      <w:pPr>
        <w:pStyle w:val="EndNoteBibliography"/>
        <w:spacing w:after="0"/>
        <w:ind w:left="720" w:hanging="720"/>
        <w:rPr>
          <w:lang w:val="en-GB"/>
        </w:rPr>
      </w:pPr>
      <w:r w:rsidRPr="000A457F">
        <w:rPr>
          <w:lang w:val="en-GB"/>
        </w:rPr>
        <w:t>39.</w:t>
      </w:r>
      <w:r w:rsidRPr="000A457F">
        <w:rPr>
          <w:lang w:val="en-GB"/>
        </w:rPr>
        <w:tab/>
        <w:t xml:space="preserve">D. B. Leznoff, B.-Y. Xue, C. L. Stevens, A. Storr, R. C. Thompson and B. O. Patrick, </w:t>
      </w:r>
      <w:r w:rsidRPr="000A457F">
        <w:rPr>
          <w:i/>
          <w:lang w:val="en-GB"/>
        </w:rPr>
        <w:t>Polyhedron</w:t>
      </w:r>
      <w:r w:rsidRPr="000A457F">
        <w:rPr>
          <w:lang w:val="en-GB"/>
        </w:rPr>
        <w:t xml:space="preserve">, 2001, </w:t>
      </w:r>
      <w:r w:rsidRPr="000A457F">
        <w:rPr>
          <w:b/>
          <w:lang w:val="en-GB"/>
        </w:rPr>
        <w:t>20</w:t>
      </w:r>
      <w:r w:rsidRPr="000A457F">
        <w:rPr>
          <w:lang w:val="en-GB"/>
        </w:rPr>
        <w:t>, 1247-1254.</w:t>
      </w:r>
    </w:p>
    <w:p w14:paraId="418244DD" w14:textId="77777777" w:rsidR="00A84E9C" w:rsidRPr="000A457F" w:rsidRDefault="00A84E9C" w:rsidP="00A84E9C">
      <w:pPr>
        <w:pStyle w:val="EndNoteBibliography"/>
        <w:spacing w:after="0"/>
        <w:ind w:left="720" w:hanging="720"/>
        <w:rPr>
          <w:lang w:val="en-GB"/>
        </w:rPr>
      </w:pPr>
      <w:r w:rsidRPr="000A457F">
        <w:rPr>
          <w:lang w:val="en-GB"/>
        </w:rPr>
        <w:t>40.</w:t>
      </w:r>
      <w:r w:rsidRPr="000A457F">
        <w:rPr>
          <w:lang w:val="en-GB"/>
        </w:rPr>
        <w:tab/>
        <w:t xml:space="preserve">S. Kitagawa, M. Munakata and A. Higashie, </w:t>
      </w:r>
      <w:r w:rsidRPr="000A457F">
        <w:rPr>
          <w:i/>
          <w:lang w:val="en-GB"/>
        </w:rPr>
        <w:t>Inorg. Chim. Acta</w:t>
      </w:r>
      <w:r w:rsidRPr="000A457F">
        <w:rPr>
          <w:lang w:val="en-GB"/>
        </w:rPr>
        <w:t xml:space="preserve">, 1984, </w:t>
      </w:r>
      <w:r w:rsidRPr="000A457F">
        <w:rPr>
          <w:b/>
          <w:lang w:val="en-GB"/>
        </w:rPr>
        <w:t>84</w:t>
      </w:r>
      <w:r w:rsidRPr="000A457F">
        <w:rPr>
          <w:lang w:val="en-GB"/>
        </w:rPr>
        <w:t>, 79-84.</w:t>
      </w:r>
    </w:p>
    <w:p w14:paraId="23E526C0" w14:textId="77777777" w:rsidR="00A84E9C" w:rsidRPr="000A457F" w:rsidRDefault="00A84E9C" w:rsidP="00A84E9C">
      <w:pPr>
        <w:pStyle w:val="EndNoteBibliography"/>
        <w:spacing w:after="0"/>
        <w:ind w:left="720" w:hanging="720"/>
        <w:rPr>
          <w:lang w:val="en-GB"/>
        </w:rPr>
      </w:pPr>
      <w:r w:rsidRPr="000A457F">
        <w:rPr>
          <w:lang w:val="en-GB"/>
        </w:rPr>
        <w:t>41.</w:t>
      </w:r>
      <w:r w:rsidRPr="000A457F">
        <w:rPr>
          <w:lang w:val="en-GB"/>
        </w:rPr>
        <w:tab/>
        <w:t xml:space="preserve">M. M. Turnbull, G. Pon and R. D. Willett, </w:t>
      </w:r>
      <w:r w:rsidRPr="000A457F">
        <w:rPr>
          <w:i/>
          <w:lang w:val="en-GB"/>
        </w:rPr>
        <w:t>Polyhedron</w:t>
      </w:r>
      <w:r w:rsidRPr="000A457F">
        <w:rPr>
          <w:lang w:val="en-GB"/>
        </w:rPr>
        <w:t xml:space="preserve">, 1991, </w:t>
      </w:r>
      <w:r w:rsidRPr="000A457F">
        <w:rPr>
          <w:b/>
          <w:lang w:val="en-GB"/>
        </w:rPr>
        <w:t>10</w:t>
      </w:r>
      <w:r w:rsidRPr="000A457F">
        <w:rPr>
          <w:lang w:val="en-GB"/>
        </w:rPr>
        <w:t>, 1835-1838.</w:t>
      </w:r>
    </w:p>
    <w:p w14:paraId="58010323" w14:textId="77777777" w:rsidR="00A84E9C" w:rsidRPr="00241051" w:rsidRDefault="00A84E9C" w:rsidP="00A84E9C">
      <w:pPr>
        <w:pStyle w:val="EndNoteBibliography"/>
        <w:spacing w:after="0"/>
        <w:ind w:left="720" w:hanging="720"/>
        <w:rPr>
          <w:lang w:val="it-IT"/>
        </w:rPr>
      </w:pPr>
      <w:r w:rsidRPr="00241051">
        <w:rPr>
          <w:lang w:val="it-IT"/>
        </w:rPr>
        <w:t>42.</w:t>
      </w:r>
      <w:r w:rsidRPr="00241051">
        <w:rPr>
          <w:lang w:val="it-IT"/>
        </w:rPr>
        <w:tab/>
        <w:t xml:space="preserve">F. Grifasi, E. Priola, M. R. Chierotti, E. Diana, C. Garino and R. Gobetto, </w:t>
      </w:r>
      <w:r w:rsidRPr="00241051">
        <w:rPr>
          <w:i/>
          <w:lang w:val="it-IT"/>
        </w:rPr>
        <w:t>European Journal of Inorganic Chemistry</w:t>
      </w:r>
      <w:r w:rsidRPr="00241051">
        <w:rPr>
          <w:lang w:val="it-IT"/>
        </w:rPr>
        <w:t xml:space="preserve">, 2016, </w:t>
      </w:r>
      <w:r w:rsidRPr="00241051">
        <w:rPr>
          <w:b/>
          <w:lang w:val="it-IT"/>
        </w:rPr>
        <w:t>2016</w:t>
      </w:r>
      <w:r w:rsidRPr="00241051">
        <w:rPr>
          <w:lang w:val="it-IT"/>
        </w:rPr>
        <w:t>, 2975-2983.</w:t>
      </w:r>
    </w:p>
    <w:p w14:paraId="27C7C74F" w14:textId="77777777" w:rsidR="00A84E9C" w:rsidRPr="00241051" w:rsidRDefault="00A84E9C" w:rsidP="00A84E9C">
      <w:pPr>
        <w:pStyle w:val="EndNoteBibliography"/>
        <w:spacing w:after="0"/>
        <w:ind w:left="720" w:hanging="720"/>
        <w:rPr>
          <w:lang w:val="it-IT"/>
        </w:rPr>
      </w:pPr>
      <w:r w:rsidRPr="00241051">
        <w:rPr>
          <w:lang w:val="it-IT"/>
        </w:rPr>
        <w:t>43.</w:t>
      </w:r>
      <w:r w:rsidRPr="00241051">
        <w:rPr>
          <w:lang w:val="it-IT"/>
        </w:rPr>
        <w:tab/>
        <w:t xml:space="preserve">A. Giordana, E. Priola, G. Gariglio, E. Bonometti, L. Operti and E. Diana, </w:t>
      </w:r>
      <w:r w:rsidRPr="00241051">
        <w:rPr>
          <w:i/>
          <w:lang w:val="it-IT"/>
        </w:rPr>
        <w:t>Polyhedron</w:t>
      </w:r>
      <w:r w:rsidRPr="00241051">
        <w:rPr>
          <w:lang w:val="it-IT"/>
        </w:rPr>
        <w:t xml:space="preserve">, 2021, </w:t>
      </w:r>
      <w:r w:rsidRPr="00241051">
        <w:rPr>
          <w:b/>
          <w:lang w:val="it-IT"/>
        </w:rPr>
        <w:t>198</w:t>
      </w:r>
      <w:r w:rsidRPr="00241051">
        <w:rPr>
          <w:lang w:val="it-IT"/>
        </w:rPr>
        <w:t>, 115059.</w:t>
      </w:r>
    </w:p>
    <w:p w14:paraId="4DACA993" w14:textId="77777777" w:rsidR="00A84E9C" w:rsidRPr="000A457F" w:rsidRDefault="00A84E9C" w:rsidP="00A84E9C">
      <w:pPr>
        <w:pStyle w:val="EndNoteBibliography"/>
        <w:spacing w:after="0"/>
        <w:ind w:left="720" w:hanging="720"/>
        <w:rPr>
          <w:lang w:val="en-GB"/>
        </w:rPr>
      </w:pPr>
      <w:r w:rsidRPr="000A457F">
        <w:rPr>
          <w:lang w:val="en-GB"/>
        </w:rPr>
        <w:t>44.</w:t>
      </w:r>
      <w:r w:rsidRPr="000A457F">
        <w:rPr>
          <w:lang w:val="en-GB"/>
        </w:rPr>
        <w:tab/>
        <w:t xml:space="preserve">G. Volpi, </w:t>
      </w:r>
      <w:r w:rsidRPr="000A457F">
        <w:rPr>
          <w:i/>
          <w:lang w:val="en-GB"/>
        </w:rPr>
        <w:t>Journal of Chemical Education</w:t>
      </w:r>
      <w:r w:rsidRPr="000A457F">
        <w:rPr>
          <w:lang w:val="en-GB"/>
        </w:rPr>
        <w:t xml:space="preserve">, 2016, </w:t>
      </w:r>
      <w:r w:rsidRPr="000A457F">
        <w:rPr>
          <w:b/>
          <w:lang w:val="en-GB"/>
        </w:rPr>
        <w:t>93</w:t>
      </w:r>
      <w:r w:rsidRPr="000A457F">
        <w:rPr>
          <w:lang w:val="en-GB"/>
        </w:rPr>
        <w:t>, 891-897.</w:t>
      </w:r>
    </w:p>
    <w:p w14:paraId="64CD0B0E" w14:textId="77777777" w:rsidR="00A84E9C" w:rsidRPr="00241051" w:rsidRDefault="00A84E9C" w:rsidP="00A84E9C">
      <w:pPr>
        <w:pStyle w:val="EndNoteBibliography"/>
        <w:spacing w:after="0"/>
        <w:ind w:left="720" w:hanging="720"/>
        <w:rPr>
          <w:lang w:val="it-IT"/>
        </w:rPr>
      </w:pPr>
      <w:r w:rsidRPr="00241051">
        <w:rPr>
          <w:lang w:val="it-IT"/>
        </w:rPr>
        <w:t>45.</w:t>
      </w:r>
      <w:r w:rsidRPr="00241051">
        <w:rPr>
          <w:lang w:val="it-IT"/>
        </w:rPr>
        <w:tab/>
        <w:t xml:space="preserve">G. Volpi, E. Priola, C. Garino, A. Daolio, R. Rabezzana, P. Benzi, A. Giordana, E. Diana and R. Gobetto, </w:t>
      </w:r>
      <w:r w:rsidRPr="00241051">
        <w:rPr>
          <w:i/>
          <w:lang w:val="it-IT"/>
        </w:rPr>
        <w:t>Inorg. Chim. Acta</w:t>
      </w:r>
      <w:r w:rsidRPr="00241051">
        <w:rPr>
          <w:lang w:val="it-IT"/>
        </w:rPr>
        <w:t xml:space="preserve">, 2020, </w:t>
      </w:r>
      <w:r w:rsidRPr="00241051">
        <w:rPr>
          <w:b/>
          <w:lang w:val="it-IT"/>
        </w:rPr>
        <w:t>509</w:t>
      </w:r>
      <w:r w:rsidRPr="00241051">
        <w:rPr>
          <w:lang w:val="it-IT"/>
        </w:rPr>
        <w:t>, 119662.</w:t>
      </w:r>
    </w:p>
    <w:p w14:paraId="62A9C2A3" w14:textId="77777777" w:rsidR="00A84E9C" w:rsidRPr="00241051" w:rsidRDefault="00A84E9C" w:rsidP="00A84E9C">
      <w:pPr>
        <w:pStyle w:val="EndNoteBibliography"/>
        <w:spacing w:after="0"/>
        <w:ind w:left="720" w:hanging="720"/>
        <w:rPr>
          <w:lang w:val="it-IT"/>
        </w:rPr>
      </w:pPr>
      <w:r w:rsidRPr="00241051">
        <w:rPr>
          <w:lang w:val="it-IT"/>
        </w:rPr>
        <w:t>46.</w:t>
      </w:r>
      <w:r w:rsidRPr="00241051">
        <w:rPr>
          <w:lang w:val="it-IT"/>
        </w:rPr>
        <w:tab/>
        <w:t xml:space="preserve">G. Volpi, G. Magnano, I. Benesperi, D. Saccone, E. Priola, V. Gianotti, M. Milanesio, E. Conterosito, C. Barolo and G. Viscardi, </w:t>
      </w:r>
      <w:r w:rsidRPr="00241051">
        <w:rPr>
          <w:i/>
          <w:lang w:val="it-IT"/>
        </w:rPr>
        <w:t>Dyes Pigment.</w:t>
      </w:r>
      <w:r w:rsidRPr="00241051">
        <w:rPr>
          <w:lang w:val="it-IT"/>
        </w:rPr>
        <w:t xml:space="preserve">, 2017, </w:t>
      </w:r>
      <w:r w:rsidRPr="00241051">
        <w:rPr>
          <w:b/>
          <w:lang w:val="it-IT"/>
        </w:rPr>
        <w:t>137</w:t>
      </w:r>
      <w:r w:rsidRPr="00241051">
        <w:rPr>
          <w:lang w:val="it-IT"/>
        </w:rPr>
        <w:t>, 152-164.</w:t>
      </w:r>
    </w:p>
    <w:p w14:paraId="2DEE038E" w14:textId="77777777" w:rsidR="00A84E9C" w:rsidRPr="00241051" w:rsidRDefault="00A84E9C" w:rsidP="00A84E9C">
      <w:pPr>
        <w:pStyle w:val="EndNoteBibliography"/>
        <w:spacing w:after="0"/>
        <w:ind w:left="720" w:hanging="720"/>
        <w:rPr>
          <w:lang w:val="it-IT"/>
        </w:rPr>
      </w:pPr>
      <w:r w:rsidRPr="00241051">
        <w:rPr>
          <w:lang w:val="it-IT"/>
        </w:rPr>
        <w:t>47.</w:t>
      </w:r>
      <w:r w:rsidRPr="00241051">
        <w:rPr>
          <w:lang w:val="it-IT"/>
        </w:rPr>
        <w:tab/>
        <w:t xml:space="preserve">A. Giordana, E. Priola, E. Bonometti, P. Benzi, L. Operti and E. Diana, </w:t>
      </w:r>
      <w:r w:rsidRPr="00241051">
        <w:rPr>
          <w:i/>
          <w:lang w:val="it-IT"/>
        </w:rPr>
        <w:t>Polyhedron</w:t>
      </w:r>
      <w:r w:rsidRPr="00241051">
        <w:rPr>
          <w:lang w:val="it-IT"/>
        </w:rPr>
        <w:t xml:space="preserve">, 2017, </w:t>
      </w:r>
      <w:r w:rsidRPr="00241051">
        <w:rPr>
          <w:b/>
          <w:lang w:val="it-IT"/>
        </w:rPr>
        <w:t>138</w:t>
      </w:r>
      <w:r w:rsidRPr="00241051">
        <w:rPr>
          <w:lang w:val="it-IT"/>
        </w:rPr>
        <w:t>, 239-248.</w:t>
      </w:r>
    </w:p>
    <w:p w14:paraId="0D15F88C" w14:textId="77777777" w:rsidR="00A84E9C" w:rsidRPr="000A457F" w:rsidRDefault="00A84E9C" w:rsidP="00A84E9C">
      <w:pPr>
        <w:pStyle w:val="EndNoteBibliography"/>
        <w:spacing w:after="0"/>
        <w:ind w:left="720" w:hanging="720"/>
        <w:rPr>
          <w:lang w:val="en-GB"/>
        </w:rPr>
      </w:pPr>
      <w:r w:rsidRPr="000A457F">
        <w:rPr>
          <w:lang w:val="en-GB"/>
        </w:rPr>
        <w:t>48.</w:t>
      </w:r>
      <w:r w:rsidRPr="000A457F">
        <w:rPr>
          <w:lang w:val="en-GB"/>
        </w:rPr>
        <w:tab/>
        <w:t xml:space="preserve">J. S. Ovens, P. R. Christensen and D. B. Leznoff, </w:t>
      </w:r>
      <w:r w:rsidRPr="000A457F">
        <w:rPr>
          <w:i/>
          <w:lang w:val="en-GB"/>
        </w:rPr>
        <w:t>Chemistry – A European Journal</w:t>
      </w:r>
      <w:r w:rsidRPr="000A457F">
        <w:rPr>
          <w:lang w:val="en-GB"/>
        </w:rPr>
        <w:t xml:space="preserve">, 2016, </w:t>
      </w:r>
      <w:r w:rsidRPr="000A457F">
        <w:rPr>
          <w:b/>
          <w:lang w:val="en-GB"/>
        </w:rPr>
        <w:t>22</w:t>
      </w:r>
      <w:r w:rsidRPr="000A457F">
        <w:rPr>
          <w:lang w:val="en-GB"/>
        </w:rPr>
        <w:t>, 8234-8239.</w:t>
      </w:r>
    </w:p>
    <w:p w14:paraId="50FCF9E0" w14:textId="77777777" w:rsidR="00A84E9C" w:rsidRPr="000A457F" w:rsidRDefault="00A84E9C" w:rsidP="00A84E9C">
      <w:pPr>
        <w:pStyle w:val="EndNoteBibliography"/>
        <w:spacing w:after="0"/>
        <w:ind w:left="720" w:hanging="720"/>
        <w:rPr>
          <w:lang w:val="en-GB"/>
        </w:rPr>
      </w:pPr>
      <w:r w:rsidRPr="000A457F">
        <w:rPr>
          <w:lang w:val="en-GB"/>
        </w:rPr>
        <w:t>49.</w:t>
      </w:r>
      <w:r w:rsidRPr="000A457F">
        <w:rPr>
          <w:lang w:val="en-GB"/>
        </w:rPr>
        <w:tab/>
        <w:t xml:space="preserve">J. S. Ovens and D. B. Leznoff, </w:t>
      </w:r>
      <w:r w:rsidRPr="000A457F">
        <w:rPr>
          <w:i/>
          <w:lang w:val="en-GB"/>
        </w:rPr>
        <w:t>ChemPlusChem</w:t>
      </w:r>
      <w:r w:rsidRPr="000A457F">
        <w:rPr>
          <w:lang w:val="en-GB"/>
        </w:rPr>
        <w:t xml:space="preserve">, 2016, </w:t>
      </w:r>
      <w:r w:rsidRPr="000A457F">
        <w:rPr>
          <w:b/>
          <w:lang w:val="en-GB"/>
        </w:rPr>
        <w:t>81</w:t>
      </w:r>
      <w:r w:rsidRPr="000A457F">
        <w:rPr>
          <w:lang w:val="en-GB"/>
        </w:rPr>
        <w:t>, 842-849.</w:t>
      </w:r>
    </w:p>
    <w:p w14:paraId="7E9F02CA" w14:textId="77777777" w:rsidR="00A84E9C" w:rsidRPr="000A457F" w:rsidRDefault="00A84E9C" w:rsidP="00A84E9C">
      <w:pPr>
        <w:pStyle w:val="EndNoteBibliography"/>
        <w:spacing w:after="0"/>
        <w:ind w:left="720" w:hanging="720"/>
        <w:rPr>
          <w:lang w:val="en-GB"/>
        </w:rPr>
      </w:pPr>
      <w:r w:rsidRPr="000A457F">
        <w:rPr>
          <w:lang w:val="en-GB"/>
        </w:rPr>
        <w:lastRenderedPageBreak/>
        <w:t>50.</w:t>
      </w:r>
      <w:r w:rsidRPr="000A457F">
        <w:rPr>
          <w:lang w:val="en-GB"/>
        </w:rPr>
        <w:tab/>
        <w:t xml:space="preserve">O. V. Dolomanov, L. J. Bourhis, R. J. Gildea, J. A. K. Howard and H. Puschmann, </w:t>
      </w:r>
      <w:r w:rsidRPr="000A457F">
        <w:rPr>
          <w:i/>
          <w:lang w:val="en-GB"/>
        </w:rPr>
        <w:t>Journal of Applied Crystallography</w:t>
      </w:r>
      <w:r w:rsidRPr="000A457F">
        <w:rPr>
          <w:lang w:val="en-GB"/>
        </w:rPr>
        <w:t xml:space="preserve">, 2009, </w:t>
      </w:r>
      <w:r w:rsidRPr="000A457F">
        <w:rPr>
          <w:b/>
          <w:lang w:val="en-GB"/>
        </w:rPr>
        <w:t>42</w:t>
      </w:r>
      <w:r w:rsidRPr="000A457F">
        <w:rPr>
          <w:lang w:val="en-GB"/>
        </w:rPr>
        <w:t>, 339-341.</w:t>
      </w:r>
    </w:p>
    <w:p w14:paraId="32C536BE" w14:textId="77777777" w:rsidR="00A84E9C" w:rsidRPr="000A457F" w:rsidRDefault="00A84E9C" w:rsidP="00A84E9C">
      <w:pPr>
        <w:pStyle w:val="EndNoteBibliography"/>
        <w:spacing w:after="0"/>
        <w:ind w:left="720" w:hanging="720"/>
        <w:rPr>
          <w:lang w:val="en-GB"/>
        </w:rPr>
      </w:pPr>
      <w:r w:rsidRPr="000A457F">
        <w:rPr>
          <w:lang w:val="en-GB"/>
        </w:rPr>
        <w:t>51.</w:t>
      </w:r>
      <w:r w:rsidRPr="000A457F">
        <w:rPr>
          <w:lang w:val="en-GB"/>
        </w:rPr>
        <w:tab/>
        <w:t xml:space="preserve">G. M. Sheldrick, </w:t>
      </w:r>
      <w:r w:rsidRPr="000A457F">
        <w:rPr>
          <w:i/>
          <w:lang w:val="en-GB"/>
        </w:rPr>
        <w:t>Acta Crystallogr. Sect. A</w:t>
      </w:r>
      <w:r w:rsidRPr="000A457F">
        <w:rPr>
          <w:lang w:val="en-GB"/>
        </w:rPr>
        <w:t xml:space="preserve">, 2008, </w:t>
      </w:r>
      <w:r w:rsidRPr="000A457F">
        <w:rPr>
          <w:b/>
          <w:lang w:val="en-GB"/>
        </w:rPr>
        <w:t>64</w:t>
      </w:r>
      <w:r w:rsidRPr="000A457F">
        <w:rPr>
          <w:lang w:val="en-GB"/>
        </w:rPr>
        <w:t>, 112-122.</w:t>
      </w:r>
    </w:p>
    <w:p w14:paraId="22EFD6F6" w14:textId="77777777" w:rsidR="00A84E9C" w:rsidRPr="000A457F" w:rsidRDefault="00A84E9C" w:rsidP="00A84E9C">
      <w:pPr>
        <w:pStyle w:val="EndNoteBibliography"/>
        <w:spacing w:after="0"/>
        <w:ind w:left="720" w:hanging="720"/>
        <w:rPr>
          <w:lang w:val="en-GB"/>
        </w:rPr>
      </w:pPr>
      <w:r w:rsidRPr="000A457F">
        <w:rPr>
          <w:lang w:val="en-GB"/>
        </w:rPr>
        <w:t>52.</w:t>
      </w:r>
      <w:r w:rsidRPr="000A457F">
        <w:rPr>
          <w:lang w:val="en-GB"/>
        </w:rPr>
        <w:tab/>
        <w:t xml:space="preserve">G. M. Sheldrick, </w:t>
      </w:r>
      <w:r w:rsidRPr="000A457F">
        <w:rPr>
          <w:i/>
          <w:lang w:val="en-GB"/>
        </w:rPr>
        <w:t>Acta Crystallogr. Sect. A</w:t>
      </w:r>
      <w:r w:rsidRPr="000A457F">
        <w:rPr>
          <w:lang w:val="en-GB"/>
        </w:rPr>
        <w:t xml:space="preserve">, 2015, </w:t>
      </w:r>
      <w:r w:rsidRPr="000A457F">
        <w:rPr>
          <w:b/>
          <w:lang w:val="en-GB"/>
        </w:rPr>
        <w:t>71</w:t>
      </w:r>
      <w:r w:rsidRPr="000A457F">
        <w:rPr>
          <w:lang w:val="en-GB"/>
        </w:rPr>
        <w:t>, 3-8.</w:t>
      </w:r>
    </w:p>
    <w:p w14:paraId="04E097D9" w14:textId="77777777" w:rsidR="00A84E9C" w:rsidRPr="000A457F" w:rsidRDefault="00A84E9C" w:rsidP="00A84E9C">
      <w:pPr>
        <w:pStyle w:val="EndNoteBibliography"/>
        <w:spacing w:after="0"/>
        <w:ind w:left="720" w:hanging="720"/>
        <w:rPr>
          <w:lang w:val="en-GB"/>
        </w:rPr>
      </w:pPr>
      <w:r w:rsidRPr="000A457F">
        <w:rPr>
          <w:lang w:val="en-GB"/>
        </w:rPr>
        <w:t>53.</w:t>
      </w:r>
      <w:r w:rsidRPr="000A457F">
        <w:rPr>
          <w:lang w:val="en-GB"/>
        </w:rPr>
        <w:tab/>
        <w:t xml:space="preserve">C. F. Macrae, P. R. Edgington, P. McCabe, E. Pidcock, G. P. Shields, R. Taylor, M. Towler and J. van De Streek, </w:t>
      </w:r>
      <w:r w:rsidRPr="000A457F">
        <w:rPr>
          <w:i/>
          <w:lang w:val="en-GB"/>
        </w:rPr>
        <w:t>Journal of Applied Crystallography</w:t>
      </w:r>
      <w:r w:rsidRPr="000A457F">
        <w:rPr>
          <w:lang w:val="en-GB"/>
        </w:rPr>
        <w:t xml:space="preserve">, 2006, </w:t>
      </w:r>
      <w:r w:rsidRPr="000A457F">
        <w:rPr>
          <w:b/>
          <w:lang w:val="en-GB"/>
        </w:rPr>
        <w:t>39</w:t>
      </w:r>
      <w:r w:rsidRPr="000A457F">
        <w:rPr>
          <w:lang w:val="en-GB"/>
        </w:rPr>
        <w:t>, 453-457.</w:t>
      </w:r>
    </w:p>
    <w:p w14:paraId="3E30C324" w14:textId="77777777" w:rsidR="00A84E9C" w:rsidRPr="000A457F" w:rsidRDefault="00A84E9C" w:rsidP="00A84E9C">
      <w:pPr>
        <w:pStyle w:val="EndNoteBibliography"/>
        <w:spacing w:after="0"/>
        <w:ind w:left="720" w:hanging="720"/>
        <w:rPr>
          <w:lang w:val="en-GB"/>
        </w:rPr>
      </w:pPr>
      <w:r w:rsidRPr="000A457F">
        <w:rPr>
          <w:lang w:val="en-GB"/>
        </w:rPr>
        <w:t>54.</w:t>
      </w:r>
      <w:r w:rsidRPr="000A457F">
        <w:rPr>
          <w:lang w:val="en-GB"/>
        </w:rPr>
        <w:tab/>
        <w:t xml:space="preserve">D. R. A. a. W. F. K. Miletich, </w:t>
      </w:r>
      <w:r w:rsidRPr="000A457F">
        <w:rPr>
          <w:i/>
          <w:lang w:val="en-GB"/>
        </w:rPr>
        <w:t>Rev. Mineral Geochem.</w:t>
      </w:r>
      <w:r w:rsidRPr="000A457F">
        <w:rPr>
          <w:lang w:val="en-GB"/>
        </w:rPr>
        <w:t xml:space="preserve">, 2000, </w:t>
      </w:r>
      <w:r w:rsidRPr="000A457F">
        <w:rPr>
          <w:b/>
          <w:lang w:val="en-GB"/>
        </w:rPr>
        <w:t>45</w:t>
      </w:r>
      <w:r w:rsidRPr="000A457F">
        <w:rPr>
          <w:lang w:val="en-GB"/>
        </w:rPr>
        <w:t>, 445-519.</w:t>
      </w:r>
    </w:p>
    <w:p w14:paraId="794FD281" w14:textId="77777777" w:rsidR="00A84E9C" w:rsidRPr="000A457F" w:rsidRDefault="00A84E9C" w:rsidP="00A84E9C">
      <w:pPr>
        <w:pStyle w:val="EndNoteBibliography"/>
        <w:spacing w:after="0"/>
        <w:ind w:left="720" w:hanging="720"/>
        <w:rPr>
          <w:lang w:val="en-GB"/>
        </w:rPr>
      </w:pPr>
      <w:r w:rsidRPr="000A457F">
        <w:rPr>
          <w:lang w:val="en-GB"/>
        </w:rPr>
        <w:t>55.</w:t>
      </w:r>
      <w:r w:rsidRPr="000A457F">
        <w:rPr>
          <w:lang w:val="en-GB"/>
        </w:rPr>
        <w:tab/>
        <w:t xml:space="preserve">F. Bertolotti, N. Curetti, P. Benna and G. Gervasio, </w:t>
      </w:r>
      <w:r w:rsidRPr="000A457F">
        <w:rPr>
          <w:i/>
          <w:lang w:val="en-GB"/>
        </w:rPr>
        <w:t>Journal of Molecular Structure</w:t>
      </w:r>
      <w:r w:rsidRPr="000A457F">
        <w:rPr>
          <w:lang w:val="en-GB"/>
        </w:rPr>
        <w:t xml:space="preserve">, 2013, </w:t>
      </w:r>
      <w:r w:rsidRPr="000A457F">
        <w:rPr>
          <w:b/>
          <w:lang w:val="en-GB"/>
        </w:rPr>
        <w:t>1041</w:t>
      </w:r>
      <w:r w:rsidRPr="000A457F">
        <w:rPr>
          <w:lang w:val="en-GB"/>
        </w:rPr>
        <w:t>, 106-112.</w:t>
      </w:r>
    </w:p>
    <w:p w14:paraId="1AE6462C" w14:textId="77777777" w:rsidR="00A84E9C" w:rsidRPr="000A457F" w:rsidRDefault="00A84E9C" w:rsidP="00A84E9C">
      <w:pPr>
        <w:pStyle w:val="EndNoteBibliography"/>
        <w:spacing w:after="0"/>
        <w:ind w:left="720" w:hanging="720"/>
        <w:rPr>
          <w:lang w:val="en-GB"/>
        </w:rPr>
      </w:pPr>
      <w:r w:rsidRPr="000A457F">
        <w:rPr>
          <w:lang w:val="en-GB"/>
        </w:rPr>
        <w:t>56.</w:t>
      </w:r>
      <w:r w:rsidRPr="000A457F">
        <w:rPr>
          <w:lang w:val="en-GB"/>
        </w:rPr>
        <w:tab/>
        <w:t xml:space="preserve">D. R. A. R.J. Angel, R. Miletich, L. W. Finger, </w:t>
      </w:r>
      <w:r w:rsidRPr="000A457F">
        <w:rPr>
          <w:i/>
          <w:lang w:val="en-GB"/>
        </w:rPr>
        <w:t>Journal of Applied Crystallography</w:t>
      </w:r>
      <w:r w:rsidRPr="000A457F">
        <w:rPr>
          <w:lang w:val="en-GB"/>
        </w:rPr>
        <w:t xml:space="preserve">, 1997, </w:t>
      </w:r>
      <w:r w:rsidRPr="000A457F">
        <w:rPr>
          <w:b/>
          <w:lang w:val="en-GB"/>
        </w:rPr>
        <w:t>30</w:t>
      </w:r>
      <w:r w:rsidRPr="000A457F">
        <w:rPr>
          <w:lang w:val="en-GB"/>
        </w:rPr>
        <w:t>, 461--466.</w:t>
      </w:r>
    </w:p>
    <w:p w14:paraId="420B0882" w14:textId="77777777" w:rsidR="00A84E9C" w:rsidRPr="000A457F" w:rsidRDefault="00A84E9C" w:rsidP="00A84E9C">
      <w:pPr>
        <w:pStyle w:val="EndNoteBibliography"/>
        <w:spacing w:after="0"/>
        <w:ind w:left="720" w:hanging="720"/>
        <w:rPr>
          <w:lang w:val="en-GB"/>
        </w:rPr>
      </w:pPr>
      <w:r w:rsidRPr="000A457F">
        <w:rPr>
          <w:lang w:val="en-GB"/>
        </w:rPr>
        <w:t>57.</w:t>
      </w:r>
      <w:r w:rsidRPr="000A457F">
        <w:rPr>
          <w:lang w:val="en-GB"/>
        </w:rPr>
        <w:tab/>
        <w:t xml:space="preserve">H. K. Mao, J. Xu and P. M. Bell, </w:t>
      </w:r>
      <w:r w:rsidRPr="000A457F">
        <w:rPr>
          <w:i/>
          <w:lang w:val="en-GB"/>
        </w:rPr>
        <w:t>Journal of Geophysical Research: Solid Earth</w:t>
      </w:r>
      <w:r w:rsidRPr="000A457F">
        <w:rPr>
          <w:lang w:val="en-GB"/>
        </w:rPr>
        <w:t xml:space="preserve">, 1986, </w:t>
      </w:r>
      <w:r w:rsidRPr="000A457F">
        <w:rPr>
          <w:b/>
          <w:lang w:val="en-GB"/>
        </w:rPr>
        <w:t>91</w:t>
      </w:r>
      <w:r w:rsidRPr="000A457F">
        <w:rPr>
          <w:lang w:val="en-GB"/>
        </w:rPr>
        <w:t>, 4673-4676.</w:t>
      </w:r>
    </w:p>
    <w:p w14:paraId="3B567754" w14:textId="77777777" w:rsidR="00A84E9C" w:rsidRPr="000A457F" w:rsidRDefault="00A84E9C" w:rsidP="00A84E9C">
      <w:pPr>
        <w:pStyle w:val="EndNoteBibliography"/>
        <w:spacing w:after="0"/>
        <w:ind w:left="720" w:hanging="720"/>
        <w:rPr>
          <w:lang w:val="en-GB"/>
        </w:rPr>
      </w:pPr>
      <w:r w:rsidRPr="000A457F">
        <w:rPr>
          <w:lang w:val="en-GB"/>
        </w:rPr>
        <w:t>58.</w:t>
      </w:r>
      <w:r w:rsidRPr="000A457F">
        <w:rPr>
          <w:lang w:val="en-GB"/>
        </w:rPr>
        <w:tab/>
        <w:t xml:space="preserve">S. Scheiner and M. Čuma, </w:t>
      </w:r>
      <w:r w:rsidRPr="000A457F">
        <w:rPr>
          <w:i/>
          <w:lang w:val="en-GB"/>
        </w:rPr>
        <w:t>J. Am. Chem. Soc.</w:t>
      </w:r>
      <w:r w:rsidRPr="000A457F">
        <w:rPr>
          <w:lang w:val="en-GB"/>
        </w:rPr>
        <w:t xml:space="preserve">, 1996, </w:t>
      </w:r>
      <w:r w:rsidRPr="000A457F">
        <w:rPr>
          <w:b/>
          <w:lang w:val="en-GB"/>
        </w:rPr>
        <w:t>118</w:t>
      </w:r>
      <w:r w:rsidRPr="000A457F">
        <w:rPr>
          <w:lang w:val="en-GB"/>
        </w:rPr>
        <w:t>, 1511-1521.</w:t>
      </w:r>
    </w:p>
    <w:p w14:paraId="70464D43" w14:textId="77777777" w:rsidR="00A84E9C" w:rsidRPr="000A457F" w:rsidRDefault="00A84E9C" w:rsidP="00A84E9C">
      <w:pPr>
        <w:pStyle w:val="EndNoteBibliography"/>
        <w:spacing w:after="0"/>
        <w:ind w:left="720" w:hanging="720"/>
        <w:rPr>
          <w:lang w:val="en-GB"/>
        </w:rPr>
      </w:pPr>
      <w:r w:rsidRPr="000A457F">
        <w:rPr>
          <w:lang w:val="en-GB"/>
        </w:rPr>
        <w:t>59.</w:t>
      </w:r>
      <w:r w:rsidRPr="000A457F">
        <w:rPr>
          <w:lang w:val="en-GB"/>
        </w:rPr>
        <w:tab/>
        <w:t xml:space="preserve">G. F. Xu, Z. Q. Liu, H. B. Zhou, Y. Guo and D. Z. Liao, </w:t>
      </w:r>
      <w:r w:rsidRPr="000A457F">
        <w:rPr>
          <w:i/>
          <w:lang w:val="en-GB"/>
        </w:rPr>
        <w:t>Aust. J. Chem.</w:t>
      </w:r>
      <w:r w:rsidRPr="000A457F">
        <w:rPr>
          <w:lang w:val="en-GB"/>
        </w:rPr>
        <w:t xml:space="preserve">, 2006, </w:t>
      </w:r>
      <w:r w:rsidRPr="000A457F">
        <w:rPr>
          <w:b/>
          <w:lang w:val="en-GB"/>
        </w:rPr>
        <w:t>59</w:t>
      </w:r>
      <w:r w:rsidRPr="000A457F">
        <w:rPr>
          <w:lang w:val="en-GB"/>
        </w:rPr>
        <w:t>, 640-646.</w:t>
      </w:r>
    </w:p>
    <w:p w14:paraId="590AC14F" w14:textId="77777777" w:rsidR="00A84E9C" w:rsidRPr="000A457F" w:rsidRDefault="00A84E9C" w:rsidP="00A84E9C">
      <w:pPr>
        <w:pStyle w:val="EndNoteBibliography"/>
        <w:spacing w:after="0"/>
        <w:ind w:left="720" w:hanging="720"/>
        <w:rPr>
          <w:lang w:val="en-GB"/>
        </w:rPr>
      </w:pPr>
      <w:r w:rsidRPr="000A457F">
        <w:rPr>
          <w:lang w:val="en-GB"/>
        </w:rPr>
        <w:t>60.</w:t>
      </w:r>
      <w:r w:rsidRPr="000A457F">
        <w:rPr>
          <w:lang w:val="en-GB"/>
        </w:rPr>
        <w:tab/>
        <w:t xml:space="preserve">M. Monim-ul-Mehboob, M. Ramzan, T. Ruffer, H. Lang, S. Naddem, M. Akhtar and S. Ahmad, </w:t>
      </w:r>
      <w:r w:rsidRPr="000A457F">
        <w:rPr>
          <w:i/>
          <w:lang w:val="en-GB"/>
        </w:rPr>
        <w:t>Z.Naturforsch.(B)</w:t>
      </w:r>
      <w:r w:rsidRPr="000A457F">
        <w:rPr>
          <w:lang w:val="en-GB"/>
        </w:rPr>
        <w:t xml:space="preserve">, 2013, </w:t>
      </w:r>
      <w:r w:rsidRPr="000A457F">
        <w:rPr>
          <w:b/>
          <w:lang w:val="en-GB"/>
        </w:rPr>
        <w:t>68</w:t>
      </w:r>
      <w:r w:rsidRPr="000A457F">
        <w:rPr>
          <w:lang w:val="en-GB"/>
        </w:rPr>
        <w:t>, 161-167.</w:t>
      </w:r>
    </w:p>
    <w:p w14:paraId="7A0A8C0E" w14:textId="77777777" w:rsidR="00A84E9C" w:rsidRPr="000A457F" w:rsidRDefault="00A84E9C" w:rsidP="00A84E9C">
      <w:pPr>
        <w:pStyle w:val="EndNoteBibliography"/>
        <w:spacing w:after="0"/>
        <w:ind w:left="720" w:hanging="720"/>
        <w:rPr>
          <w:lang w:val="en-GB"/>
        </w:rPr>
      </w:pPr>
      <w:r w:rsidRPr="000A457F">
        <w:rPr>
          <w:lang w:val="en-GB"/>
        </w:rPr>
        <w:t>61.</w:t>
      </w:r>
      <w:r w:rsidRPr="000A457F">
        <w:rPr>
          <w:lang w:val="en-GB"/>
        </w:rPr>
        <w:tab/>
        <w:t xml:space="preserve">Y. Guo, Y. Ma, N. Zhou, Z. Q. Liu, Q. L. Wang, S. P. Yan and D. Z. Liao, </w:t>
      </w:r>
      <w:r w:rsidRPr="000A457F">
        <w:rPr>
          <w:i/>
          <w:lang w:val="en-GB"/>
        </w:rPr>
        <w:t>Z. Anorg. Allg. Chem.</w:t>
      </w:r>
      <w:r w:rsidRPr="000A457F">
        <w:rPr>
          <w:lang w:val="en-GB"/>
        </w:rPr>
        <w:t xml:space="preserve">, 2010, </w:t>
      </w:r>
      <w:r w:rsidRPr="000A457F">
        <w:rPr>
          <w:b/>
          <w:lang w:val="en-GB"/>
        </w:rPr>
        <w:t>636</w:t>
      </w:r>
      <w:r w:rsidRPr="000A457F">
        <w:rPr>
          <w:lang w:val="en-GB"/>
        </w:rPr>
        <w:t>, 865-871.</w:t>
      </w:r>
    </w:p>
    <w:p w14:paraId="6CDA97E8" w14:textId="77777777" w:rsidR="00A84E9C" w:rsidRPr="000A457F" w:rsidRDefault="00A84E9C" w:rsidP="00A84E9C">
      <w:pPr>
        <w:pStyle w:val="EndNoteBibliography"/>
        <w:spacing w:after="0"/>
        <w:ind w:left="720" w:hanging="720"/>
        <w:rPr>
          <w:lang w:val="en-GB"/>
        </w:rPr>
      </w:pPr>
      <w:r w:rsidRPr="000A457F">
        <w:rPr>
          <w:lang w:val="en-GB"/>
        </w:rPr>
        <w:t>62.</w:t>
      </w:r>
      <w:r w:rsidRPr="000A457F">
        <w:rPr>
          <w:lang w:val="en-GB"/>
        </w:rPr>
        <w:tab/>
        <w:t xml:space="preserve">J. Qu, W. Gu and X. Liu, </w:t>
      </w:r>
      <w:r w:rsidRPr="000A457F">
        <w:rPr>
          <w:i/>
          <w:lang w:val="en-GB"/>
        </w:rPr>
        <w:t>J. Coord. Chem.</w:t>
      </w:r>
      <w:r w:rsidRPr="000A457F">
        <w:rPr>
          <w:lang w:val="en-GB"/>
        </w:rPr>
        <w:t xml:space="preserve">, 2008, </w:t>
      </w:r>
      <w:r w:rsidRPr="000A457F">
        <w:rPr>
          <w:b/>
          <w:lang w:val="en-GB"/>
        </w:rPr>
        <w:t>61</w:t>
      </w:r>
      <w:r w:rsidRPr="000A457F">
        <w:rPr>
          <w:lang w:val="en-GB"/>
        </w:rPr>
        <w:t>, 618-626.</w:t>
      </w:r>
    </w:p>
    <w:p w14:paraId="1099B8AB" w14:textId="77777777" w:rsidR="00A84E9C" w:rsidRPr="000A457F" w:rsidRDefault="00A84E9C" w:rsidP="00A84E9C">
      <w:pPr>
        <w:pStyle w:val="EndNoteBibliography"/>
        <w:spacing w:after="0"/>
        <w:ind w:left="720" w:hanging="720"/>
        <w:rPr>
          <w:lang w:val="en-GB"/>
        </w:rPr>
      </w:pPr>
      <w:r w:rsidRPr="000A457F">
        <w:rPr>
          <w:lang w:val="en-GB"/>
        </w:rPr>
        <w:t>63.</w:t>
      </w:r>
      <w:r w:rsidRPr="000A457F">
        <w:rPr>
          <w:lang w:val="en-GB"/>
        </w:rPr>
        <w:tab/>
        <w:t xml:space="preserve">E. R. T. Tiekink, </w:t>
      </w:r>
      <w:r w:rsidRPr="000A457F">
        <w:rPr>
          <w:i/>
          <w:lang w:val="en-GB"/>
        </w:rPr>
        <w:t>Coord. Chem. Rev.</w:t>
      </w:r>
      <w:r w:rsidRPr="000A457F">
        <w:rPr>
          <w:lang w:val="en-GB"/>
        </w:rPr>
        <w:t xml:space="preserve">, 2014, </w:t>
      </w:r>
      <w:r w:rsidRPr="000A457F">
        <w:rPr>
          <w:b/>
          <w:lang w:val="en-GB"/>
        </w:rPr>
        <w:t>275</w:t>
      </w:r>
      <w:r w:rsidRPr="000A457F">
        <w:rPr>
          <w:lang w:val="en-GB"/>
        </w:rPr>
        <w:t>, 130-153.</w:t>
      </w:r>
    </w:p>
    <w:p w14:paraId="75D17F6A" w14:textId="77777777" w:rsidR="00A84E9C" w:rsidRPr="000A457F" w:rsidRDefault="00A84E9C" w:rsidP="00A84E9C">
      <w:pPr>
        <w:pStyle w:val="EndNoteBibliography"/>
        <w:spacing w:after="0"/>
        <w:ind w:left="720" w:hanging="720"/>
        <w:rPr>
          <w:lang w:val="en-GB"/>
        </w:rPr>
      </w:pPr>
      <w:r w:rsidRPr="000A457F">
        <w:rPr>
          <w:lang w:val="en-GB"/>
        </w:rPr>
        <w:t>64.</w:t>
      </w:r>
      <w:r w:rsidRPr="000A457F">
        <w:rPr>
          <w:lang w:val="en-GB"/>
        </w:rPr>
        <w:tab/>
        <w:t xml:space="preserve">P. M. Aguiar, M. J. Katz, D. B. Leznoff and S. Kroeker, </w:t>
      </w:r>
      <w:r w:rsidRPr="000A457F">
        <w:rPr>
          <w:i/>
          <w:lang w:val="en-GB"/>
        </w:rPr>
        <w:t>Physical Chemistry Chemical Physics</w:t>
      </w:r>
      <w:r w:rsidRPr="000A457F">
        <w:rPr>
          <w:lang w:val="en-GB"/>
        </w:rPr>
        <w:t xml:space="preserve">, 2009, </w:t>
      </w:r>
      <w:r w:rsidRPr="000A457F">
        <w:rPr>
          <w:b/>
          <w:lang w:val="en-GB"/>
        </w:rPr>
        <w:t>11</w:t>
      </w:r>
      <w:r w:rsidRPr="000A457F">
        <w:rPr>
          <w:lang w:val="en-GB"/>
        </w:rPr>
        <w:t>, 6925-6934.</w:t>
      </w:r>
    </w:p>
    <w:p w14:paraId="51F22D0C" w14:textId="77777777" w:rsidR="00A84E9C" w:rsidRPr="000A457F" w:rsidRDefault="00A84E9C" w:rsidP="00A84E9C">
      <w:pPr>
        <w:pStyle w:val="EndNoteBibliography"/>
        <w:spacing w:after="0"/>
        <w:ind w:left="720" w:hanging="720"/>
        <w:rPr>
          <w:lang w:val="en-GB"/>
        </w:rPr>
      </w:pPr>
      <w:r w:rsidRPr="000A457F">
        <w:rPr>
          <w:lang w:val="en-GB"/>
        </w:rPr>
        <w:t>65.</w:t>
      </w:r>
      <w:r w:rsidRPr="000A457F">
        <w:rPr>
          <w:lang w:val="en-GB"/>
        </w:rPr>
        <w:tab/>
        <w:t xml:space="preserve">F. Baril-Robert, X. B. Li, M. J. Katz, A. R. Geisheimer, D. B. Leznoff and H. Patterson, </w:t>
      </w:r>
      <w:r w:rsidRPr="000A457F">
        <w:rPr>
          <w:i/>
          <w:lang w:val="en-GB"/>
        </w:rPr>
        <w:t>Inorganic Chemistry</w:t>
      </w:r>
      <w:r w:rsidRPr="000A457F">
        <w:rPr>
          <w:lang w:val="en-GB"/>
        </w:rPr>
        <w:t xml:space="preserve">, 2011, </w:t>
      </w:r>
      <w:r w:rsidRPr="000A457F">
        <w:rPr>
          <w:b/>
          <w:lang w:val="en-GB"/>
        </w:rPr>
        <w:t>50</w:t>
      </w:r>
      <w:r w:rsidRPr="000A457F">
        <w:rPr>
          <w:lang w:val="en-GB"/>
        </w:rPr>
        <w:t>, 231-237.</w:t>
      </w:r>
    </w:p>
    <w:p w14:paraId="554A3C8E" w14:textId="77777777" w:rsidR="00A84E9C" w:rsidRPr="000A457F" w:rsidRDefault="00A84E9C" w:rsidP="00A84E9C">
      <w:pPr>
        <w:pStyle w:val="EndNoteBibliography"/>
        <w:spacing w:after="0"/>
        <w:ind w:left="720" w:hanging="720"/>
        <w:rPr>
          <w:lang w:val="en-GB"/>
        </w:rPr>
      </w:pPr>
      <w:r w:rsidRPr="000A457F">
        <w:rPr>
          <w:lang w:val="en-GB"/>
        </w:rPr>
        <w:t>66.</w:t>
      </w:r>
      <w:r w:rsidRPr="000A457F">
        <w:rPr>
          <w:lang w:val="en-GB"/>
        </w:rPr>
        <w:tab/>
        <w:t xml:space="preserve">C. Kappenstein, A. Ouali, M. Guerin, J. Cernak and J. Chomic, </w:t>
      </w:r>
      <w:r w:rsidRPr="000A457F">
        <w:rPr>
          <w:i/>
          <w:lang w:val="en-GB"/>
        </w:rPr>
        <w:t>Inorg. Chim. Acta</w:t>
      </w:r>
      <w:r w:rsidRPr="000A457F">
        <w:rPr>
          <w:lang w:val="en-GB"/>
        </w:rPr>
        <w:t xml:space="preserve">, 1988, </w:t>
      </w:r>
      <w:r w:rsidRPr="000A457F">
        <w:rPr>
          <w:b/>
          <w:lang w:val="en-GB"/>
        </w:rPr>
        <w:t>147</w:t>
      </w:r>
      <w:r w:rsidRPr="000A457F">
        <w:rPr>
          <w:lang w:val="en-GB"/>
        </w:rPr>
        <w:t>, 189-197.</w:t>
      </w:r>
    </w:p>
    <w:p w14:paraId="4400FE6D" w14:textId="77777777" w:rsidR="00A84E9C" w:rsidRPr="000A457F" w:rsidRDefault="00A84E9C" w:rsidP="00A84E9C">
      <w:pPr>
        <w:pStyle w:val="EndNoteBibliography"/>
        <w:spacing w:after="0"/>
        <w:ind w:left="720" w:hanging="720"/>
        <w:rPr>
          <w:lang w:val="en-GB"/>
        </w:rPr>
      </w:pPr>
      <w:r w:rsidRPr="000A457F">
        <w:rPr>
          <w:lang w:val="en-GB"/>
        </w:rPr>
        <w:t>67.</w:t>
      </w:r>
      <w:r w:rsidRPr="000A457F">
        <w:rPr>
          <w:lang w:val="en-GB"/>
        </w:rPr>
        <w:tab/>
        <w:t xml:space="preserve">L. Triscikova, J. Chomic, K. S. Abboud, J. H. Park, M. W. Meisel and J. Cernak, </w:t>
      </w:r>
      <w:r w:rsidRPr="000A457F">
        <w:rPr>
          <w:i/>
          <w:lang w:val="en-GB"/>
        </w:rPr>
        <w:t>Inorg. Chim. Acta</w:t>
      </w:r>
      <w:r w:rsidRPr="000A457F">
        <w:rPr>
          <w:lang w:val="en-GB"/>
        </w:rPr>
        <w:t xml:space="preserve">, 2004, </w:t>
      </w:r>
      <w:r w:rsidRPr="000A457F">
        <w:rPr>
          <w:b/>
          <w:lang w:val="en-GB"/>
        </w:rPr>
        <w:t>357</w:t>
      </w:r>
      <w:r w:rsidRPr="000A457F">
        <w:rPr>
          <w:lang w:val="en-GB"/>
        </w:rPr>
        <w:t>, 2763-2768.</w:t>
      </w:r>
    </w:p>
    <w:p w14:paraId="693EDB0B" w14:textId="77777777" w:rsidR="00A84E9C" w:rsidRPr="000A457F" w:rsidRDefault="00A84E9C" w:rsidP="00A84E9C">
      <w:pPr>
        <w:pStyle w:val="EndNoteBibliography"/>
        <w:spacing w:after="0"/>
        <w:ind w:left="720" w:hanging="720"/>
        <w:rPr>
          <w:lang w:val="en-GB"/>
        </w:rPr>
      </w:pPr>
      <w:r w:rsidRPr="000A457F">
        <w:rPr>
          <w:lang w:val="en-GB"/>
        </w:rPr>
        <w:t>68.</w:t>
      </w:r>
      <w:r w:rsidRPr="000A457F">
        <w:rPr>
          <w:lang w:val="en-GB"/>
        </w:rPr>
        <w:tab/>
        <w:t xml:space="preserve">A. Karadag, A. Aydin, S. Dede, S. Tekin, Y. Yanar, B. H. Cadirci, M. S. Soylu and O. Andac, </w:t>
      </w:r>
      <w:r w:rsidRPr="000A457F">
        <w:rPr>
          <w:i/>
          <w:lang w:val="en-GB"/>
        </w:rPr>
        <w:t>New Journal of Chemistry</w:t>
      </w:r>
      <w:r w:rsidRPr="000A457F">
        <w:rPr>
          <w:lang w:val="en-GB"/>
        </w:rPr>
        <w:t xml:space="preserve">, 2015, </w:t>
      </w:r>
      <w:r w:rsidRPr="000A457F">
        <w:rPr>
          <w:b/>
          <w:lang w:val="en-GB"/>
        </w:rPr>
        <w:t>39</w:t>
      </w:r>
      <w:r w:rsidRPr="000A457F">
        <w:rPr>
          <w:lang w:val="en-GB"/>
        </w:rPr>
        <w:t>, 8136-8152.</w:t>
      </w:r>
    </w:p>
    <w:p w14:paraId="11098BA0" w14:textId="77777777" w:rsidR="00A84E9C" w:rsidRPr="000A457F" w:rsidRDefault="00A84E9C" w:rsidP="00A84E9C">
      <w:pPr>
        <w:pStyle w:val="EndNoteBibliography"/>
        <w:spacing w:after="0"/>
        <w:ind w:left="720" w:hanging="720"/>
        <w:rPr>
          <w:lang w:val="en-GB"/>
        </w:rPr>
      </w:pPr>
      <w:r w:rsidRPr="000A457F">
        <w:rPr>
          <w:lang w:val="en-GB"/>
        </w:rPr>
        <w:t>69.</w:t>
      </w:r>
      <w:r w:rsidRPr="000A457F">
        <w:rPr>
          <w:lang w:val="en-GB"/>
        </w:rPr>
        <w:tab/>
        <w:t xml:space="preserve">J. Piromchom, N. Wannarit, C. Pakawatchai and S. Youngme, </w:t>
      </w:r>
      <w:r w:rsidRPr="000A457F">
        <w:rPr>
          <w:i/>
          <w:lang w:val="en-GB"/>
        </w:rPr>
        <w:t>Acta Crystallogr. Sect. C-Cryst. Struct. Commun.</w:t>
      </w:r>
      <w:r w:rsidRPr="000A457F">
        <w:rPr>
          <w:lang w:val="en-GB"/>
        </w:rPr>
        <w:t xml:space="preserve">, 2013, </w:t>
      </w:r>
      <w:r w:rsidRPr="000A457F">
        <w:rPr>
          <w:b/>
          <w:lang w:val="en-GB"/>
        </w:rPr>
        <w:t>69</w:t>
      </w:r>
      <w:r w:rsidRPr="000A457F">
        <w:rPr>
          <w:lang w:val="en-GB"/>
        </w:rPr>
        <w:t>, 1136-+.</w:t>
      </w:r>
    </w:p>
    <w:p w14:paraId="0BA371B7" w14:textId="77777777" w:rsidR="00A84E9C" w:rsidRPr="000A457F" w:rsidRDefault="00A84E9C" w:rsidP="00A84E9C">
      <w:pPr>
        <w:pStyle w:val="EndNoteBibliography"/>
        <w:spacing w:after="0"/>
        <w:ind w:left="720" w:hanging="720"/>
        <w:rPr>
          <w:lang w:val="en-GB"/>
        </w:rPr>
      </w:pPr>
      <w:r w:rsidRPr="000A457F">
        <w:rPr>
          <w:lang w:val="en-GB"/>
        </w:rPr>
        <w:t>70.</w:t>
      </w:r>
      <w:r w:rsidRPr="000A457F">
        <w:rPr>
          <w:lang w:val="en-GB"/>
        </w:rPr>
        <w:tab/>
        <w:t xml:space="preserve">T. V. Popova and N. V. Aksenova, </w:t>
      </w:r>
      <w:r w:rsidRPr="000A457F">
        <w:rPr>
          <w:i/>
          <w:lang w:val="en-GB"/>
        </w:rPr>
        <w:t>Russian Journal of Coordination Chemistry</w:t>
      </w:r>
      <w:r w:rsidRPr="000A457F">
        <w:rPr>
          <w:lang w:val="en-GB"/>
        </w:rPr>
        <w:t xml:space="preserve">, 2003, </w:t>
      </w:r>
      <w:r w:rsidRPr="000A457F">
        <w:rPr>
          <w:b/>
          <w:lang w:val="en-GB"/>
        </w:rPr>
        <w:t>29</w:t>
      </w:r>
      <w:r w:rsidRPr="000A457F">
        <w:rPr>
          <w:lang w:val="en-GB"/>
        </w:rPr>
        <w:t>, 743-765.</w:t>
      </w:r>
    </w:p>
    <w:p w14:paraId="6C9028CF" w14:textId="77777777" w:rsidR="00A84E9C" w:rsidRPr="000A457F" w:rsidRDefault="00A84E9C" w:rsidP="00A84E9C">
      <w:pPr>
        <w:pStyle w:val="EndNoteBibliography"/>
        <w:spacing w:after="0"/>
        <w:ind w:left="720" w:hanging="720"/>
        <w:rPr>
          <w:lang w:val="en-GB"/>
        </w:rPr>
      </w:pPr>
      <w:r w:rsidRPr="000A457F">
        <w:rPr>
          <w:lang w:val="en-GB"/>
        </w:rPr>
        <w:t>71.</w:t>
      </w:r>
      <w:r w:rsidRPr="000A457F">
        <w:rPr>
          <w:lang w:val="en-GB"/>
        </w:rPr>
        <w:tab/>
        <w:t xml:space="preserve">C. C. L. McCrory, X. Ottenwaelder, T. D. P. Stack and C. E. D. Chidsey, </w:t>
      </w:r>
      <w:r w:rsidRPr="000A457F">
        <w:rPr>
          <w:i/>
          <w:lang w:val="en-GB"/>
        </w:rPr>
        <w:t>The Journal of Physical Chemistry A</w:t>
      </w:r>
      <w:r w:rsidRPr="000A457F">
        <w:rPr>
          <w:lang w:val="en-GB"/>
        </w:rPr>
        <w:t xml:space="preserve">, 2007, </w:t>
      </w:r>
      <w:r w:rsidRPr="000A457F">
        <w:rPr>
          <w:b/>
          <w:lang w:val="en-GB"/>
        </w:rPr>
        <w:t>111</w:t>
      </w:r>
      <w:r w:rsidRPr="000A457F">
        <w:rPr>
          <w:lang w:val="en-GB"/>
        </w:rPr>
        <w:t>, 12641-12650.</w:t>
      </w:r>
    </w:p>
    <w:p w14:paraId="031CD65D" w14:textId="77777777" w:rsidR="00A84E9C" w:rsidRPr="000A457F" w:rsidRDefault="00A84E9C" w:rsidP="00A84E9C">
      <w:pPr>
        <w:pStyle w:val="EndNoteBibliography"/>
        <w:spacing w:after="0"/>
        <w:ind w:left="720" w:hanging="720"/>
        <w:rPr>
          <w:lang w:val="en-GB"/>
        </w:rPr>
      </w:pPr>
      <w:r w:rsidRPr="000A457F">
        <w:rPr>
          <w:lang w:val="en-GB"/>
        </w:rPr>
        <w:t>72.</w:t>
      </w:r>
      <w:r w:rsidRPr="000A457F">
        <w:rPr>
          <w:lang w:val="en-GB"/>
        </w:rPr>
        <w:tab/>
        <w:t xml:space="preserve">G. A. Ardizzoia, S. Brenna, S. Durini and B. Therrien, </w:t>
      </w:r>
      <w:r w:rsidRPr="000A457F">
        <w:rPr>
          <w:i/>
          <w:lang w:val="en-GB"/>
        </w:rPr>
        <w:t>Polyhedron</w:t>
      </w:r>
      <w:r w:rsidRPr="000A457F">
        <w:rPr>
          <w:lang w:val="en-GB"/>
        </w:rPr>
        <w:t xml:space="preserve">, 2015, </w:t>
      </w:r>
      <w:r w:rsidRPr="000A457F">
        <w:rPr>
          <w:b/>
          <w:lang w:val="en-GB"/>
        </w:rPr>
        <w:t>90</w:t>
      </w:r>
      <w:r w:rsidRPr="000A457F">
        <w:rPr>
          <w:lang w:val="en-GB"/>
        </w:rPr>
        <w:t>, 214-220.</w:t>
      </w:r>
    </w:p>
    <w:p w14:paraId="69419B6E" w14:textId="77777777" w:rsidR="00A84E9C" w:rsidRPr="000A457F" w:rsidRDefault="00A84E9C" w:rsidP="00A84E9C">
      <w:pPr>
        <w:pStyle w:val="EndNoteBibliography"/>
        <w:spacing w:after="0"/>
        <w:ind w:left="720" w:hanging="720"/>
        <w:rPr>
          <w:lang w:val="en-GB"/>
        </w:rPr>
      </w:pPr>
      <w:r w:rsidRPr="000A457F">
        <w:rPr>
          <w:lang w:val="en-GB"/>
        </w:rPr>
        <w:t>73.</w:t>
      </w:r>
      <w:r w:rsidRPr="000A457F">
        <w:rPr>
          <w:lang w:val="en-GB"/>
        </w:rPr>
        <w:tab/>
        <w:t xml:space="preserve">G. A. Ardizzoia, G. Colombo, B. Therrien and S. Brenna, </w:t>
      </w:r>
      <w:r w:rsidRPr="000A457F">
        <w:rPr>
          <w:i/>
          <w:lang w:val="en-GB"/>
        </w:rPr>
        <w:t>European Journal of Inorganic Chemistry</w:t>
      </w:r>
      <w:r w:rsidRPr="000A457F">
        <w:rPr>
          <w:lang w:val="en-GB"/>
        </w:rPr>
        <w:t xml:space="preserve">, 2019, </w:t>
      </w:r>
      <w:r w:rsidRPr="000A457F">
        <w:rPr>
          <w:b/>
          <w:lang w:val="en-GB"/>
        </w:rPr>
        <w:t>2019</w:t>
      </w:r>
      <w:r w:rsidRPr="000A457F">
        <w:rPr>
          <w:lang w:val="en-GB"/>
        </w:rPr>
        <w:t>, 1825-1831.</w:t>
      </w:r>
    </w:p>
    <w:p w14:paraId="0E341B28" w14:textId="77777777" w:rsidR="00A84E9C" w:rsidRPr="000A457F" w:rsidRDefault="00A84E9C" w:rsidP="00A84E9C">
      <w:pPr>
        <w:pStyle w:val="EndNoteBibliography"/>
        <w:spacing w:after="0"/>
        <w:ind w:left="720" w:hanging="720"/>
        <w:rPr>
          <w:lang w:val="en-GB"/>
        </w:rPr>
      </w:pPr>
      <w:r w:rsidRPr="000A457F">
        <w:rPr>
          <w:lang w:val="en-GB"/>
        </w:rPr>
        <w:t>74.</w:t>
      </w:r>
      <w:r w:rsidRPr="000A457F">
        <w:rPr>
          <w:lang w:val="en-GB"/>
        </w:rPr>
        <w:tab/>
        <w:t xml:space="preserve">G. A. Ardizzoia, S. Brenna, S. Durini, B. Therrien and M. Veronelli, </w:t>
      </w:r>
      <w:r w:rsidRPr="000A457F">
        <w:rPr>
          <w:i/>
          <w:lang w:val="en-GB"/>
        </w:rPr>
        <w:t>European Journal of Inorganic Chemistry</w:t>
      </w:r>
      <w:r w:rsidRPr="000A457F">
        <w:rPr>
          <w:lang w:val="en-GB"/>
        </w:rPr>
        <w:t xml:space="preserve">, 2014, </w:t>
      </w:r>
      <w:r w:rsidRPr="000A457F">
        <w:rPr>
          <w:b/>
          <w:lang w:val="en-GB"/>
        </w:rPr>
        <w:t>2014</w:t>
      </w:r>
      <w:r w:rsidRPr="000A457F">
        <w:rPr>
          <w:lang w:val="en-GB"/>
        </w:rPr>
        <w:t>, 4310-4319.</w:t>
      </w:r>
    </w:p>
    <w:p w14:paraId="4BF11E34" w14:textId="77777777" w:rsidR="00A84E9C" w:rsidRPr="00241051" w:rsidRDefault="00A84E9C" w:rsidP="00A84E9C">
      <w:pPr>
        <w:pStyle w:val="EndNoteBibliography"/>
        <w:spacing w:after="0"/>
        <w:ind w:left="720" w:hanging="720"/>
        <w:rPr>
          <w:lang w:val="it-IT"/>
        </w:rPr>
      </w:pPr>
      <w:r w:rsidRPr="00241051">
        <w:rPr>
          <w:lang w:val="it-IT"/>
        </w:rPr>
        <w:t>75.</w:t>
      </w:r>
      <w:r w:rsidRPr="00241051">
        <w:rPr>
          <w:lang w:val="it-IT"/>
        </w:rPr>
        <w:tab/>
        <w:t xml:space="preserve">M. D. Weber, C. Garino, G. Volpi, E. Casamassa, M. Milanesio, C. Barolo and R. D. Costa, </w:t>
      </w:r>
      <w:r w:rsidRPr="00241051">
        <w:rPr>
          <w:i/>
          <w:lang w:val="it-IT"/>
        </w:rPr>
        <w:t>Dalton Trans.</w:t>
      </w:r>
      <w:r w:rsidRPr="00241051">
        <w:rPr>
          <w:lang w:val="it-IT"/>
        </w:rPr>
        <w:t xml:space="preserve">, 2016, </w:t>
      </w:r>
      <w:r w:rsidRPr="00241051">
        <w:rPr>
          <w:b/>
          <w:lang w:val="it-IT"/>
        </w:rPr>
        <w:t>45</w:t>
      </w:r>
      <w:r w:rsidRPr="00241051">
        <w:rPr>
          <w:lang w:val="it-IT"/>
        </w:rPr>
        <w:t>, 8984-8993.</w:t>
      </w:r>
    </w:p>
    <w:p w14:paraId="062F485A" w14:textId="77777777" w:rsidR="00A84E9C" w:rsidRPr="000A457F" w:rsidRDefault="00A84E9C" w:rsidP="00A84E9C">
      <w:pPr>
        <w:pStyle w:val="EndNoteBibliography"/>
        <w:spacing w:after="0"/>
        <w:ind w:left="720" w:hanging="720"/>
        <w:rPr>
          <w:lang w:val="en-GB"/>
        </w:rPr>
      </w:pPr>
      <w:r w:rsidRPr="000A457F">
        <w:rPr>
          <w:lang w:val="en-GB"/>
        </w:rPr>
        <w:t>76.</w:t>
      </w:r>
      <w:r w:rsidRPr="000A457F">
        <w:rPr>
          <w:lang w:val="en-GB"/>
        </w:rPr>
        <w:tab/>
        <w:t xml:space="preserve">C. M. Álvarez, L. Álvarez-Miguel, R. García-Rodríguez, J. M. Martín-Álvarez and D. Miguel, </w:t>
      </w:r>
      <w:r w:rsidRPr="000A457F">
        <w:rPr>
          <w:i/>
          <w:lang w:val="en-GB"/>
        </w:rPr>
        <w:t>European Journal of Inorganic Chemistry</w:t>
      </w:r>
      <w:r w:rsidRPr="000A457F">
        <w:rPr>
          <w:lang w:val="en-GB"/>
        </w:rPr>
        <w:t xml:space="preserve">, 2015, </w:t>
      </w:r>
      <w:r w:rsidRPr="000A457F">
        <w:rPr>
          <w:b/>
          <w:lang w:val="en-GB"/>
        </w:rPr>
        <w:t>2015</w:t>
      </w:r>
      <w:r w:rsidRPr="000A457F">
        <w:rPr>
          <w:lang w:val="en-GB"/>
        </w:rPr>
        <w:t>, 4921-4934.</w:t>
      </w:r>
    </w:p>
    <w:p w14:paraId="57F6E64D" w14:textId="77777777" w:rsidR="00A84E9C" w:rsidRPr="000A457F" w:rsidRDefault="00A84E9C" w:rsidP="00A84E9C">
      <w:pPr>
        <w:pStyle w:val="EndNoteBibliography"/>
        <w:spacing w:after="0"/>
        <w:ind w:left="720" w:hanging="720"/>
        <w:rPr>
          <w:lang w:val="en-GB"/>
        </w:rPr>
      </w:pPr>
      <w:r w:rsidRPr="000A457F">
        <w:rPr>
          <w:lang w:val="en-GB"/>
        </w:rPr>
        <w:t>77.</w:t>
      </w:r>
      <w:r w:rsidRPr="000A457F">
        <w:rPr>
          <w:lang w:val="en-GB"/>
        </w:rPr>
        <w:tab/>
        <w:t xml:space="preserve">M. E. Bluhm, M. Ciesielski, H. Görls, O. Walter and M. Döring, </w:t>
      </w:r>
      <w:r w:rsidRPr="000A457F">
        <w:rPr>
          <w:i/>
          <w:lang w:val="en-GB"/>
        </w:rPr>
        <w:t>Inorganic Chemistry</w:t>
      </w:r>
      <w:r w:rsidRPr="000A457F">
        <w:rPr>
          <w:lang w:val="en-GB"/>
        </w:rPr>
        <w:t xml:space="preserve">, 2003, </w:t>
      </w:r>
      <w:r w:rsidRPr="000A457F">
        <w:rPr>
          <w:b/>
          <w:lang w:val="en-GB"/>
        </w:rPr>
        <w:t>42</w:t>
      </w:r>
      <w:r w:rsidRPr="000A457F">
        <w:rPr>
          <w:lang w:val="en-GB"/>
        </w:rPr>
        <w:t>, 8878-8885.</w:t>
      </w:r>
    </w:p>
    <w:p w14:paraId="03A1F2E7" w14:textId="77777777" w:rsidR="00A84E9C" w:rsidRPr="00241051" w:rsidRDefault="00A84E9C" w:rsidP="00A84E9C">
      <w:pPr>
        <w:pStyle w:val="EndNoteBibliography"/>
        <w:spacing w:after="0"/>
        <w:ind w:left="720" w:hanging="720"/>
        <w:rPr>
          <w:lang w:val="it-IT"/>
        </w:rPr>
      </w:pPr>
      <w:r w:rsidRPr="00241051">
        <w:rPr>
          <w:lang w:val="it-IT"/>
        </w:rPr>
        <w:t>78.</w:t>
      </w:r>
      <w:r w:rsidRPr="00241051">
        <w:rPr>
          <w:lang w:val="it-IT"/>
        </w:rPr>
        <w:tab/>
        <w:t xml:space="preserve">Y. Chen, L. Li, Y. Cao, J. Wu, Q. Gao, Y. Li, H. Hu, W. Liu, Y. Liu, Z. Kang and J. Li, </w:t>
      </w:r>
      <w:r w:rsidRPr="00241051">
        <w:rPr>
          <w:i/>
          <w:lang w:val="it-IT"/>
        </w:rPr>
        <w:t>Crystengcomm</w:t>
      </w:r>
      <w:r w:rsidRPr="00241051">
        <w:rPr>
          <w:lang w:val="it-IT"/>
        </w:rPr>
        <w:t xml:space="preserve">, 2013, </w:t>
      </w:r>
      <w:r w:rsidRPr="00241051">
        <w:rPr>
          <w:b/>
          <w:lang w:val="it-IT"/>
        </w:rPr>
        <w:t>15</w:t>
      </w:r>
      <w:r w:rsidRPr="00241051">
        <w:rPr>
          <w:lang w:val="it-IT"/>
        </w:rPr>
        <w:t>, 2675-2681.</w:t>
      </w:r>
    </w:p>
    <w:p w14:paraId="49C90BDD" w14:textId="77777777" w:rsidR="00A84E9C" w:rsidRPr="000A457F" w:rsidRDefault="00A84E9C" w:rsidP="00A84E9C">
      <w:pPr>
        <w:pStyle w:val="EndNoteBibliography"/>
        <w:spacing w:after="0"/>
        <w:ind w:left="720" w:hanging="720"/>
        <w:rPr>
          <w:lang w:val="en-GB"/>
        </w:rPr>
      </w:pPr>
      <w:r w:rsidRPr="000A457F">
        <w:rPr>
          <w:lang w:val="en-GB"/>
        </w:rPr>
        <w:t>79.</w:t>
      </w:r>
      <w:r w:rsidRPr="000A457F">
        <w:rPr>
          <w:lang w:val="en-GB"/>
        </w:rPr>
        <w:tab/>
        <w:t xml:space="preserve">S. Priyanga, T. Khamrang, M. Velusamy, S. Karthi, B. Ashokkumar and R. Mayilmurugan, </w:t>
      </w:r>
      <w:r w:rsidRPr="000A457F">
        <w:rPr>
          <w:i/>
          <w:lang w:val="en-GB"/>
        </w:rPr>
        <w:t>Dalton Trans.</w:t>
      </w:r>
      <w:r w:rsidRPr="000A457F">
        <w:rPr>
          <w:lang w:val="en-GB"/>
        </w:rPr>
        <w:t xml:space="preserve">, 2019, </w:t>
      </w:r>
      <w:r w:rsidRPr="000A457F">
        <w:rPr>
          <w:b/>
          <w:lang w:val="en-GB"/>
        </w:rPr>
        <w:t>48</w:t>
      </w:r>
      <w:r w:rsidRPr="000A457F">
        <w:rPr>
          <w:lang w:val="en-GB"/>
        </w:rPr>
        <w:t>, 1489-1503.</w:t>
      </w:r>
    </w:p>
    <w:p w14:paraId="5D73A4F8" w14:textId="77777777" w:rsidR="00A84E9C" w:rsidRPr="000A457F" w:rsidRDefault="00A84E9C" w:rsidP="00A84E9C">
      <w:pPr>
        <w:pStyle w:val="EndNoteBibliography"/>
        <w:spacing w:after="0"/>
        <w:ind w:left="720" w:hanging="720"/>
        <w:rPr>
          <w:lang w:val="en-GB"/>
        </w:rPr>
      </w:pPr>
      <w:r w:rsidRPr="000A457F">
        <w:rPr>
          <w:lang w:val="en-GB"/>
        </w:rPr>
        <w:t>80.</w:t>
      </w:r>
      <w:r w:rsidRPr="000A457F">
        <w:rPr>
          <w:lang w:val="en-GB"/>
        </w:rPr>
        <w:tab/>
        <w:t xml:space="preserve">N. Kundu, M. Maity, P. B. Chatterjee, S. J. Teat, A. Endo and M. Chaudhury, </w:t>
      </w:r>
      <w:r w:rsidRPr="000A457F">
        <w:rPr>
          <w:i/>
          <w:lang w:val="en-GB"/>
        </w:rPr>
        <w:t>J. Am. Chem. Soc.</w:t>
      </w:r>
      <w:r w:rsidRPr="000A457F">
        <w:rPr>
          <w:lang w:val="en-GB"/>
        </w:rPr>
        <w:t xml:space="preserve">, 2011, </w:t>
      </w:r>
      <w:r w:rsidRPr="000A457F">
        <w:rPr>
          <w:b/>
          <w:lang w:val="en-GB"/>
        </w:rPr>
        <w:t>133</w:t>
      </w:r>
      <w:r w:rsidRPr="000A457F">
        <w:rPr>
          <w:lang w:val="en-GB"/>
        </w:rPr>
        <w:t>, 20104-20107.</w:t>
      </w:r>
    </w:p>
    <w:p w14:paraId="47517DA9" w14:textId="77777777" w:rsidR="00A84E9C" w:rsidRPr="000A457F" w:rsidRDefault="00A84E9C" w:rsidP="00A84E9C">
      <w:pPr>
        <w:pStyle w:val="EndNoteBibliography"/>
        <w:spacing w:after="0"/>
        <w:ind w:left="720" w:hanging="720"/>
        <w:rPr>
          <w:lang w:val="en-GB"/>
        </w:rPr>
      </w:pPr>
      <w:r w:rsidRPr="000A457F">
        <w:rPr>
          <w:lang w:val="en-GB"/>
        </w:rPr>
        <w:t>81.</w:t>
      </w:r>
      <w:r w:rsidRPr="000A457F">
        <w:rPr>
          <w:lang w:val="en-GB"/>
        </w:rPr>
        <w:tab/>
        <w:t xml:space="preserve">Y. Chen, L. Li, Z. Chen, Y. Liu, H. Hu, W. Chen, W. Liu, Y. Li, T. Lei, Y. Cao, Z. Kang, M. Lin and W. Li, </w:t>
      </w:r>
      <w:r w:rsidRPr="000A457F">
        <w:rPr>
          <w:i/>
          <w:lang w:val="en-GB"/>
        </w:rPr>
        <w:t>Inorganic Chemistry</w:t>
      </w:r>
      <w:r w:rsidRPr="000A457F">
        <w:rPr>
          <w:lang w:val="en-GB"/>
        </w:rPr>
        <w:t xml:space="preserve">, 2012, </w:t>
      </w:r>
      <w:r w:rsidRPr="000A457F">
        <w:rPr>
          <w:b/>
          <w:lang w:val="en-GB"/>
        </w:rPr>
        <w:t>51</w:t>
      </w:r>
      <w:r w:rsidRPr="000A457F">
        <w:rPr>
          <w:lang w:val="en-GB"/>
        </w:rPr>
        <w:t>, 9705-9713.</w:t>
      </w:r>
    </w:p>
    <w:p w14:paraId="0F7B9B3D" w14:textId="77777777" w:rsidR="00A84E9C" w:rsidRPr="00241051" w:rsidRDefault="00A84E9C" w:rsidP="00A84E9C">
      <w:pPr>
        <w:pStyle w:val="EndNoteBibliography"/>
        <w:spacing w:after="0"/>
        <w:ind w:left="720" w:hanging="720"/>
        <w:rPr>
          <w:lang w:val="it-IT"/>
        </w:rPr>
      </w:pPr>
      <w:r w:rsidRPr="00241051">
        <w:rPr>
          <w:lang w:val="it-IT"/>
        </w:rPr>
        <w:t>82.</w:t>
      </w:r>
      <w:r w:rsidRPr="00241051">
        <w:rPr>
          <w:lang w:val="it-IT"/>
        </w:rPr>
        <w:tab/>
        <w:t xml:space="preserve">A. Giordana, E. Priola, E. Bonometti, P. Benzi, L. Operti and E. Diana, </w:t>
      </w:r>
      <w:r w:rsidRPr="00241051">
        <w:rPr>
          <w:i/>
          <w:lang w:val="it-IT"/>
        </w:rPr>
        <w:t>Polyhedron</w:t>
      </w:r>
      <w:r w:rsidRPr="00241051">
        <w:rPr>
          <w:lang w:val="it-IT"/>
        </w:rPr>
        <w:t xml:space="preserve">, 2017, </w:t>
      </w:r>
      <w:r w:rsidRPr="00241051">
        <w:rPr>
          <w:b/>
          <w:lang w:val="it-IT"/>
        </w:rPr>
        <w:t>138</w:t>
      </w:r>
      <w:r w:rsidRPr="00241051">
        <w:rPr>
          <w:lang w:val="it-IT"/>
        </w:rPr>
        <w:t>, 239-248.</w:t>
      </w:r>
    </w:p>
    <w:p w14:paraId="0705B8B7" w14:textId="77777777" w:rsidR="00A84E9C" w:rsidRPr="000A457F" w:rsidRDefault="00A84E9C" w:rsidP="00A84E9C">
      <w:pPr>
        <w:pStyle w:val="EndNoteBibliography"/>
        <w:spacing w:after="0"/>
        <w:ind w:left="720" w:hanging="720"/>
        <w:rPr>
          <w:lang w:val="en-GB"/>
        </w:rPr>
      </w:pPr>
      <w:r w:rsidRPr="000A457F">
        <w:rPr>
          <w:lang w:val="en-GB"/>
        </w:rPr>
        <w:t>83.</w:t>
      </w:r>
      <w:r w:rsidRPr="000A457F">
        <w:rPr>
          <w:lang w:val="en-GB"/>
        </w:rPr>
        <w:tab/>
        <w:t xml:space="preserve">R. J. Roberts, D. Le and D. B. Leznoff, </w:t>
      </w:r>
      <w:r w:rsidRPr="000A457F">
        <w:rPr>
          <w:i/>
          <w:lang w:val="en-GB"/>
        </w:rPr>
        <w:t>Chemical Communications</w:t>
      </w:r>
      <w:r w:rsidRPr="000A457F">
        <w:rPr>
          <w:lang w:val="en-GB"/>
        </w:rPr>
        <w:t xml:space="preserve">, 2015, </w:t>
      </w:r>
      <w:r w:rsidRPr="000A457F">
        <w:rPr>
          <w:b/>
          <w:lang w:val="en-GB"/>
        </w:rPr>
        <w:t>51</w:t>
      </w:r>
      <w:r w:rsidRPr="000A457F">
        <w:rPr>
          <w:lang w:val="en-GB"/>
        </w:rPr>
        <w:t>, 14299-14302.</w:t>
      </w:r>
    </w:p>
    <w:p w14:paraId="712A49E1" w14:textId="77777777" w:rsidR="00A84E9C" w:rsidRPr="000A457F" w:rsidRDefault="00A84E9C" w:rsidP="00A84E9C">
      <w:pPr>
        <w:pStyle w:val="EndNoteBibliography"/>
        <w:spacing w:after="0"/>
        <w:ind w:left="720" w:hanging="720"/>
        <w:rPr>
          <w:lang w:val="en-GB"/>
        </w:rPr>
      </w:pPr>
      <w:r w:rsidRPr="000A457F">
        <w:rPr>
          <w:lang w:val="en-GB"/>
        </w:rPr>
        <w:t>84.</w:t>
      </w:r>
      <w:r w:rsidRPr="000A457F">
        <w:rPr>
          <w:lang w:val="en-GB"/>
        </w:rPr>
        <w:tab/>
        <w:t xml:space="preserve">K. H. Schmidt and A. Müller, </w:t>
      </w:r>
      <w:r w:rsidRPr="000A457F">
        <w:rPr>
          <w:i/>
          <w:lang w:val="en-GB"/>
        </w:rPr>
        <w:t>Journal of Molecular Structure</w:t>
      </w:r>
      <w:r w:rsidRPr="000A457F">
        <w:rPr>
          <w:lang w:val="en-GB"/>
        </w:rPr>
        <w:t xml:space="preserve">, 1974, </w:t>
      </w:r>
      <w:r w:rsidRPr="000A457F">
        <w:rPr>
          <w:b/>
          <w:lang w:val="en-GB"/>
        </w:rPr>
        <w:t>22</w:t>
      </w:r>
      <w:r w:rsidRPr="000A457F">
        <w:rPr>
          <w:lang w:val="en-GB"/>
        </w:rPr>
        <w:t>, 343-352.</w:t>
      </w:r>
    </w:p>
    <w:p w14:paraId="74407D43" w14:textId="77777777" w:rsidR="00A84E9C" w:rsidRPr="000A457F" w:rsidRDefault="00A84E9C" w:rsidP="00A84E9C">
      <w:pPr>
        <w:pStyle w:val="EndNoteBibliography"/>
        <w:spacing w:after="0"/>
        <w:ind w:left="720" w:hanging="720"/>
        <w:rPr>
          <w:lang w:val="en-GB"/>
        </w:rPr>
      </w:pPr>
      <w:r w:rsidRPr="000A457F">
        <w:rPr>
          <w:lang w:val="en-GB"/>
        </w:rPr>
        <w:t>85.</w:t>
      </w:r>
      <w:r w:rsidRPr="000A457F">
        <w:rPr>
          <w:lang w:val="en-GB"/>
        </w:rPr>
        <w:tab/>
        <w:t xml:space="preserve">B. N. Cyvin, S. J. Cyvin, K. H. Schmidt, W. Wiegeler, A. Müller and J. Brunvoll, </w:t>
      </w:r>
      <w:r w:rsidRPr="000A457F">
        <w:rPr>
          <w:i/>
          <w:lang w:val="en-GB"/>
        </w:rPr>
        <w:t>Journal of Molecular Structure</w:t>
      </w:r>
      <w:r w:rsidRPr="000A457F">
        <w:rPr>
          <w:lang w:val="en-GB"/>
        </w:rPr>
        <w:t xml:space="preserve">, 1976, </w:t>
      </w:r>
      <w:r w:rsidRPr="000A457F">
        <w:rPr>
          <w:b/>
          <w:lang w:val="en-GB"/>
        </w:rPr>
        <w:t>30</w:t>
      </w:r>
      <w:r w:rsidRPr="000A457F">
        <w:rPr>
          <w:lang w:val="en-GB"/>
        </w:rPr>
        <w:t>, 315-332.</w:t>
      </w:r>
    </w:p>
    <w:p w14:paraId="73D820F2" w14:textId="77777777" w:rsidR="00A84E9C" w:rsidRPr="000A457F" w:rsidRDefault="00A84E9C" w:rsidP="00A84E9C">
      <w:pPr>
        <w:pStyle w:val="EndNoteBibliography"/>
        <w:spacing w:after="0"/>
        <w:ind w:left="720" w:hanging="720"/>
        <w:rPr>
          <w:lang w:val="en-GB"/>
        </w:rPr>
      </w:pPr>
      <w:r w:rsidRPr="000A457F">
        <w:rPr>
          <w:lang w:val="en-GB"/>
        </w:rPr>
        <w:t>86.</w:t>
      </w:r>
      <w:r w:rsidRPr="000A457F">
        <w:rPr>
          <w:lang w:val="en-GB"/>
        </w:rPr>
        <w:tab/>
        <w:t xml:space="preserve">K. Nakamoto, </w:t>
      </w:r>
      <w:r w:rsidRPr="000A457F">
        <w:rPr>
          <w:i/>
          <w:lang w:val="en-GB"/>
        </w:rPr>
        <w:t>Infrared and Raman Spectra of Inorganic and Coordination Compounds</w:t>
      </w:r>
      <w:r w:rsidRPr="000A457F">
        <w:rPr>
          <w:lang w:val="en-GB"/>
        </w:rPr>
        <w:t>, 2008, 1-273.</w:t>
      </w:r>
    </w:p>
    <w:p w14:paraId="2DE2015B" w14:textId="77777777" w:rsidR="00A84E9C" w:rsidRPr="000A457F" w:rsidRDefault="00A84E9C" w:rsidP="00A84E9C">
      <w:pPr>
        <w:pStyle w:val="EndNoteBibliography"/>
        <w:spacing w:after="0"/>
        <w:ind w:left="720" w:hanging="720"/>
        <w:rPr>
          <w:lang w:val="en-GB"/>
        </w:rPr>
      </w:pPr>
      <w:r w:rsidRPr="000A457F">
        <w:rPr>
          <w:lang w:val="en-GB"/>
        </w:rPr>
        <w:t>87.</w:t>
      </w:r>
      <w:r w:rsidRPr="000A457F">
        <w:rPr>
          <w:lang w:val="en-GB"/>
        </w:rPr>
        <w:tab/>
        <w:t xml:space="preserve">A. Bromberg, S. Kimel and A. Ron, </w:t>
      </w:r>
      <w:r w:rsidRPr="000A457F">
        <w:rPr>
          <w:i/>
          <w:lang w:val="en-GB"/>
        </w:rPr>
        <w:t>Chemical Physics Letters</w:t>
      </w:r>
      <w:r w:rsidRPr="000A457F">
        <w:rPr>
          <w:lang w:val="en-GB"/>
        </w:rPr>
        <w:t xml:space="preserve">, 1977, </w:t>
      </w:r>
      <w:r w:rsidRPr="000A457F">
        <w:rPr>
          <w:b/>
          <w:lang w:val="en-GB"/>
        </w:rPr>
        <w:t>46</w:t>
      </w:r>
      <w:r w:rsidRPr="000A457F">
        <w:rPr>
          <w:lang w:val="en-GB"/>
        </w:rPr>
        <w:t>, 262-266.</w:t>
      </w:r>
    </w:p>
    <w:p w14:paraId="031C297B" w14:textId="77777777" w:rsidR="00A84E9C" w:rsidRPr="000A457F" w:rsidRDefault="00A84E9C" w:rsidP="00A84E9C">
      <w:pPr>
        <w:pStyle w:val="EndNoteBibliography"/>
        <w:spacing w:after="0"/>
        <w:ind w:left="720" w:hanging="720"/>
        <w:rPr>
          <w:lang w:val="en-GB"/>
        </w:rPr>
      </w:pPr>
      <w:r w:rsidRPr="000A457F">
        <w:rPr>
          <w:lang w:val="en-GB"/>
        </w:rPr>
        <w:t>88.</w:t>
      </w:r>
      <w:r w:rsidRPr="000A457F">
        <w:rPr>
          <w:lang w:val="en-GB"/>
        </w:rPr>
        <w:tab/>
        <w:t xml:space="preserve">E. Priola, G. Mahmoudi, J. Andreo and A. Frontera, </w:t>
      </w:r>
      <w:r w:rsidRPr="000A457F">
        <w:rPr>
          <w:i/>
          <w:lang w:val="en-GB"/>
        </w:rPr>
        <w:t>Chemical Communications</w:t>
      </w:r>
      <w:r w:rsidRPr="000A457F">
        <w:rPr>
          <w:lang w:val="en-GB"/>
        </w:rPr>
        <w:t xml:space="preserve">, 2021, </w:t>
      </w:r>
      <w:r w:rsidRPr="000A457F">
        <w:rPr>
          <w:b/>
          <w:lang w:val="en-GB"/>
        </w:rPr>
        <w:t>57</w:t>
      </w:r>
      <w:r w:rsidRPr="000A457F">
        <w:rPr>
          <w:lang w:val="en-GB"/>
        </w:rPr>
        <w:t>, 7268-7271.</w:t>
      </w:r>
    </w:p>
    <w:p w14:paraId="659366CA" w14:textId="7E737180" w:rsidR="00A84E9C" w:rsidRPr="000A457F" w:rsidRDefault="00A84E9C" w:rsidP="00A84E9C">
      <w:pPr>
        <w:pStyle w:val="EndNoteBibliography"/>
        <w:spacing w:after="0"/>
        <w:ind w:left="720" w:hanging="720"/>
        <w:rPr>
          <w:lang w:val="en-GB"/>
        </w:rPr>
      </w:pPr>
      <w:r w:rsidRPr="000A457F">
        <w:rPr>
          <w:lang w:val="en-GB"/>
        </w:rPr>
        <w:t>89.</w:t>
      </w:r>
      <w:r w:rsidRPr="000A457F">
        <w:rPr>
          <w:lang w:val="en-GB"/>
        </w:rPr>
        <w:tab/>
        <w:t>M. Frey,</w:t>
      </w:r>
      <w:r w:rsidR="0033718F" w:rsidRPr="000A457F">
        <w:rPr>
          <w:lang w:val="en-GB"/>
        </w:rPr>
        <w:t xml:space="preserve"> M. Ledésert</w:t>
      </w:r>
      <w:r w:rsidRPr="000A457F">
        <w:rPr>
          <w:lang w:val="en-GB"/>
        </w:rPr>
        <w:t xml:space="preserve"> </w:t>
      </w:r>
      <w:r w:rsidRPr="000A457F">
        <w:rPr>
          <w:i/>
          <w:lang w:val="en-GB"/>
        </w:rPr>
        <w:t>Acta Crystallographica Section B</w:t>
      </w:r>
      <w:r w:rsidRPr="000A457F">
        <w:rPr>
          <w:lang w:val="en-GB"/>
        </w:rPr>
        <w:t xml:space="preserve">, 1971, </w:t>
      </w:r>
      <w:r w:rsidRPr="000A457F">
        <w:rPr>
          <w:b/>
          <w:lang w:val="en-GB"/>
        </w:rPr>
        <w:t>27</w:t>
      </w:r>
      <w:r w:rsidRPr="000A457F">
        <w:rPr>
          <w:lang w:val="en-GB"/>
        </w:rPr>
        <w:t>, 2119--2123.</w:t>
      </w:r>
    </w:p>
    <w:p w14:paraId="0F81FCF1" w14:textId="77777777" w:rsidR="00A84E9C" w:rsidRPr="000A457F" w:rsidRDefault="00A84E9C" w:rsidP="00A84E9C">
      <w:pPr>
        <w:pStyle w:val="EndNoteBibliography"/>
        <w:spacing w:after="0"/>
        <w:ind w:left="720" w:hanging="720"/>
        <w:rPr>
          <w:lang w:val="en-GB"/>
        </w:rPr>
      </w:pPr>
      <w:r w:rsidRPr="000A457F">
        <w:rPr>
          <w:lang w:val="en-GB"/>
        </w:rPr>
        <w:t>90.</w:t>
      </w:r>
      <w:r w:rsidRPr="000A457F">
        <w:rPr>
          <w:lang w:val="en-GB"/>
        </w:rPr>
        <w:tab/>
        <w:t xml:space="preserve">P. T. T. Wong, </w:t>
      </w:r>
      <w:r w:rsidRPr="000A457F">
        <w:rPr>
          <w:i/>
          <w:lang w:val="en-GB"/>
        </w:rPr>
        <w:t>The Journal of Chemical Physics</w:t>
      </w:r>
      <w:r w:rsidRPr="000A457F">
        <w:rPr>
          <w:lang w:val="en-GB"/>
        </w:rPr>
        <w:t xml:space="preserve">, 1980, </w:t>
      </w:r>
      <w:r w:rsidRPr="000A457F">
        <w:rPr>
          <w:b/>
          <w:lang w:val="en-GB"/>
        </w:rPr>
        <w:t>72</w:t>
      </w:r>
      <w:r w:rsidRPr="000A457F">
        <w:rPr>
          <w:lang w:val="en-GB"/>
        </w:rPr>
        <w:t>, 6721-6725.</w:t>
      </w:r>
    </w:p>
    <w:p w14:paraId="611BDC09" w14:textId="29F7C4F2" w:rsidR="00A84E9C" w:rsidRPr="000A457F" w:rsidRDefault="00A84E9C" w:rsidP="00A84E9C">
      <w:pPr>
        <w:pStyle w:val="EndNoteBibliography"/>
        <w:spacing w:after="0"/>
        <w:ind w:left="720" w:hanging="720"/>
        <w:rPr>
          <w:lang w:val="en-GB"/>
        </w:rPr>
      </w:pPr>
      <w:r w:rsidRPr="000A457F">
        <w:rPr>
          <w:lang w:val="en-GB"/>
        </w:rPr>
        <w:t>91.</w:t>
      </w:r>
      <w:r w:rsidRPr="000A457F">
        <w:rPr>
          <w:lang w:val="en-GB"/>
        </w:rPr>
        <w:tab/>
        <w:t>G. Gervasio,</w:t>
      </w:r>
      <w:r w:rsidR="0033718F" w:rsidRPr="000A457F">
        <w:rPr>
          <w:lang w:val="en-GB"/>
        </w:rPr>
        <w:t xml:space="preserve"> M. Marabello,</w:t>
      </w:r>
      <w:r w:rsidRPr="000A457F">
        <w:rPr>
          <w:lang w:val="en-GB"/>
        </w:rPr>
        <w:t xml:space="preserve"> </w:t>
      </w:r>
      <w:r w:rsidRPr="000A457F">
        <w:rPr>
          <w:i/>
          <w:lang w:val="en-GB"/>
        </w:rPr>
        <w:t>Acta Crystallographica Section C</w:t>
      </w:r>
      <w:r w:rsidRPr="000A457F">
        <w:rPr>
          <w:lang w:val="en-GB"/>
        </w:rPr>
        <w:t xml:space="preserve">, 2007, </w:t>
      </w:r>
      <w:r w:rsidRPr="000A457F">
        <w:rPr>
          <w:b/>
          <w:lang w:val="en-GB"/>
        </w:rPr>
        <w:t>63</w:t>
      </w:r>
      <w:r w:rsidRPr="000A457F">
        <w:rPr>
          <w:lang w:val="en-GB"/>
        </w:rPr>
        <w:t>, m318--m320.</w:t>
      </w:r>
    </w:p>
    <w:p w14:paraId="1E2F7379" w14:textId="19E8CC50" w:rsidR="00A84E9C" w:rsidRPr="000A457F" w:rsidRDefault="00A84E9C" w:rsidP="00A84E9C">
      <w:pPr>
        <w:pStyle w:val="EndNoteBibliography"/>
        <w:spacing w:after="0"/>
        <w:ind w:left="720" w:hanging="720"/>
        <w:rPr>
          <w:lang w:val="en-GB"/>
        </w:rPr>
      </w:pPr>
      <w:r w:rsidRPr="000A457F">
        <w:rPr>
          <w:lang w:val="en-GB"/>
        </w:rPr>
        <w:t>92.</w:t>
      </w:r>
      <w:r w:rsidRPr="000A457F">
        <w:rPr>
          <w:lang w:val="en-GB"/>
        </w:rPr>
        <w:tab/>
        <w:t xml:space="preserve">A. E. O'Connor, N. Mirzadeh, S. K. Bhargava, T. L. Easun, M. Schröder and A. J. Blake, </w:t>
      </w:r>
      <w:r w:rsidRPr="000A457F">
        <w:rPr>
          <w:i/>
          <w:lang w:val="en-GB"/>
        </w:rPr>
        <w:t>Chemical Communications</w:t>
      </w:r>
      <w:r w:rsidRPr="000A457F">
        <w:rPr>
          <w:lang w:val="en-GB"/>
        </w:rPr>
        <w:t xml:space="preserve">, 2016, </w:t>
      </w:r>
      <w:r w:rsidRPr="000A457F">
        <w:rPr>
          <w:b/>
          <w:lang w:val="en-GB"/>
        </w:rPr>
        <w:t>52</w:t>
      </w:r>
      <w:r w:rsidRPr="000A457F">
        <w:rPr>
          <w:lang w:val="en-GB"/>
        </w:rPr>
        <w:t>, 6769-6772.93.</w:t>
      </w:r>
      <w:r w:rsidRPr="000A457F">
        <w:rPr>
          <w:lang w:val="en-GB"/>
        </w:rPr>
        <w:tab/>
        <w:t xml:space="preserve">A. J. Blake, R. Donamaría, V. Lippolis, J. M. López-de-Luzuriaga, M. Monge, M. E. Olmos, A. Seal and J. A. Weinstein, </w:t>
      </w:r>
      <w:r w:rsidRPr="000A457F">
        <w:rPr>
          <w:i/>
          <w:lang w:val="en-GB"/>
        </w:rPr>
        <w:t>Inorganic Chemistry</w:t>
      </w:r>
      <w:r w:rsidRPr="000A457F">
        <w:rPr>
          <w:lang w:val="en-GB"/>
        </w:rPr>
        <w:t xml:space="preserve">, 2019, </w:t>
      </w:r>
      <w:r w:rsidRPr="000A457F">
        <w:rPr>
          <w:b/>
          <w:lang w:val="en-GB"/>
        </w:rPr>
        <w:t>58</w:t>
      </w:r>
      <w:r w:rsidRPr="000A457F">
        <w:rPr>
          <w:lang w:val="en-GB"/>
        </w:rPr>
        <w:t>, 4954-4961.</w:t>
      </w:r>
    </w:p>
    <w:p w14:paraId="150532BC" w14:textId="77777777" w:rsidR="00A84E9C" w:rsidRPr="000A457F" w:rsidRDefault="00A84E9C" w:rsidP="00A84E9C">
      <w:pPr>
        <w:pStyle w:val="EndNoteBibliography"/>
        <w:spacing w:after="0"/>
        <w:ind w:left="720" w:hanging="720"/>
        <w:rPr>
          <w:lang w:val="en-GB"/>
        </w:rPr>
      </w:pPr>
      <w:r w:rsidRPr="000A457F">
        <w:rPr>
          <w:lang w:val="en-GB"/>
        </w:rPr>
        <w:t>94.</w:t>
      </w:r>
      <w:r w:rsidRPr="000A457F">
        <w:rPr>
          <w:lang w:val="en-GB"/>
        </w:rPr>
        <w:tab/>
        <w:t xml:space="preserve">R. J. Roberts, N. Bélanger-Desmarais, C. Reber and D. B. Leznoff, </w:t>
      </w:r>
      <w:r w:rsidRPr="000A457F">
        <w:rPr>
          <w:i/>
          <w:lang w:val="en-GB"/>
        </w:rPr>
        <w:t>Chemical Communications</w:t>
      </w:r>
      <w:r w:rsidRPr="000A457F">
        <w:rPr>
          <w:lang w:val="en-GB"/>
        </w:rPr>
        <w:t xml:space="preserve">, 2014, </w:t>
      </w:r>
      <w:r w:rsidRPr="000A457F">
        <w:rPr>
          <w:b/>
          <w:lang w:val="en-GB"/>
        </w:rPr>
        <w:t>50</w:t>
      </w:r>
      <w:r w:rsidRPr="000A457F">
        <w:rPr>
          <w:lang w:val="en-GB"/>
        </w:rPr>
        <w:t>, 3148-3150.</w:t>
      </w:r>
    </w:p>
    <w:p w14:paraId="7E082177" w14:textId="77777777" w:rsidR="00A84E9C" w:rsidRPr="000A457F" w:rsidRDefault="00A84E9C" w:rsidP="00A84E9C">
      <w:pPr>
        <w:pStyle w:val="EndNoteBibliography"/>
        <w:spacing w:after="0"/>
        <w:ind w:left="720" w:hanging="720"/>
        <w:rPr>
          <w:lang w:val="en-GB"/>
        </w:rPr>
      </w:pPr>
      <w:r w:rsidRPr="000A457F">
        <w:rPr>
          <w:lang w:val="en-GB"/>
        </w:rPr>
        <w:t>95.</w:t>
      </w:r>
      <w:r w:rsidRPr="000A457F">
        <w:rPr>
          <w:lang w:val="en-GB"/>
        </w:rPr>
        <w:tab/>
        <w:t xml:space="preserve">C. H. Woodall, S. Fuertes, C. M. Beavers, L. E. Hatcher, A. Parlett, H. J. Shepherd, J. Christensen, S. J. Teat, M. Intissar, A. Rodrigue-Witchel, Y. Suffren, C. Reber, C. H. Hendon, D. Tiana, A. Walsh and P. R. Raithby, </w:t>
      </w:r>
      <w:r w:rsidRPr="000A457F">
        <w:rPr>
          <w:i/>
          <w:lang w:val="en-GB"/>
        </w:rPr>
        <w:t>Chemistry – A European Journal</w:t>
      </w:r>
      <w:r w:rsidRPr="000A457F">
        <w:rPr>
          <w:lang w:val="en-GB"/>
        </w:rPr>
        <w:t xml:space="preserve">, 2014, </w:t>
      </w:r>
      <w:r w:rsidRPr="000A457F">
        <w:rPr>
          <w:b/>
          <w:lang w:val="en-GB"/>
        </w:rPr>
        <w:t>20</w:t>
      </w:r>
      <w:r w:rsidRPr="000A457F">
        <w:rPr>
          <w:lang w:val="en-GB"/>
        </w:rPr>
        <w:t>, 16933-16942.</w:t>
      </w:r>
    </w:p>
    <w:p w14:paraId="3522AE99" w14:textId="77777777" w:rsidR="00A84E9C" w:rsidRPr="000A457F" w:rsidRDefault="00A84E9C" w:rsidP="00A84E9C">
      <w:pPr>
        <w:pStyle w:val="EndNoteBibliography"/>
        <w:spacing w:after="0"/>
        <w:ind w:left="720" w:hanging="720"/>
        <w:rPr>
          <w:lang w:val="en-GB"/>
        </w:rPr>
      </w:pPr>
      <w:r w:rsidRPr="000A457F">
        <w:rPr>
          <w:lang w:val="en-GB"/>
        </w:rPr>
        <w:t>96.</w:t>
      </w:r>
      <w:r w:rsidRPr="000A457F">
        <w:rPr>
          <w:lang w:val="en-GB"/>
        </w:rPr>
        <w:tab/>
        <w:t xml:space="preserve">D. Paliwoda, P. Wawrzyniak and A. Katrusiak, </w:t>
      </w:r>
      <w:r w:rsidRPr="000A457F">
        <w:rPr>
          <w:i/>
          <w:lang w:val="en-GB"/>
        </w:rPr>
        <w:t>The Journal of Physical Chemistry Letters</w:t>
      </w:r>
      <w:r w:rsidRPr="000A457F">
        <w:rPr>
          <w:lang w:val="en-GB"/>
        </w:rPr>
        <w:t xml:space="preserve">, 2014, </w:t>
      </w:r>
      <w:r w:rsidRPr="000A457F">
        <w:rPr>
          <w:b/>
          <w:lang w:val="en-GB"/>
        </w:rPr>
        <w:t>5</w:t>
      </w:r>
      <w:r w:rsidRPr="000A457F">
        <w:rPr>
          <w:lang w:val="en-GB"/>
        </w:rPr>
        <w:t>, 2182-2188.</w:t>
      </w:r>
    </w:p>
    <w:p w14:paraId="6B0C2D44" w14:textId="508DA6C9" w:rsidR="00A84E9C" w:rsidRPr="000A457F" w:rsidRDefault="00A84E9C" w:rsidP="00A84E9C">
      <w:pPr>
        <w:pStyle w:val="EndNoteBibliography"/>
        <w:spacing w:after="0"/>
        <w:ind w:left="720" w:hanging="720"/>
        <w:rPr>
          <w:lang w:val="en-GB"/>
        </w:rPr>
      </w:pPr>
      <w:r w:rsidRPr="000A457F">
        <w:rPr>
          <w:lang w:val="en-GB"/>
        </w:rPr>
        <w:t>97.</w:t>
      </w:r>
      <w:r w:rsidRPr="000A457F">
        <w:rPr>
          <w:lang w:val="en-GB"/>
        </w:rPr>
        <w:tab/>
        <w:t>C.H. Woodall,</w:t>
      </w:r>
      <w:r w:rsidR="0033718F" w:rsidRPr="000A457F">
        <w:rPr>
          <w:lang w:val="en-GB"/>
        </w:rPr>
        <w:t xml:space="preserve"> J. Christensen,</w:t>
      </w:r>
      <w:r w:rsidRPr="000A457F">
        <w:rPr>
          <w:lang w:val="en-GB"/>
        </w:rPr>
        <w:t xml:space="preserve"> J.M. Skelton, L.E. Hatcher, A. Parlett, P.R. Raithby, A. Walsh, S.C. Parker, C.M. Beavers, S.J. Teat, M. Intissar, C. Reber, D.R. Allan, </w:t>
      </w:r>
      <w:r w:rsidRPr="000A457F">
        <w:rPr>
          <w:i/>
          <w:lang w:val="en-GB"/>
        </w:rPr>
        <w:t>IUCrJ</w:t>
      </w:r>
      <w:r w:rsidRPr="000A457F">
        <w:rPr>
          <w:lang w:val="en-GB"/>
        </w:rPr>
        <w:t xml:space="preserve">, 2016, </w:t>
      </w:r>
      <w:r w:rsidRPr="000A457F">
        <w:rPr>
          <w:b/>
          <w:lang w:val="en-GB"/>
        </w:rPr>
        <w:t>3</w:t>
      </w:r>
      <w:r w:rsidRPr="000A457F">
        <w:rPr>
          <w:lang w:val="en-GB"/>
        </w:rPr>
        <w:t>, 367--376.</w:t>
      </w:r>
    </w:p>
    <w:p w14:paraId="31D6A826" w14:textId="77777777" w:rsidR="00A84E9C" w:rsidRPr="000A457F" w:rsidRDefault="00A84E9C" w:rsidP="00A84E9C">
      <w:pPr>
        <w:pStyle w:val="EndNoteBibliography"/>
        <w:spacing w:after="0"/>
        <w:ind w:left="720" w:hanging="720"/>
        <w:rPr>
          <w:lang w:val="en-GB"/>
        </w:rPr>
      </w:pPr>
      <w:r w:rsidRPr="000A457F">
        <w:rPr>
          <w:lang w:val="en-GB"/>
        </w:rPr>
        <w:t>98.</w:t>
      </w:r>
      <w:r w:rsidRPr="000A457F">
        <w:rPr>
          <w:lang w:val="en-GB"/>
        </w:rPr>
        <w:tab/>
        <w:t xml:space="preserve">V. Monteseguro, D. Errandonea, S. N. Achary, J. A. Sans, F. J. Manjón, S. Gallego-Parra and C. Popescu, </w:t>
      </w:r>
      <w:r w:rsidRPr="000A457F">
        <w:rPr>
          <w:i/>
          <w:lang w:val="en-GB"/>
        </w:rPr>
        <w:t>Inorganic Chemistry</w:t>
      </w:r>
      <w:r w:rsidRPr="000A457F">
        <w:rPr>
          <w:lang w:val="en-GB"/>
        </w:rPr>
        <w:t xml:space="preserve">, 2019, </w:t>
      </w:r>
      <w:r w:rsidRPr="000A457F">
        <w:rPr>
          <w:b/>
          <w:lang w:val="en-GB"/>
        </w:rPr>
        <w:t>58</w:t>
      </w:r>
      <w:r w:rsidRPr="000A457F">
        <w:rPr>
          <w:lang w:val="en-GB"/>
        </w:rPr>
        <w:t>, 10665-10670.</w:t>
      </w:r>
    </w:p>
    <w:p w14:paraId="223613B9" w14:textId="77777777" w:rsidR="00A84E9C" w:rsidRPr="000A457F" w:rsidRDefault="00A84E9C" w:rsidP="00A84E9C">
      <w:pPr>
        <w:pStyle w:val="EndNoteBibliography"/>
        <w:spacing w:after="0"/>
        <w:ind w:left="720" w:hanging="720"/>
        <w:rPr>
          <w:lang w:val="en-GB"/>
        </w:rPr>
      </w:pPr>
      <w:r w:rsidRPr="000A457F">
        <w:rPr>
          <w:lang w:val="en-GB"/>
        </w:rPr>
        <w:t>99.</w:t>
      </w:r>
      <w:r w:rsidRPr="000A457F">
        <w:rPr>
          <w:lang w:val="en-GB"/>
        </w:rPr>
        <w:tab/>
        <w:t xml:space="preserve">J. Strasser, H. Yersin and H. H. Patterson, </w:t>
      </w:r>
      <w:r w:rsidRPr="000A457F">
        <w:rPr>
          <w:i/>
          <w:lang w:val="en-GB"/>
        </w:rPr>
        <w:t>Chemical Physics Letters</w:t>
      </w:r>
      <w:r w:rsidRPr="000A457F">
        <w:rPr>
          <w:lang w:val="en-GB"/>
        </w:rPr>
        <w:t xml:space="preserve">, 1998, </w:t>
      </w:r>
      <w:r w:rsidRPr="000A457F">
        <w:rPr>
          <w:b/>
          <w:lang w:val="en-GB"/>
        </w:rPr>
        <w:t>295</w:t>
      </w:r>
      <w:r w:rsidRPr="000A457F">
        <w:rPr>
          <w:lang w:val="en-GB"/>
        </w:rPr>
        <w:t>, 95-98.</w:t>
      </w:r>
    </w:p>
    <w:p w14:paraId="4609DCF1" w14:textId="77777777" w:rsidR="00A84E9C" w:rsidRPr="000A457F" w:rsidRDefault="00A84E9C" w:rsidP="00A84E9C">
      <w:pPr>
        <w:pStyle w:val="EndNoteBibliography"/>
        <w:spacing w:after="0"/>
        <w:ind w:left="720" w:hanging="720"/>
        <w:rPr>
          <w:lang w:val="en-GB"/>
        </w:rPr>
      </w:pPr>
      <w:r w:rsidRPr="000A457F">
        <w:rPr>
          <w:lang w:val="en-GB"/>
        </w:rPr>
        <w:t>100.</w:t>
      </w:r>
      <w:r w:rsidRPr="000A457F">
        <w:rPr>
          <w:lang w:val="en-GB"/>
        </w:rPr>
        <w:tab/>
        <w:t xml:space="preserve">P. Fischer, J. Mesot, B. Lucas, A. Ludi, H. Patterson and A. Hewat, </w:t>
      </w:r>
      <w:r w:rsidRPr="000A457F">
        <w:rPr>
          <w:i/>
          <w:lang w:val="en-GB"/>
        </w:rPr>
        <w:t>Inorganic Chemistry</w:t>
      </w:r>
      <w:r w:rsidRPr="000A457F">
        <w:rPr>
          <w:lang w:val="en-GB"/>
        </w:rPr>
        <w:t xml:space="preserve">, 1997, </w:t>
      </w:r>
      <w:r w:rsidRPr="000A457F">
        <w:rPr>
          <w:b/>
          <w:lang w:val="en-GB"/>
        </w:rPr>
        <w:t>36</w:t>
      </w:r>
      <w:r w:rsidRPr="000A457F">
        <w:rPr>
          <w:lang w:val="en-GB"/>
        </w:rPr>
        <w:t>, 2791-2794.</w:t>
      </w:r>
    </w:p>
    <w:p w14:paraId="2A883BB1" w14:textId="77777777" w:rsidR="00A84E9C" w:rsidRPr="000A457F" w:rsidRDefault="00A84E9C" w:rsidP="00A84E9C">
      <w:pPr>
        <w:pStyle w:val="EndNoteBibliography"/>
        <w:spacing w:after="0"/>
        <w:ind w:left="720" w:hanging="720"/>
        <w:rPr>
          <w:lang w:val="en-GB"/>
        </w:rPr>
      </w:pPr>
      <w:r w:rsidRPr="000A457F">
        <w:rPr>
          <w:lang w:val="en-GB"/>
        </w:rPr>
        <w:lastRenderedPageBreak/>
        <w:t>101.</w:t>
      </w:r>
      <w:r w:rsidRPr="000A457F">
        <w:rPr>
          <w:lang w:val="en-GB"/>
        </w:rPr>
        <w:tab/>
        <w:t xml:space="preserve">D. M. Adams and P. A. Fletcher, </w:t>
      </w:r>
      <w:r w:rsidRPr="000A457F">
        <w:rPr>
          <w:i/>
          <w:lang w:val="en-GB"/>
        </w:rPr>
        <w:t>Spectrochimica Acta Part A: Molecular Spectroscopy</w:t>
      </w:r>
      <w:r w:rsidRPr="000A457F">
        <w:rPr>
          <w:lang w:val="en-GB"/>
        </w:rPr>
        <w:t xml:space="preserve">, 1988, </w:t>
      </w:r>
      <w:r w:rsidRPr="000A457F">
        <w:rPr>
          <w:b/>
          <w:lang w:val="en-GB"/>
        </w:rPr>
        <w:t>44</w:t>
      </w:r>
      <w:r w:rsidRPr="000A457F">
        <w:rPr>
          <w:lang w:val="en-GB"/>
        </w:rPr>
        <w:t>, 437-443.</w:t>
      </w:r>
    </w:p>
    <w:p w14:paraId="7F44C1E7" w14:textId="73324F50" w:rsidR="00A84E9C" w:rsidRPr="000A457F" w:rsidRDefault="00A84E9C" w:rsidP="00A84E9C">
      <w:pPr>
        <w:pStyle w:val="EndNoteBibliography"/>
        <w:spacing w:after="0"/>
        <w:ind w:left="720" w:hanging="720"/>
        <w:rPr>
          <w:lang w:val="en-GB"/>
        </w:rPr>
      </w:pPr>
      <w:r w:rsidRPr="000A457F">
        <w:rPr>
          <w:lang w:val="en-GB"/>
        </w:rPr>
        <w:t>102.</w:t>
      </w:r>
      <w:r w:rsidRPr="000A457F">
        <w:rPr>
          <w:lang w:val="en-GB"/>
        </w:rPr>
        <w:tab/>
        <w:t xml:space="preserve">J.A. Rodríguez-Velamazán, </w:t>
      </w:r>
      <w:r w:rsidR="0033718F" w:rsidRPr="000A457F">
        <w:rPr>
          <w:lang w:val="en-GB"/>
        </w:rPr>
        <w:t xml:space="preserve">L. Canadillas-Delgado, </w:t>
      </w:r>
      <w:r w:rsidRPr="000A457F">
        <w:rPr>
          <w:lang w:val="en-GB"/>
        </w:rPr>
        <w:t xml:space="preserve">M. Castro, G. J. McIntyre, J. A. Real, </w:t>
      </w:r>
      <w:r w:rsidRPr="000A457F">
        <w:rPr>
          <w:i/>
          <w:lang w:val="en-GB"/>
        </w:rPr>
        <w:t>Acta Crystallographica Section B</w:t>
      </w:r>
      <w:r w:rsidRPr="000A457F">
        <w:rPr>
          <w:lang w:val="en-GB"/>
        </w:rPr>
        <w:t xml:space="preserve">, 2014, </w:t>
      </w:r>
      <w:r w:rsidRPr="000A457F">
        <w:rPr>
          <w:b/>
          <w:lang w:val="en-GB"/>
        </w:rPr>
        <w:t>70</w:t>
      </w:r>
      <w:r w:rsidRPr="000A457F">
        <w:rPr>
          <w:lang w:val="en-GB"/>
        </w:rPr>
        <w:t>, 436--443.</w:t>
      </w:r>
    </w:p>
    <w:p w14:paraId="3B198848" w14:textId="77777777" w:rsidR="00A84E9C" w:rsidRPr="000A457F" w:rsidRDefault="00A84E9C" w:rsidP="00A84E9C">
      <w:pPr>
        <w:pStyle w:val="EndNoteBibliography"/>
        <w:spacing w:after="0"/>
        <w:ind w:left="720" w:hanging="720"/>
        <w:rPr>
          <w:lang w:val="en-GB"/>
        </w:rPr>
      </w:pPr>
      <w:r w:rsidRPr="000A457F">
        <w:rPr>
          <w:lang w:val="en-GB"/>
        </w:rPr>
        <w:t>103.</w:t>
      </w:r>
      <w:r w:rsidRPr="000A457F">
        <w:rPr>
          <w:lang w:val="en-GB"/>
        </w:rPr>
        <w:tab/>
        <w:t xml:space="preserve">G. Agustí, A. B. Gaspar, M. C. Muñoz and J. A. Real, </w:t>
      </w:r>
      <w:r w:rsidRPr="000A457F">
        <w:rPr>
          <w:i/>
          <w:lang w:val="en-GB"/>
        </w:rPr>
        <w:t>Inorganic Chemistry</w:t>
      </w:r>
      <w:r w:rsidRPr="000A457F">
        <w:rPr>
          <w:lang w:val="en-GB"/>
        </w:rPr>
        <w:t xml:space="preserve">, 2007, </w:t>
      </w:r>
      <w:r w:rsidRPr="000A457F">
        <w:rPr>
          <w:b/>
          <w:lang w:val="en-GB"/>
        </w:rPr>
        <w:t>46</w:t>
      </w:r>
      <w:r w:rsidRPr="000A457F">
        <w:rPr>
          <w:lang w:val="en-GB"/>
        </w:rPr>
        <w:t>, 9646-9654.</w:t>
      </w:r>
    </w:p>
    <w:p w14:paraId="4A7FDF24" w14:textId="77777777" w:rsidR="00A84E9C" w:rsidRPr="000A457F" w:rsidRDefault="00A84E9C" w:rsidP="00A84E9C">
      <w:pPr>
        <w:pStyle w:val="EndNoteBibliography"/>
        <w:spacing w:after="0"/>
        <w:ind w:left="720" w:hanging="720"/>
        <w:rPr>
          <w:lang w:val="en-GB"/>
        </w:rPr>
      </w:pPr>
      <w:r w:rsidRPr="000A457F">
        <w:rPr>
          <w:lang w:val="en-GB"/>
        </w:rPr>
        <w:t>104.</w:t>
      </w:r>
      <w:r w:rsidRPr="000A457F">
        <w:rPr>
          <w:lang w:val="en-GB"/>
        </w:rPr>
        <w:tab/>
        <w:t xml:space="preserve">L. Ould-Moussa, M. Castellà-Ventura, E. Kassab, O. Poizat, D. P. Strommen and J. R. Kincaid, </w:t>
      </w:r>
      <w:r w:rsidRPr="000A457F">
        <w:rPr>
          <w:i/>
          <w:lang w:val="en-GB"/>
        </w:rPr>
        <w:t>Journal of Raman Spectroscopy</w:t>
      </w:r>
      <w:r w:rsidRPr="000A457F">
        <w:rPr>
          <w:lang w:val="en-GB"/>
        </w:rPr>
        <w:t xml:space="preserve">, 2000, </w:t>
      </w:r>
      <w:r w:rsidRPr="000A457F">
        <w:rPr>
          <w:b/>
          <w:lang w:val="en-GB"/>
        </w:rPr>
        <w:t>31</w:t>
      </w:r>
      <w:r w:rsidRPr="000A457F">
        <w:rPr>
          <w:lang w:val="en-GB"/>
        </w:rPr>
        <w:t>, 377-390.</w:t>
      </w:r>
    </w:p>
    <w:p w14:paraId="6AAC4175" w14:textId="77777777" w:rsidR="00A84E9C" w:rsidRPr="000A457F" w:rsidRDefault="00A84E9C" w:rsidP="00A84E9C">
      <w:pPr>
        <w:pStyle w:val="EndNoteBibliography"/>
        <w:spacing w:after="0"/>
        <w:ind w:left="720" w:hanging="720"/>
        <w:rPr>
          <w:lang w:val="en-GB"/>
        </w:rPr>
      </w:pPr>
      <w:r w:rsidRPr="000A457F">
        <w:rPr>
          <w:lang w:val="en-GB"/>
        </w:rPr>
        <w:t>105.</w:t>
      </w:r>
      <w:r w:rsidRPr="000A457F">
        <w:rPr>
          <w:lang w:val="en-GB"/>
        </w:rPr>
        <w:tab/>
        <w:t xml:space="preserve">R. E. Wilde and T. K. K. Srinivasan, </w:t>
      </w:r>
      <w:r w:rsidRPr="000A457F">
        <w:rPr>
          <w:i/>
          <w:lang w:val="en-GB"/>
        </w:rPr>
        <w:t>Journal of Inorganic and Nuclear Chemistry</w:t>
      </w:r>
      <w:r w:rsidRPr="000A457F">
        <w:rPr>
          <w:lang w:val="en-GB"/>
        </w:rPr>
        <w:t xml:space="preserve">, 1974, </w:t>
      </w:r>
      <w:r w:rsidRPr="000A457F">
        <w:rPr>
          <w:b/>
          <w:lang w:val="en-GB"/>
        </w:rPr>
        <w:t>36</w:t>
      </w:r>
      <w:r w:rsidRPr="000A457F">
        <w:rPr>
          <w:lang w:val="en-GB"/>
        </w:rPr>
        <w:t>, 323-328.</w:t>
      </w:r>
    </w:p>
    <w:p w14:paraId="684CB234" w14:textId="77777777" w:rsidR="00A84E9C" w:rsidRPr="000A457F" w:rsidRDefault="00A84E9C" w:rsidP="00A84E9C">
      <w:pPr>
        <w:pStyle w:val="EndNoteBibliography"/>
        <w:spacing w:after="0"/>
        <w:ind w:left="720" w:hanging="720"/>
        <w:rPr>
          <w:lang w:val="en-GB"/>
        </w:rPr>
      </w:pPr>
      <w:r w:rsidRPr="000A457F">
        <w:rPr>
          <w:lang w:val="en-GB"/>
        </w:rPr>
        <w:t>106.</w:t>
      </w:r>
      <w:r w:rsidRPr="000A457F">
        <w:rPr>
          <w:lang w:val="en-GB"/>
        </w:rPr>
        <w:tab/>
        <w:t xml:space="preserve">B. M. Chadwick and S. G. Frankiss, </w:t>
      </w:r>
      <w:r w:rsidRPr="000A457F">
        <w:rPr>
          <w:i/>
          <w:lang w:val="en-GB"/>
        </w:rPr>
        <w:t>Journal of Molecular Structure</w:t>
      </w:r>
      <w:r w:rsidRPr="000A457F">
        <w:rPr>
          <w:lang w:val="en-GB"/>
        </w:rPr>
        <w:t xml:space="preserve">, 1976, </w:t>
      </w:r>
      <w:r w:rsidRPr="000A457F">
        <w:rPr>
          <w:b/>
          <w:lang w:val="en-GB"/>
        </w:rPr>
        <w:t>31</w:t>
      </w:r>
      <w:r w:rsidRPr="000A457F">
        <w:rPr>
          <w:lang w:val="en-GB"/>
        </w:rPr>
        <w:t>, 1-9.</w:t>
      </w:r>
    </w:p>
    <w:p w14:paraId="3CF04773" w14:textId="77777777" w:rsidR="00A84E9C" w:rsidRPr="000A457F" w:rsidRDefault="00A84E9C" w:rsidP="00A84E9C">
      <w:pPr>
        <w:pStyle w:val="EndNoteBibliography"/>
        <w:spacing w:after="0"/>
        <w:ind w:left="720" w:hanging="720"/>
        <w:rPr>
          <w:lang w:val="en-GB"/>
        </w:rPr>
      </w:pPr>
      <w:r w:rsidRPr="000A457F">
        <w:rPr>
          <w:lang w:val="en-GB"/>
        </w:rPr>
        <w:t>107.</w:t>
      </w:r>
      <w:r w:rsidRPr="000A457F">
        <w:rPr>
          <w:lang w:val="en-GB"/>
        </w:rPr>
        <w:tab/>
        <w:t xml:space="preserve">E. V. Boldyreva, </w:t>
      </w:r>
      <w:r w:rsidRPr="000A457F">
        <w:rPr>
          <w:i/>
          <w:lang w:val="en-GB"/>
        </w:rPr>
        <w:t>Acta Crystallographica Section A</w:t>
      </w:r>
      <w:r w:rsidRPr="000A457F">
        <w:rPr>
          <w:lang w:val="en-GB"/>
        </w:rPr>
        <w:t xml:space="preserve">, 2008, </w:t>
      </w:r>
      <w:r w:rsidRPr="000A457F">
        <w:rPr>
          <w:b/>
          <w:lang w:val="en-GB"/>
        </w:rPr>
        <w:t>64</w:t>
      </w:r>
      <w:r w:rsidRPr="000A457F">
        <w:rPr>
          <w:lang w:val="en-GB"/>
        </w:rPr>
        <w:t>, 218--231.</w:t>
      </w:r>
    </w:p>
    <w:p w14:paraId="23373414" w14:textId="77777777" w:rsidR="00A84E9C" w:rsidRPr="000A457F" w:rsidRDefault="00A84E9C" w:rsidP="00A84E9C">
      <w:pPr>
        <w:pStyle w:val="EndNoteBibliography"/>
        <w:spacing w:after="0"/>
        <w:ind w:left="720" w:hanging="720"/>
        <w:rPr>
          <w:lang w:val="en-GB"/>
        </w:rPr>
      </w:pPr>
      <w:r w:rsidRPr="000A457F">
        <w:rPr>
          <w:lang w:val="en-GB"/>
        </w:rPr>
        <w:t>108.</w:t>
      </w:r>
      <w:r w:rsidRPr="000A457F">
        <w:rPr>
          <w:lang w:val="en-GB"/>
        </w:rPr>
        <w:tab/>
        <w:t xml:space="preserve">E. V. Boldyreva, </w:t>
      </w:r>
      <w:r w:rsidRPr="000A457F">
        <w:rPr>
          <w:i/>
          <w:lang w:val="en-GB"/>
        </w:rPr>
        <w:t>Crystal Engineering</w:t>
      </w:r>
      <w:r w:rsidRPr="000A457F">
        <w:rPr>
          <w:lang w:val="en-GB"/>
        </w:rPr>
        <w:t xml:space="preserve">, 2003, </w:t>
      </w:r>
      <w:r w:rsidRPr="000A457F">
        <w:rPr>
          <w:b/>
          <w:lang w:val="en-GB"/>
        </w:rPr>
        <w:t>6</w:t>
      </w:r>
      <w:r w:rsidRPr="000A457F">
        <w:rPr>
          <w:lang w:val="en-GB"/>
        </w:rPr>
        <w:t>, 235-254.</w:t>
      </w:r>
    </w:p>
    <w:p w14:paraId="0553C40F" w14:textId="77777777" w:rsidR="00A84E9C" w:rsidRPr="00241051" w:rsidRDefault="00A84E9C" w:rsidP="00A84E9C">
      <w:pPr>
        <w:pStyle w:val="EndNoteBibliography"/>
        <w:spacing w:after="0"/>
        <w:ind w:left="720" w:hanging="720"/>
        <w:rPr>
          <w:lang w:val="it-IT"/>
        </w:rPr>
      </w:pPr>
      <w:r w:rsidRPr="00241051">
        <w:rPr>
          <w:lang w:val="it-IT"/>
        </w:rPr>
        <w:t>109.</w:t>
      </w:r>
      <w:r w:rsidRPr="00241051">
        <w:rPr>
          <w:lang w:val="it-IT"/>
        </w:rPr>
        <w:tab/>
        <w:t xml:space="preserve">E. Priola, A. Giordana, P. P. Mazzeo, G. Mahmoudi, R. M. Gomila, F. I. Zubkov, K. M. Pokazeev, k. S. Valchuk, A. Bacchi, E. Zangrando and A. Frontera, </w:t>
      </w:r>
      <w:r w:rsidRPr="00241051">
        <w:rPr>
          <w:i/>
          <w:lang w:val="it-IT"/>
        </w:rPr>
        <w:t>Dalton Trans.</w:t>
      </w:r>
      <w:r w:rsidRPr="00241051">
        <w:rPr>
          <w:lang w:val="it-IT"/>
        </w:rPr>
        <w:t>, 2021, DOI: 10.1039/D1DT02632A.</w:t>
      </w:r>
    </w:p>
    <w:p w14:paraId="69EC24CD" w14:textId="77777777" w:rsidR="00A84E9C" w:rsidRPr="000A457F" w:rsidRDefault="00A84E9C" w:rsidP="00A84E9C">
      <w:pPr>
        <w:pStyle w:val="EndNoteBibliography"/>
        <w:spacing w:after="0"/>
        <w:ind w:left="720" w:hanging="720"/>
        <w:rPr>
          <w:lang w:val="en-GB"/>
        </w:rPr>
      </w:pPr>
      <w:r w:rsidRPr="000A457F">
        <w:rPr>
          <w:lang w:val="en-GB"/>
        </w:rPr>
        <w:t>110.</w:t>
      </w:r>
      <w:r w:rsidRPr="000A457F">
        <w:rPr>
          <w:lang w:val="en-GB"/>
        </w:rPr>
        <w:tab/>
        <w:t xml:space="preserve">M. A. Omary and H. H. Patterson, </w:t>
      </w:r>
      <w:r w:rsidRPr="000A457F">
        <w:rPr>
          <w:i/>
          <w:lang w:val="en-GB"/>
        </w:rPr>
        <w:t>Inorganic Chemistry</w:t>
      </w:r>
      <w:r w:rsidRPr="000A457F">
        <w:rPr>
          <w:lang w:val="en-GB"/>
        </w:rPr>
        <w:t xml:space="preserve">, 1998, </w:t>
      </w:r>
      <w:r w:rsidRPr="000A457F">
        <w:rPr>
          <w:b/>
          <w:lang w:val="en-GB"/>
        </w:rPr>
        <w:t>37</w:t>
      </w:r>
      <w:r w:rsidRPr="000A457F">
        <w:rPr>
          <w:lang w:val="en-GB"/>
        </w:rPr>
        <w:t>, 1060-1066.</w:t>
      </w:r>
    </w:p>
    <w:p w14:paraId="19688A05" w14:textId="77777777" w:rsidR="00A84E9C" w:rsidRPr="000A457F" w:rsidRDefault="00A84E9C" w:rsidP="00A84E9C">
      <w:pPr>
        <w:pStyle w:val="EndNoteBibliography"/>
        <w:spacing w:after="0"/>
        <w:ind w:left="720" w:hanging="720"/>
        <w:rPr>
          <w:lang w:val="en-GB"/>
        </w:rPr>
      </w:pPr>
      <w:r w:rsidRPr="000A457F">
        <w:rPr>
          <w:lang w:val="en-GB"/>
        </w:rPr>
        <w:t>111.</w:t>
      </w:r>
      <w:r w:rsidRPr="000A457F">
        <w:rPr>
          <w:lang w:val="en-GB"/>
        </w:rPr>
        <w:tab/>
        <w:t xml:space="preserve">P. Fischer, B. Lucas, M. A. Omary, C. L. Larochelle and H. H. Patterson, </w:t>
      </w:r>
      <w:r w:rsidRPr="000A457F">
        <w:rPr>
          <w:i/>
          <w:lang w:val="en-GB"/>
        </w:rPr>
        <w:t>Journal of Solid State Chemistry</w:t>
      </w:r>
      <w:r w:rsidRPr="000A457F">
        <w:rPr>
          <w:lang w:val="en-GB"/>
        </w:rPr>
        <w:t xml:space="preserve">, 2002, </w:t>
      </w:r>
      <w:r w:rsidRPr="000A457F">
        <w:rPr>
          <w:b/>
          <w:lang w:val="en-GB"/>
        </w:rPr>
        <w:t>168</w:t>
      </w:r>
      <w:r w:rsidRPr="000A457F">
        <w:rPr>
          <w:lang w:val="en-GB"/>
        </w:rPr>
        <w:t>, 267-274.</w:t>
      </w:r>
    </w:p>
    <w:p w14:paraId="04C112E5" w14:textId="77777777" w:rsidR="00A84E9C" w:rsidRPr="000A457F" w:rsidRDefault="00A84E9C" w:rsidP="00A84E9C">
      <w:pPr>
        <w:pStyle w:val="EndNoteBibliography"/>
        <w:ind w:left="720" w:hanging="720"/>
        <w:rPr>
          <w:lang w:val="en-GB"/>
        </w:rPr>
      </w:pPr>
      <w:r w:rsidRPr="000A457F">
        <w:rPr>
          <w:lang w:val="en-GB"/>
        </w:rPr>
        <w:t>112.</w:t>
      </w:r>
      <w:r w:rsidRPr="000A457F">
        <w:rPr>
          <w:lang w:val="en-GB"/>
        </w:rPr>
        <w:tab/>
        <w:t xml:space="preserve">P. Fischer, B. Lucas, H. H. Patterson and C. L. Larochelle, </w:t>
      </w:r>
      <w:r w:rsidRPr="000A457F">
        <w:rPr>
          <w:i/>
          <w:lang w:val="en-GB"/>
        </w:rPr>
        <w:t>Applied Physics A</w:t>
      </w:r>
      <w:r w:rsidRPr="000A457F">
        <w:rPr>
          <w:lang w:val="en-GB"/>
        </w:rPr>
        <w:t xml:space="preserve">, 2002, </w:t>
      </w:r>
      <w:r w:rsidRPr="000A457F">
        <w:rPr>
          <w:b/>
          <w:lang w:val="en-GB"/>
        </w:rPr>
        <w:t>74</w:t>
      </w:r>
      <w:r w:rsidRPr="000A457F">
        <w:rPr>
          <w:lang w:val="en-GB"/>
        </w:rPr>
        <w:t>, s1296-s1298.</w:t>
      </w:r>
    </w:p>
    <w:p w14:paraId="32B9050C" w14:textId="2E78B36B" w:rsidR="00184134" w:rsidRPr="000A457F" w:rsidRDefault="00A84E9C" w:rsidP="00EF6BD4">
      <w:pPr>
        <w:pStyle w:val="RSCB04AHeadingSection"/>
      </w:pPr>
      <w:r w:rsidRPr="000A457F">
        <w:fldChar w:fldCharType="end"/>
      </w:r>
    </w:p>
    <w:sectPr w:rsidR="00184134" w:rsidRPr="000A457F"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2DF1E" w14:textId="77777777" w:rsidR="00F14E23" w:rsidRDefault="00F14E23" w:rsidP="00E547DB">
      <w:pPr>
        <w:spacing w:after="0" w:line="240" w:lineRule="auto"/>
      </w:pPr>
      <w:r>
        <w:separator/>
      </w:r>
    </w:p>
    <w:p w14:paraId="1A064663" w14:textId="77777777" w:rsidR="00F14E23" w:rsidRDefault="00F14E23"/>
    <w:p w14:paraId="7DC6F830" w14:textId="77777777" w:rsidR="00F14E23" w:rsidRDefault="00F14E23"/>
    <w:p w14:paraId="552C3A6E" w14:textId="77777777" w:rsidR="00F14E23" w:rsidRDefault="00F14E23"/>
    <w:p w14:paraId="1CCA6481" w14:textId="77777777" w:rsidR="00F14E23" w:rsidRDefault="00F14E23"/>
    <w:p w14:paraId="1B7E7AD6" w14:textId="77777777" w:rsidR="00F14E23" w:rsidRDefault="00F14E23"/>
  </w:endnote>
  <w:endnote w:type="continuationSeparator" w:id="0">
    <w:p w14:paraId="2012A1AF" w14:textId="77777777" w:rsidR="00F14E23" w:rsidRDefault="00F14E23" w:rsidP="00E547DB">
      <w:pPr>
        <w:spacing w:after="0" w:line="240" w:lineRule="auto"/>
      </w:pPr>
      <w:r>
        <w:continuationSeparator/>
      </w:r>
    </w:p>
    <w:p w14:paraId="05D183D4" w14:textId="77777777" w:rsidR="00F14E23" w:rsidRDefault="00F14E23"/>
    <w:p w14:paraId="51BB19E8" w14:textId="77777777" w:rsidR="00F14E23" w:rsidRDefault="00F14E23"/>
    <w:p w14:paraId="11DDB479" w14:textId="77777777" w:rsidR="00F14E23" w:rsidRDefault="00F14E23"/>
    <w:p w14:paraId="01613B9C" w14:textId="77777777" w:rsidR="00F14E23" w:rsidRDefault="00F14E23"/>
    <w:p w14:paraId="0A388540" w14:textId="77777777" w:rsidR="00F14E23" w:rsidRDefault="00F14E23"/>
  </w:endnote>
  <w:endnote w:type="continuationNotice" w:id="1">
    <w:p w14:paraId="3C143426" w14:textId="77777777" w:rsidR="00F14E23" w:rsidRDefault="00F14E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9017633C-E2DE-4AD8-999F-871414A3871F}"/>
  </w:font>
  <w:font w:name="Calibri">
    <w:panose1 w:val="020F0502020204030204"/>
    <w:charset w:val="00"/>
    <w:family w:val="swiss"/>
    <w:pitch w:val="variable"/>
    <w:sig w:usb0="E4002EFF" w:usb1="C000247B" w:usb2="00000009" w:usb3="00000000" w:csb0="000001FF" w:csb1="00000000"/>
    <w:embedRegular r:id="rId2" w:fontKey="{1313463B-014A-4E12-A56F-59D0A47803C8}"/>
    <w:embedBold r:id="rId3" w:fontKey="{9FA87D11-254B-4673-AE6E-0191214D3B34}"/>
    <w:embedItalic r:id="rId4" w:fontKey="{4BDBB5AC-1746-4EA4-8033-8D371512308C}"/>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5" w:fontKey="{AD36A627-E95F-40E9-874E-D380D5DD5AC9}"/>
  </w:font>
  <w:font w:name="MS Gothic">
    <w:altName w:val="ＭＳ ゴシック"/>
    <w:panose1 w:val="020B0609070205080204"/>
    <w:charset w:val="80"/>
    <w:family w:val="modern"/>
    <w:pitch w:val="fixed"/>
    <w:sig w:usb0="E00002FF" w:usb1="6AC7FDFB" w:usb2="08000012" w:usb3="00000000" w:csb0="0002009F" w:csb1="00000000"/>
    <w:embedRegular r:id="rId6" w:subsetted="1" w:fontKey="{84A7E8B4-E3C5-4BA1-B5A5-2AD19F214E5F}"/>
    <w:embedBold r:id="rId7" w:subsetted="1" w:fontKey="{6EA79709-389F-4041-A004-74952C02A1BF}"/>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8" w:fontKey="{1B77C628-1922-4DCF-853D-E8395189B11E}"/>
  </w:font>
  <w:font w:name="Cambria">
    <w:panose1 w:val="02040503050406030204"/>
    <w:charset w:val="00"/>
    <w:family w:val="roman"/>
    <w:pitch w:val="variable"/>
    <w:sig w:usb0="E00006FF" w:usb1="420024FF" w:usb2="02000000" w:usb3="00000000" w:csb0="0000019F" w:csb1="00000000"/>
    <w:embedRegular r:id="rId9" w:fontKey="{6F3DA54C-EA86-495A-9CFD-BB71BAC33AE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AA3D" w14:textId="6EBAC173" w:rsidR="00055A86" w:rsidRPr="006602F1" w:rsidRDefault="00055A86" w:rsidP="00D45ADF">
    <w:pPr>
      <w:pStyle w:val="Pidipagina"/>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51CC8">
      <w:rPr>
        <w:b/>
        <w:noProof/>
        <w:spacing w:val="10"/>
        <w:sz w:val="16"/>
        <w:szCs w:val="16"/>
      </w:rPr>
      <w:t>1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F6777" w14:textId="40E09496" w:rsidR="00055A86" w:rsidRPr="006602F1" w:rsidRDefault="00055A86" w:rsidP="00D45ADF">
    <w:pPr>
      <w:pStyle w:val="Pidipagina"/>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51CC8">
      <w:rPr>
        <w:b/>
        <w:noProof/>
        <w:spacing w:val="10"/>
        <w:sz w:val="16"/>
        <w:szCs w:val="16"/>
      </w:rPr>
      <w:t>1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6E001" w14:textId="77777777" w:rsidR="00055A86" w:rsidRPr="006602F1" w:rsidRDefault="00055A86" w:rsidP="00D45ADF">
    <w:pPr>
      <w:pStyle w:val="Pidipagina"/>
      <w:tabs>
        <w:tab w:val="clear" w:pos="4513"/>
        <w:tab w:val="clear" w:pos="9026"/>
        <w:tab w:val="right" w:pos="10206"/>
      </w:tabs>
      <w:spacing w:before="480"/>
      <w:rPr>
        <w:sz w:val="16"/>
        <w:szCs w:val="16"/>
      </w:rPr>
    </w:pPr>
    <w:r>
      <w:rPr>
        <w:noProof/>
        <w:lang w:val="pt-BR" w:eastAsia="pt-BR"/>
      </w:rPr>
      <mc:AlternateContent>
        <mc:Choice Requires="wps">
          <w:drawing>
            <wp:anchor distT="0" distB="0" distL="114300" distR="114300" simplePos="0" relativeHeight="251658241" behindDoc="0" locked="0" layoutInCell="1" allowOverlap="1" wp14:anchorId="1A8F575B" wp14:editId="081709F7">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C527E1A" w14:textId="77777777" w:rsidR="00055A86" w:rsidRPr="00F20A7C" w:rsidRDefault="00055A86"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8F575B" id="_x0000_t202" coordsize="21600,21600" o:spt="202" path="m,l,21600r21600,l21600,xe">
              <v:stroke joinstyle="miter"/>
              <v:path gradientshapeok="t" o:connecttype="rect"/>
            </v:shapetype>
            <v:shape id="_x0000_s1033" type="#_x0000_t202" style="position:absolute;margin-left:0;margin-top:0;width:606.35pt;height:31.2pt;z-index:251658241;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4C527E1A" w14:textId="77777777" w:rsidR="00055A86" w:rsidRPr="00F20A7C" w:rsidRDefault="00055A86"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295FF" w14:textId="77777777" w:rsidR="00F14E23" w:rsidRDefault="00F14E23" w:rsidP="00E547DB">
      <w:pPr>
        <w:spacing w:after="0" w:line="240" w:lineRule="auto"/>
      </w:pPr>
      <w:r>
        <w:separator/>
      </w:r>
    </w:p>
    <w:p w14:paraId="60313C7D" w14:textId="77777777" w:rsidR="00F14E23" w:rsidRDefault="00F14E23"/>
    <w:p w14:paraId="5BEA73FB" w14:textId="77777777" w:rsidR="00F14E23" w:rsidRDefault="00F14E23"/>
    <w:p w14:paraId="4C704597" w14:textId="77777777" w:rsidR="00F14E23" w:rsidRDefault="00F14E23"/>
    <w:p w14:paraId="0A2A90CB" w14:textId="77777777" w:rsidR="00F14E23" w:rsidRDefault="00F14E23"/>
    <w:p w14:paraId="1E01748B" w14:textId="77777777" w:rsidR="00F14E23" w:rsidRDefault="00F14E23"/>
  </w:footnote>
  <w:footnote w:type="continuationSeparator" w:id="0">
    <w:p w14:paraId="222053DE" w14:textId="77777777" w:rsidR="00F14E23" w:rsidRDefault="00F14E23" w:rsidP="00E547DB">
      <w:pPr>
        <w:spacing w:after="0" w:line="240" w:lineRule="auto"/>
      </w:pPr>
      <w:r>
        <w:continuationSeparator/>
      </w:r>
    </w:p>
    <w:p w14:paraId="4D3E2E1C" w14:textId="77777777" w:rsidR="00F14E23" w:rsidRDefault="00F14E23"/>
    <w:p w14:paraId="657BC66E" w14:textId="77777777" w:rsidR="00F14E23" w:rsidRDefault="00F14E23"/>
    <w:p w14:paraId="58785721" w14:textId="77777777" w:rsidR="00F14E23" w:rsidRDefault="00F14E23"/>
    <w:p w14:paraId="1BB37FC8" w14:textId="77777777" w:rsidR="00F14E23" w:rsidRDefault="00F14E23"/>
    <w:p w14:paraId="5039D99F" w14:textId="77777777" w:rsidR="00F14E23" w:rsidRDefault="00F14E23"/>
  </w:footnote>
  <w:footnote w:type="continuationNotice" w:id="1">
    <w:p w14:paraId="04043144" w14:textId="77777777" w:rsidR="00F14E23" w:rsidRDefault="00F14E2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1BEF" w14:textId="77777777" w:rsidR="00055A86" w:rsidRPr="00E70DCE" w:rsidRDefault="00055A86" w:rsidP="00D45ADF">
    <w:pPr>
      <w:pStyle w:val="Intestazione"/>
      <w:tabs>
        <w:tab w:val="clear" w:pos="4513"/>
        <w:tab w:val="clear" w:pos="9026"/>
        <w:tab w:val="right" w:pos="10206"/>
      </w:tabs>
      <w:spacing w:after="240"/>
      <w:rPr>
        <w:rFonts w:cstheme="minorHAnsi"/>
        <w:color w:val="999999"/>
        <w:sz w:val="20"/>
        <w:szCs w:val="20"/>
      </w:rPr>
    </w:pPr>
    <w:r>
      <w:rPr>
        <w:noProof/>
        <w:lang w:val="pt-BR" w:eastAsia="pt-BR"/>
      </w:rPr>
      <mc:AlternateContent>
        <mc:Choice Requires="wps">
          <w:drawing>
            <wp:anchor distT="0" distB="0" distL="114300" distR="114300" simplePos="0" relativeHeight="251658243" behindDoc="0" locked="0" layoutInCell="1" allowOverlap="1" wp14:anchorId="4C5BDA77" wp14:editId="7AD8D5E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4E0AD6E"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C5BDA77" id="_x0000_t202" coordsize="21600,21600" o:spt="202" path="m,l,21600r21600,l21600,xe">
              <v:stroke joinstyle="miter"/>
              <v:path gradientshapeok="t" o:connecttype="rect"/>
            </v:shapetype>
            <v:shape id="_x0000_s1028" type="#_x0000_t202" style="position:absolute;margin-left:0;margin-top:0;width:606.35pt;height:31.2pt;z-index:251658243;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54E0AD6E"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pt-BR" w:eastAsia="pt-BR"/>
      </w:rPr>
      <mc:AlternateContent>
        <mc:Choice Requires="wps">
          <w:drawing>
            <wp:anchor distT="0" distB="0" distL="114300" distR="114300" simplePos="0" relativeHeight="251658242" behindDoc="0" locked="0" layoutInCell="1" allowOverlap="1" wp14:anchorId="6B92F47A" wp14:editId="7FB9EC5F">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6A65F3D"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B92F47A" id="_x0000_s1029" type="#_x0000_t202" style="position:absolute;margin-left:0;margin-top:0;width:606.35pt;height:31.2pt;z-index:25165824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66A65F3D"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4001D" w14:textId="77777777" w:rsidR="00055A86" w:rsidRPr="009316A6" w:rsidRDefault="00055A86" w:rsidP="00D45ADF">
    <w:pPr>
      <w:pStyle w:val="Intestazione"/>
      <w:tabs>
        <w:tab w:val="clear" w:pos="4513"/>
        <w:tab w:val="clear" w:pos="9026"/>
        <w:tab w:val="right" w:pos="10206"/>
      </w:tabs>
      <w:spacing w:after="240"/>
      <w:rPr>
        <w:rFonts w:cstheme="minorHAnsi"/>
        <w:b/>
        <w:color w:val="999999"/>
        <w:sz w:val="20"/>
        <w:szCs w:val="20"/>
      </w:rPr>
    </w:pPr>
    <w:r>
      <w:rPr>
        <w:noProof/>
        <w:lang w:val="pt-BR" w:eastAsia="pt-BR"/>
      </w:rPr>
      <mc:AlternateContent>
        <mc:Choice Requires="wps">
          <w:drawing>
            <wp:anchor distT="0" distB="0" distL="114300" distR="114300" simplePos="0" relativeHeight="251658245" behindDoc="0" locked="0" layoutInCell="1" allowOverlap="1" wp14:anchorId="1AADE2B0" wp14:editId="1BDE3C40">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4DD7F07"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ADE2B0" id="_x0000_t202" coordsize="21600,21600" o:spt="202" path="m,l,21600r21600,l21600,xe">
              <v:stroke joinstyle="miter"/>
              <v:path gradientshapeok="t" o:connecttype="rect"/>
            </v:shapetype>
            <v:shape id="_x0000_s1030" type="#_x0000_t202" style="position:absolute;margin-left:0;margin-top:0;width:606.35pt;height:31.45pt;z-index:251658245;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4DD7F07"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pt-BR" w:eastAsia="pt-BR"/>
      </w:rPr>
      <mc:AlternateContent>
        <mc:Choice Requires="wps">
          <w:drawing>
            <wp:anchor distT="0" distB="0" distL="114300" distR="114300" simplePos="0" relativeHeight="251658244" behindDoc="0" locked="0" layoutInCell="1" allowOverlap="1" wp14:anchorId="37BA3393" wp14:editId="7D595D7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329A923"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BA3393" id="_x0000_s1031" type="#_x0000_t202" style="position:absolute;margin-left:0;margin-top:0;width:606.35pt;height:33.45pt;z-index:25165824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1329A923"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7AAF3" w14:textId="7913BA06" w:rsidR="00055A86" w:rsidRPr="003D129E" w:rsidRDefault="00055A86" w:rsidP="003D129E">
    <w:pPr>
      <w:pStyle w:val="Intestazione"/>
      <w:shd w:val="clear" w:color="auto" w:fill="FFFFFF" w:themeFill="background1"/>
      <w:tabs>
        <w:tab w:val="clear" w:pos="4513"/>
        <w:tab w:val="clear" w:pos="9026"/>
        <w:tab w:val="right" w:pos="10205"/>
      </w:tabs>
      <w:spacing w:after="240"/>
      <w:rPr>
        <w:b/>
        <w:noProof/>
        <w:sz w:val="32"/>
        <w:szCs w:val="32"/>
        <w:lang w:eastAsia="en-GB"/>
      </w:rPr>
    </w:pPr>
    <w:r>
      <w:rPr>
        <w:noProof/>
        <w:lang w:val="pt-BR" w:eastAsia="pt-BR"/>
      </w:rPr>
      <mc:AlternateContent>
        <mc:Choice Requires="wps">
          <w:drawing>
            <wp:anchor distT="0" distB="0" distL="114300" distR="114300" simplePos="0" relativeHeight="251658240" behindDoc="0" locked="0" layoutInCell="1" allowOverlap="1" wp14:anchorId="6862F6D1" wp14:editId="37A39B73">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0501B0"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862F6D1" id="_x0000_t202" coordsize="21600,21600" o:spt="202" path="m,l,21600r21600,l21600,xe">
              <v:stroke joinstyle="miter"/>
              <v:path gradientshapeok="t" o:connecttype="rect"/>
            </v:shapetype>
            <v:shape id="_x0000_s1032" type="#_x0000_t202" style="position:absolute;margin-left:0;margin-top:0;width:606.35pt;height:31.45pt;z-index:25165824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020501B0" w14:textId="77777777" w:rsidR="00055A86" w:rsidRPr="00F20A7C" w:rsidRDefault="00055A8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96491"/>
    <w:multiLevelType w:val="hybridMultilevel"/>
    <w:tmpl w:val="9DE27E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515A41"/>
    <w:multiLevelType w:val="hybridMultilevel"/>
    <w:tmpl w:val="8FE26E58"/>
    <w:lvl w:ilvl="0" w:tplc="B4EEA6C6">
      <w:start w:val="5"/>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02D4865"/>
    <w:multiLevelType w:val="hybridMultilevel"/>
    <w:tmpl w:val="77D0D78A"/>
    <w:lvl w:ilvl="0" w:tplc="25768FEA">
      <w:start w:val="11"/>
      <w:numFmt w:val="bullet"/>
      <w:lvlText w:val="-"/>
      <w:lvlJc w:val="left"/>
      <w:pPr>
        <w:ind w:left="720" w:hanging="360"/>
      </w:pPr>
      <w:rPr>
        <w:rFonts w:ascii="Book Antiqua" w:eastAsiaTheme="minorHAnsi" w:hAnsi="Book Antiqua" w:cs="Book Antiqua" w:hint="default"/>
        <w:i w:val="0"/>
        <w:sz w:val="17"/>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C12F73"/>
    <w:multiLevelType w:val="hybridMultilevel"/>
    <w:tmpl w:val="6D2A7D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973CB9"/>
    <w:multiLevelType w:val="hybridMultilevel"/>
    <w:tmpl w:val="98B4A0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9F51A3"/>
    <w:multiLevelType w:val="hybridMultilevel"/>
    <w:tmpl w:val="0B3EC94E"/>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14707DE"/>
    <w:multiLevelType w:val="hybridMultilevel"/>
    <w:tmpl w:val="0A6651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3842B2"/>
    <w:multiLevelType w:val="hybridMultilevel"/>
    <w:tmpl w:val="8C867878"/>
    <w:lvl w:ilvl="0" w:tplc="16ECA33A">
      <w:start w:val="1"/>
      <w:numFmt w:val="lowerLetter"/>
      <w:lvlText w:val="%1)"/>
      <w:lvlJc w:val="left"/>
      <w:pPr>
        <w:ind w:left="624" w:hanging="360"/>
      </w:pPr>
      <w:rPr>
        <w:rFonts w:hint="default"/>
      </w:rPr>
    </w:lvl>
    <w:lvl w:ilvl="1" w:tplc="08090019" w:tentative="1">
      <w:start w:val="1"/>
      <w:numFmt w:val="lowerLetter"/>
      <w:lvlText w:val="%2."/>
      <w:lvlJc w:val="left"/>
      <w:pPr>
        <w:ind w:left="1344" w:hanging="360"/>
      </w:pPr>
    </w:lvl>
    <w:lvl w:ilvl="2" w:tplc="0809001B" w:tentative="1">
      <w:start w:val="1"/>
      <w:numFmt w:val="lowerRoman"/>
      <w:lvlText w:val="%3."/>
      <w:lvlJc w:val="right"/>
      <w:pPr>
        <w:ind w:left="2064" w:hanging="180"/>
      </w:pPr>
    </w:lvl>
    <w:lvl w:ilvl="3" w:tplc="0809000F" w:tentative="1">
      <w:start w:val="1"/>
      <w:numFmt w:val="decimal"/>
      <w:lvlText w:val="%4."/>
      <w:lvlJc w:val="left"/>
      <w:pPr>
        <w:ind w:left="2784" w:hanging="360"/>
      </w:pPr>
    </w:lvl>
    <w:lvl w:ilvl="4" w:tplc="08090019" w:tentative="1">
      <w:start w:val="1"/>
      <w:numFmt w:val="lowerLetter"/>
      <w:lvlText w:val="%5."/>
      <w:lvlJc w:val="left"/>
      <w:pPr>
        <w:ind w:left="3504" w:hanging="360"/>
      </w:pPr>
    </w:lvl>
    <w:lvl w:ilvl="5" w:tplc="0809001B" w:tentative="1">
      <w:start w:val="1"/>
      <w:numFmt w:val="lowerRoman"/>
      <w:lvlText w:val="%6."/>
      <w:lvlJc w:val="right"/>
      <w:pPr>
        <w:ind w:left="4224" w:hanging="180"/>
      </w:pPr>
    </w:lvl>
    <w:lvl w:ilvl="6" w:tplc="0809000F" w:tentative="1">
      <w:start w:val="1"/>
      <w:numFmt w:val="decimal"/>
      <w:lvlText w:val="%7."/>
      <w:lvlJc w:val="left"/>
      <w:pPr>
        <w:ind w:left="4944" w:hanging="360"/>
      </w:pPr>
    </w:lvl>
    <w:lvl w:ilvl="7" w:tplc="08090019" w:tentative="1">
      <w:start w:val="1"/>
      <w:numFmt w:val="lowerLetter"/>
      <w:lvlText w:val="%8."/>
      <w:lvlJc w:val="left"/>
      <w:pPr>
        <w:ind w:left="5664" w:hanging="360"/>
      </w:pPr>
    </w:lvl>
    <w:lvl w:ilvl="8" w:tplc="0809001B" w:tentative="1">
      <w:start w:val="1"/>
      <w:numFmt w:val="lowerRoman"/>
      <w:lvlText w:val="%9."/>
      <w:lvlJc w:val="right"/>
      <w:pPr>
        <w:ind w:left="6384" w:hanging="180"/>
      </w:pPr>
    </w:lvl>
  </w:abstractNum>
  <w:abstractNum w:abstractNumId="13"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DC3D7E"/>
    <w:multiLevelType w:val="hybridMultilevel"/>
    <w:tmpl w:val="1C8EF54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5BDD"/>
    <w:multiLevelType w:val="hybridMultilevel"/>
    <w:tmpl w:val="32D4541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6B7F2C1C"/>
    <w:multiLevelType w:val="hybridMultilevel"/>
    <w:tmpl w:val="63D696E6"/>
    <w:lvl w:ilvl="0" w:tplc="CB2A88CC">
      <w:start w:val="1"/>
      <w:numFmt w:val="decimal"/>
      <w:lvlText w:val="(%1)"/>
      <w:lvlJc w:val="left"/>
      <w:pPr>
        <w:ind w:left="852" w:hanging="492"/>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425C16"/>
    <w:multiLevelType w:val="hybridMultilevel"/>
    <w:tmpl w:val="38AA6504"/>
    <w:lvl w:ilvl="0" w:tplc="9B9E9FA6">
      <w:start w:val="1"/>
      <w:numFmt w:val="lowerLetter"/>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18" w15:restartNumberingAfterBreak="0">
    <w:nsid w:val="6F1C6438"/>
    <w:multiLevelType w:val="hybridMultilevel"/>
    <w:tmpl w:val="40B61A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144C5B"/>
    <w:multiLevelType w:val="hybridMultilevel"/>
    <w:tmpl w:val="BC8CF438"/>
    <w:lvl w:ilvl="0" w:tplc="6F1C0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473A82"/>
    <w:multiLevelType w:val="hybridMultilevel"/>
    <w:tmpl w:val="6D5267F8"/>
    <w:lvl w:ilvl="0" w:tplc="603AE8B8">
      <w:start w:val="1"/>
      <w:numFmt w:val="lowerLetter"/>
      <w:lvlText w:val="%1)"/>
      <w:lvlJc w:val="left"/>
      <w:pPr>
        <w:ind w:left="1020" w:hanging="360"/>
      </w:pPr>
      <w:rPr>
        <w:rFonts w:hint="default"/>
      </w:rPr>
    </w:lvl>
    <w:lvl w:ilvl="1" w:tplc="08090019" w:tentative="1">
      <w:start w:val="1"/>
      <w:numFmt w:val="lowerLetter"/>
      <w:lvlText w:val="%2."/>
      <w:lvlJc w:val="left"/>
      <w:pPr>
        <w:ind w:left="1740" w:hanging="360"/>
      </w:pPr>
    </w:lvl>
    <w:lvl w:ilvl="2" w:tplc="0809001B" w:tentative="1">
      <w:start w:val="1"/>
      <w:numFmt w:val="lowerRoman"/>
      <w:lvlText w:val="%3."/>
      <w:lvlJc w:val="right"/>
      <w:pPr>
        <w:ind w:left="2460" w:hanging="180"/>
      </w:pPr>
    </w:lvl>
    <w:lvl w:ilvl="3" w:tplc="0809000F" w:tentative="1">
      <w:start w:val="1"/>
      <w:numFmt w:val="decimal"/>
      <w:lvlText w:val="%4."/>
      <w:lvlJc w:val="left"/>
      <w:pPr>
        <w:ind w:left="3180" w:hanging="360"/>
      </w:pPr>
    </w:lvl>
    <w:lvl w:ilvl="4" w:tplc="08090019" w:tentative="1">
      <w:start w:val="1"/>
      <w:numFmt w:val="lowerLetter"/>
      <w:lvlText w:val="%5."/>
      <w:lvlJc w:val="left"/>
      <w:pPr>
        <w:ind w:left="3900" w:hanging="360"/>
      </w:pPr>
    </w:lvl>
    <w:lvl w:ilvl="5" w:tplc="0809001B" w:tentative="1">
      <w:start w:val="1"/>
      <w:numFmt w:val="lowerRoman"/>
      <w:lvlText w:val="%6."/>
      <w:lvlJc w:val="right"/>
      <w:pPr>
        <w:ind w:left="4620" w:hanging="180"/>
      </w:pPr>
    </w:lvl>
    <w:lvl w:ilvl="6" w:tplc="0809000F" w:tentative="1">
      <w:start w:val="1"/>
      <w:numFmt w:val="decimal"/>
      <w:lvlText w:val="%7."/>
      <w:lvlJc w:val="left"/>
      <w:pPr>
        <w:ind w:left="5340" w:hanging="360"/>
      </w:pPr>
    </w:lvl>
    <w:lvl w:ilvl="7" w:tplc="08090019" w:tentative="1">
      <w:start w:val="1"/>
      <w:numFmt w:val="lowerLetter"/>
      <w:lvlText w:val="%8."/>
      <w:lvlJc w:val="left"/>
      <w:pPr>
        <w:ind w:left="6060" w:hanging="360"/>
      </w:pPr>
    </w:lvl>
    <w:lvl w:ilvl="8" w:tplc="0809001B" w:tentative="1">
      <w:start w:val="1"/>
      <w:numFmt w:val="lowerRoman"/>
      <w:lvlText w:val="%9."/>
      <w:lvlJc w:val="right"/>
      <w:pPr>
        <w:ind w:left="6780" w:hanging="180"/>
      </w:pPr>
    </w:lvl>
  </w:abstractNum>
  <w:num w:numId="1">
    <w:abstractNumId w:val="3"/>
  </w:num>
  <w:num w:numId="2">
    <w:abstractNumId w:val="9"/>
  </w:num>
  <w:num w:numId="3">
    <w:abstractNumId w:val="7"/>
  </w:num>
  <w:num w:numId="4">
    <w:abstractNumId w:val="20"/>
  </w:num>
  <w:num w:numId="5">
    <w:abstractNumId w:val="13"/>
  </w:num>
  <w:num w:numId="6">
    <w:abstractNumId w:val="5"/>
  </w:num>
  <w:num w:numId="7">
    <w:abstractNumId w:val="10"/>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19"/>
  </w:num>
  <w:num w:numId="11">
    <w:abstractNumId w:val="15"/>
  </w:num>
  <w:num w:numId="12">
    <w:abstractNumId w:val="11"/>
  </w:num>
  <w:num w:numId="13">
    <w:abstractNumId w:val="21"/>
  </w:num>
  <w:num w:numId="14">
    <w:abstractNumId w:val="14"/>
  </w:num>
  <w:num w:numId="15">
    <w:abstractNumId w:val="6"/>
  </w:num>
  <w:num w:numId="16">
    <w:abstractNumId w:val="4"/>
  </w:num>
  <w:num w:numId="17">
    <w:abstractNumId w:val="0"/>
  </w:num>
  <w:num w:numId="18">
    <w:abstractNumId w:val="8"/>
  </w:num>
  <w:num w:numId="19">
    <w:abstractNumId w:val="18"/>
  </w:num>
  <w:num w:numId="20">
    <w:abstractNumId w:val="1"/>
  </w:num>
  <w:num w:numId="21">
    <w:abstractNumId w:val="12"/>
  </w:num>
  <w:num w:numId="22">
    <w:abstractNumId w:val="17"/>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pt-BR" w:vendorID="64" w:dllVersion="6" w:nlCheck="1" w:checkStyle="0"/>
  <w:proofState w:spelling="clean" w:grammar="clean"/>
  <w:stylePaneSortMethod w:val="0000"/>
  <w:defaultTabStop w:val="284"/>
  <w:hyphenationZone w:val="283"/>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alton Transac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rfdarpeerdpetadq5f9sd5st0srwaf5fa&quot;&gt;oro-zinco&lt;record-ids&gt;&lt;item&gt;2&lt;/item&gt;&lt;item&gt;6&lt;/item&gt;&lt;item&gt;8&lt;/item&gt;&lt;item&gt;9&lt;/item&gt;&lt;item&gt;10&lt;/item&gt;&lt;item&gt;11&lt;/item&gt;&lt;item&gt;17&lt;/item&gt;&lt;item&gt;18&lt;/item&gt;&lt;item&gt;1658&lt;/item&gt;&lt;item&gt;1659&lt;/item&gt;&lt;item&gt;1660&lt;/item&gt;&lt;item&gt;1664&lt;/item&gt;&lt;item&gt;1670&lt;/item&gt;&lt;item&gt;1671&lt;/item&gt;&lt;item&gt;1672&lt;/item&gt;&lt;item&gt;1673&lt;/item&gt;&lt;item&gt;1674&lt;/item&gt;&lt;item&gt;1675&lt;/item&gt;&lt;item&gt;1676&lt;/item&gt;&lt;item&gt;1677&lt;/item&gt;&lt;item&gt;1679&lt;/item&gt;&lt;item&gt;1692&lt;/item&gt;&lt;item&gt;1693&lt;/item&gt;&lt;item&gt;1695&lt;/item&gt;&lt;item&gt;1727&lt;/item&gt;&lt;item&gt;1728&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0&lt;/item&gt;&lt;item&gt;1752&lt;/item&gt;&lt;item&gt;1753&lt;/item&gt;&lt;item&gt;1754&lt;/item&gt;&lt;item&gt;1755&lt;/item&gt;&lt;item&gt;1756&lt;/item&gt;&lt;item&gt;1757&lt;/item&gt;&lt;item&gt;1758&lt;/item&gt;&lt;item&gt;1759&lt;/item&gt;&lt;item&gt;1760&lt;/item&gt;&lt;item&gt;1761&lt;/item&gt;&lt;item&gt;1762&lt;/item&gt;&lt;item&gt;1763&lt;/item&gt;&lt;item&gt;1764&lt;/item&gt;&lt;item&gt;1766&lt;/item&gt;&lt;item&gt;1767&lt;/item&gt;&lt;item&gt;1768&lt;/item&gt;&lt;item&gt;1769&lt;/item&gt;&lt;item&gt;1770&lt;/item&gt;&lt;item&gt;1771&lt;/item&gt;&lt;item&gt;1772&lt;/item&gt;&lt;item&gt;1773&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item&gt;1792&lt;/item&gt;&lt;item&gt;1793&lt;/item&gt;&lt;item&gt;1794&lt;/item&gt;&lt;item&gt;1795&lt;/item&gt;&lt;item&gt;1796&lt;/item&gt;&lt;item&gt;1797&lt;/item&gt;&lt;item&gt;1798&lt;/item&gt;&lt;item&gt;1799&lt;/item&gt;&lt;item&gt;1800&lt;/item&gt;&lt;item&gt;1802&lt;/item&gt;&lt;item&gt;1803&lt;/item&gt;&lt;item&gt;1804&lt;/item&gt;&lt;item&gt;1805&lt;/item&gt;&lt;item&gt;1806&lt;/item&gt;&lt;item&gt;1807&lt;/item&gt;&lt;item&gt;1808&lt;/item&gt;&lt;item&gt;1809&lt;/item&gt;&lt;item&gt;1810&lt;/item&gt;&lt;item&gt;1811&lt;/item&gt;&lt;item&gt;1812&lt;/item&gt;&lt;item&gt;1813&lt;/item&gt;&lt;item&gt;1814&lt;/item&gt;&lt;item&gt;1815&lt;/item&gt;&lt;item&gt;1816&lt;/item&gt;&lt;item&gt;1817&lt;/item&gt;&lt;item&gt;1818&lt;/item&gt;&lt;item&gt;1819&lt;/item&gt;&lt;item&gt;1823&lt;/item&gt;&lt;item&gt;1824&lt;/item&gt;&lt;item&gt;1825&lt;/item&gt;&lt;/record-ids&gt;&lt;/item&gt;&lt;/Libraries&gt;"/>
  </w:docVars>
  <w:rsids>
    <w:rsidRoot w:val="008125A0"/>
    <w:rsid w:val="00001A3B"/>
    <w:rsid w:val="00004600"/>
    <w:rsid w:val="00005536"/>
    <w:rsid w:val="00005B8A"/>
    <w:rsid w:val="00005D5D"/>
    <w:rsid w:val="00006518"/>
    <w:rsid w:val="0000721D"/>
    <w:rsid w:val="00007B45"/>
    <w:rsid w:val="00007FB1"/>
    <w:rsid w:val="00010840"/>
    <w:rsid w:val="000112D6"/>
    <w:rsid w:val="000113CA"/>
    <w:rsid w:val="0001157D"/>
    <w:rsid w:val="000123EB"/>
    <w:rsid w:val="00013C99"/>
    <w:rsid w:val="0001408D"/>
    <w:rsid w:val="00014BD6"/>
    <w:rsid w:val="000153F6"/>
    <w:rsid w:val="00020375"/>
    <w:rsid w:val="000205F5"/>
    <w:rsid w:val="00022C1C"/>
    <w:rsid w:val="00022D8A"/>
    <w:rsid w:val="000232CC"/>
    <w:rsid w:val="00025464"/>
    <w:rsid w:val="00025CBA"/>
    <w:rsid w:val="000260DC"/>
    <w:rsid w:val="00031576"/>
    <w:rsid w:val="00034E66"/>
    <w:rsid w:val="0003651B"/>
    <w:rsid w:val="0003744F"/>
    <w:rsid w:val="0004057F"/>
    <w:rsid w:val="00040593"/>
    <w:rsid w:val="00040CE0"/>
    <w:rsid w:val="000427CC"/>
    <w:rsid w:val="00042AD2"/>
    <w:rsid w:val="000434BB"/>
    <w:rsid w:val="00047B82"/>
    <w:rsid w:val="000544ED"/>
    <w:rsid w:val="00055A86"/>
    <w:rsid w:val="00056007"/>
    <w:rsid w:val="00057ABD"/>
    <w:rsid w:val="00057C84"/>
    <w:rsid w:val="00061741"/>
    <w:rsid w:val="000622D1"/>
    <w:rsid w:val="00063951"/>
    <w:rsid w:val="00064533"/>
    <w:rsid w:val="000653A2"/>
    <w:rsid w:val="00067195"/>
    <w:rsid w:val="00071E41"/>
    <w:rsid w:val="00071FC7"/>
    <w:rsid w:val="000723E8"/>
    <w:rsid w:val="00072E03"/>
    <w:rsid w:val="00072F8C"/>
    <w:rsid w:val="00073639"/>
    <w:rsid w:val="00073715"/>
    <w:rsid w:val="00074DD6"/>
    <w:rsid w:val="00076B4A"/>
    <w:rsid w:val="00077EBE"/>
    <w:rsid w:val="00081296"/>
    <w:rsid w:val="00082E32"/>
    <w:rsid w:val="000840FD"/>
    <w:rsid w:val="00084627"/>
    <w:rsid w:val="000848AC"/>
    <w:rsid w:val="00086A1F"/>
    <w:rsid w:val="00087771"/>
    <w:rsid w:val="00093EA7"/>
    <w:rsid w:val="00094415"/>
    <w:rsid w:val="00094A79"/>
    <w:rsid w:val="000A09CA"/>
    <w:rsid w:val="000A197C"/>
    <w:rsid w:val="000A204E"/>
    <w:rsid w:val="000A2363"/>
    <w:rsid w:val="000A2670"/>
    <w:rsid w:val="000A2DEE"/>
    <w:rsid w:val="000A42DE"/>
    <w:rsid w:val="000A457F"/>
    <w:rsid w:val="000A6A3D"/>
    <w:rsid w:val="000B0947"/>
    <w:rsid w:val="000B0DFA"/>
    <w:rsid w:val="000B10F5"/>
    <w:rsid w:val="000B1F4A"/>
    <w:rsid w:val="000B279B"/>
    <w:rsid w:val="000B2FAF"/>
    <w:rsid w:val="000B3E2B"/>
    <w:rsid w:val="000B4070"/>
    <w:rsid w:val="000B4ED7"/>
    <w:rsid w:val="000B5609"/>
    <w:rsid w:val="000B57DB"/>
    <w:rsid w:val="000C04FD"/>
    <w:rsid w:val="000C0A9D"/>
    <w:rsid w:val="000C117B"/>
    <w:rsid w:val="000C14F0"/>
    <w:rsid w:val="000C24A9"/>
    <w:rsid w:val="000C38E7"/>
    <w:rsid w:val="000C43DD"/>
    <w:rsid w:val="000C49EC"/>
    <w:rsid w:val="000C528B"/>
    <w:rsid w:val="000C69F9"/>
    <w:rsid w:val="000C6E02"/>
    <w:rsid w:val="000D22CF"/>
    <w:rsid w:val="000D2FAC"/>
    <w:rsid w:val="000D3E9F"/>
    <w:rsid w:val="000D5125"/>
    <w:rsid w:val="000D5891"/>
    <w:rsid w:val="000D5B69"/>
    <w:rsid w:val="000D5C79"/>
    <w:rsid w:val="000D6963"/>
    <w:rsid w:val="000D7277"/>
    <w:rsid w:val="000E21F6"/>
    <w:rsid w:val="000E5FB0"/>
    <w:rsid w:val="000E6C1D"/>
    <w:rsid w:val="000E7A32"/>
    <w:rsid w:val="000F03CC"/>
    <w:rsid w:val="000F0959"/>
    <w:rsid w:val="000F18BD"/>
    <w:rsid w:val="000F1F15"/>
    <w:rsid w:val="000F3A41"/>
    <w:rsid w:val="00102C85"/>
    <w:rsid w:val="00102E33"/>
    <w:rsid w:val="00103592"/>
    <w:rsid w:val="00104A3B"/>
    <w:rsid w:val="00104AE9"/>
    <w:rsid w:val="00104EAD"/>
    <w:rsid w:val="001062D8"/>
    <w:rsid w:val="001064CA"/>
    <w:rsid w:val="00107137"/>
    <w:rsid w:val="00111483"/>
    <w:rsid w:val="0011210F"/>
    <w:rsid w:val="00112263"/>
    <w:rsid w:val="00113400"/>
    <w:rsid w:val="00120227"/>
    <w:rsid w:val="0012105B"/>
    <w:rsid w:val="0012110F"/>
    <w:rsid w:val="00121F1B"/>
    <w:rsid w:val="00123F3D"/>
    <w:rsid w:val="00126027"/>
    <w:rsid w:val="00126DDF"/>
    <w:rsid w:val="001329DC"/>
    <w:rsid w:val="001334D8"/>
    <w:rsid w:val="001344D8"/>
    <w:rsid w:val="00134638"/>
    <w:rsid w:val="00135213"/>
    <w:rsid w:val="00137B88"/>
    <w:rsid w:val="00146079"/>
    <w:rsid w:val="001463F0"/>
    <w:rsid w:val="0014780C"/>
    <w:rsid w:val="001508E9"/>
    <w:rsid w:val="00150F0A"/>
    <w:rsid w:val="001527DB"/>
    <w:rsid w:val="001528A4"/>
    <w:rsid w:val="0015613C"/>
    <w:rsid w:val="00156E71"/>
    <w:rsid w:val="001601BF"/>
    <w:rsid w:val="001607EB"/>
    <w:rsid w:val="001633D9"/>
    <w:rsid w:val="00163546"/>
    <w:rsid w:val="00164720"/>
    <w:rsid w:val="001652D1"/>
    <w:rsid w:val="00165353"/>
    <w:rsid w:val="001658A8"/>
    <w:rsid w:val="00166165"/>
    <w:rsid w:val="0016753F"/>
    <w:rsid w:val="00167FA4"/>
    <w:rsid w:val="00170987"/>
    <w:rsid w:val="00172D90"/>
    <w:rsid w:val="00175799"/>
    <w:rsid w:val="001761A3"/>
    <w:rsid w:val="001779C7"/>
    <w:rsid w:val="00180ABE"/>
    <w:rsid w:val="0018403A"/>
    <w:rsid w:val="00184134"/>
    <w:rsid w:val="00185B64"/>
    <w:rsid w:val="00185FE8"/>
    <w:rsid w:val="00191F0F"/>
    <w:rsid w:val="001923AB"/>
    <w:rsid w:val="00192790"/>
    <w:rsid w:val="0019332C"/>
    <w:rsid w:val="00193F5B"/>
    <w:rsid w:val="001942FC"/>
    <w:rsid w:val="001A2B86"/>
    <w:rsid w:val="001B0517"/>
    <w:rsid w:val="001B0EE8"/>
    <w:rsid w:val="001B1601"/>
    <w:rsid w:val="001B1F7E"/>
    <w:rsid w:val="001B6685"/>
    <w:rsid w:val="001B7128"/>
    <w:rsid w:val="001B735A"/>
    <w:rsid w:val="001B758A"/>
    <w:rsid w:val="001C01B6"/>
    <w:rsid w:val="001C036E"/>
    <w:rsid w:val="001C0946"/>
    <w:rsid w:val="001C15C4"/>
    <w:rsid w:val="001C1EB8"/>
    <w:rsid w:val="001C21FD"/>
    <w:rsid w:val="001C3D07"/>
    <w:rsid w:val="001C4640"/>
    <w:rsid w:val="001C478A"/>
    <w:rsid w:val="001C682D"/>
    <w:rsid w:val="001C7C58"/>
    <w:rsid w:val="001D0A4C"/>
    <w:rsid w:val="001D2D33"/>
    <w:rsid w:val="001D332A"/>
    <w:rsid w:val="001D3564"/>
    <w:rsid w:val="001E077B"/>
    <w:rsid w:val="001E0F78"/>
    <w:rsid w:val="001E20B2"/>
    <w:rsid w:val="001E2AB5"/>
    <w:rsid w:val="001E4A11"/>
    <w:rsid w:val="001E5A1F"/>
    <w:rsid w:val="001E6649"/>
    <w:rsid w:val="001E6EA9"/>
    <w:rsid w:val="001F0259"/>
    <w:rsid w:val="001F1DEB"/>
    <w:rsid w:val="001F2B0B"/>
    <w:rsid w:val="001F5CF2"/>
    <w:rsid w:val="001F6B20"/>
    <w:rsid w:val="00200F40"/>
    <w:rsid w:val="002063E1"/>
    <w:rsid w:val="00206A82"/>
    <w:rsid w:val="002112B7"/>
    <w:rsid w:val="002132A0"/>
    <w:rsid w:val="00214BEC"/>
    <w:rsid w:val="00215D8B"/>
    <w:rsid w:val="00217072"/>
    <w:rsid w:val="00217521"/>
    <w:rsid w:val="002207E2"/>
    <w:rsid w:val="00221D17"/>
    <w:rsid w:val="0022226E"/>
    <w:rsid w:val="002222F5"/>
    <w:rsid w:val="002234A6"/>
    <w:rsid w:val="0022361B"/>
    <w:rsid w:val="0022377E"/>
    <w:rsid w:val="00227B96"/>
    <w:rsid w:val="0023014B"/>
    <w:rsid w:val="00230D7F"/>
    <w:rsid w:val="0023392A"/>
    <w:rsid w:val="00237C8A"/>
    <w:rsid w:val="0024022C"/>
    <w:rsid w:val="0024081E"/>
    <w:rsid w:val="00240E37"/>
    <w:rsid w:val="00241051"/>
    <w:rsid w:val="00241160"/>
    <w:rsid w:val="00241ACD"/>
    <w:rsid w:val="002431D6"/>
    <w:rsid w:val="0024440A"/>
    <w:rsid w:val="0024471F"/>
    <w:rsid w:val="00244BEF"/>
    <w:rsid w:val="00244C59"/>
    <w:rsid w:val="0024786E"/>
    <w:rsid w:val="00247C58"/>
    <w:rsid w:val="00250CC1"/>
    <w:rsid w:val="00252A7A"/>
    <w:rsid w:val="00252DB7"/>
    <w:rsid w:val="00253551"/>
    <w:rsid w:val="0025505A"/>
    <w:rsid w:val="00256134"/>
    <w:rsid w:val="00256FAD"/>
    <w:rsid w:val="002574C6"/>
    <w:rsid w:val="00261CAD"/>
    <w:rsid w:val="0026252D"/>
    <w:rsid w:val="00262604"/>
    <w:rsid w:val="002628F7"/>
    <w:rsid w:val="00262C03"/>
    <w:rsid w:val="00263DF5"/>
    <w:rsid w:val="00264E64"/>
    <w:rsid w:val="00267B06"/>
    <w:rsid w:val="00270DD5"/>
    <w:rsid w:val="00271235"/>
    <w:rsid w:val="00272D6F"/>
    <w:rsid w:val="00272E32"/>
    <w:rsid w:val="0027477A"/>
    <w:rsid w:val="00275939"/>
    <w:rsid w:val="00280421"/>
    <w:rsid w:val="002807A3"/>
    <w:rsid w:val="0028591D"/>
    <w:rsid w:val="00285EF2"/>
    <w:rsid w:val="00286334"/>
    <w:rsid w:val="0028734F"/>
    <w:rsid w:val="00287E93"/>
    <w:rsid w:val="00287F9F"/>
    <w:rsid w:val="0029131A"/>
    <w:rsid w:val="0029163F"/>
    <w:rsid w:val="002916A5"/>
    <w:rsid w:val="002942B9"/>
    <w:rsid w:val="0029434E"/>
    <w:rsid w:val="002946EB"/>
    <w:rsid w:val="00294BB2"/>
    <w:rsid w:val="00295250"/>
    <w:rsid w:val="002954CC"/>
    <w:rsid w:val="00295A22"/>
    <w:rsid w:val="002963E4"/>
    <w:rsid w:val="00296CAA"/>
    <w:rsid w:val="002A1AF2"/>
    <w:rsid w:val="002A29D0"/>
    <w:rsid w:val="002A3B63"/>
    <w:rsid w:val="002A515A"/>
    <w:rsid w:val="002A5421"/>
    <w:rsid w:val="002A56B0"/>
    <w:rsid w:val="002A7466"/>
    <w:rsid w:val="002B1C0C"/>
    <w:rsid w:val="002B297C"/>
    <w:rsid w:val="002B3789"/>
    <w:rsid w:val="002B58C7"/>
    <w:rsid w:val="002B6E15"/>
    <w:rsid w:val="002C0803"/>
    <w:rsid w:val="002C0C63"/>
    <w:rsid w:val="002C19E0"/>
    <w:rsid w:val="002C1FAE"/>
    <w:rsid w:val="002C251C"/>
    <w:rsid w:val="002C325C"/>
    <w:rsid w:val="002C3D7C"/>
    <w:rsid w:val="002C7D37"/>
    <w:rsid w:val="002D20E6"/>
    <w:rsid w:val="002D30D9"/>
    <w:rsid w:val="002D34B0"/>
    <w:rsid w:val="002D4595"/>
    <w:rsid w:val="002D6007"/>
    <w:rsid w:val="002D6627"/>
    <w:rsid w:val="002D6B4B"/>
    <w:rsid w:val="002D7B78"/>
    <w:rsid w:val="002E0109"/>
    <w:rsid w:val="002E0DE0"/>
    <w:rsid w:val="002E1F35"/>
    <w:rsid w:val="002E22BC"/>
    <w:rsid w:val="002E5B1D"/>
    <w:rsid w:val="002E73B1"/>
    <w:rsid w:val="002F0A22"/>
    <w:rsid w:val="002F0E3F"/>
    <w:rsid w:val="002F1033"/>
    <w:rsid w:val="002F52C3"/>
    <w:rsid w:val="002F603A"/>
    <w:rsid w:val="00304543"/>
    <w:rsid w:val="00306218"/>
    <w:rsid w:val="003103DB"/>
    <w:rsid w:val="0031063D"/>
    <w:rsid w:val="003114C3"/>
    <w:rsid w:val="0031241D"/>
    <w:rsid w:val="00312846"/>
    <w:rsid w:val="00312A2F"/>
    <w:rsid w:val="00312A62"/>
    <w:rsid w:val="0031385C"/>
    <w:rsid w:val="0031629B"/>
    <w:rsid w:val="003164CE"/>
    <w:rsid w:val="00317BBC"/>
    <w:rsid w:val="00320B66"/>
    <w:rsid w:val="00320C98"/>
    <w:rsid w:val="00323C29"/>
    <w:rsid w:val="00324149"/>
    <w:rsid w:val="00325228"/>
    <w:rsid w:val="003261F2"/>
    <w:rsid w:val="003262A5"/>
    <w:rsid w:val="00326C50"/>
    <w:rsid w:val="00326EE0"/>
    <w:rsid w:val="00327092"/>
    <w:rsid w:val="003331F3"/>
    <w:rsid w:val="00333206"/>
    <w:rsid w:val="00336BAA"/>
    <w:rsid w:val="0033718F"/>
    <w:rsid w:val="00337E21"/>
    <w:rsid w:val="00340518"/>
    <w:rsid w:val="00341956"/>
    <w:rsid w:val="003454C3"/>
    <w:rsid w:val="00345F6A"/>
    <w:rsid w:val="00351909"/>
    <w:rsid w:val="00352029"/>
    <w:rsid w:val="003522BE"/>
    <w:rsid w:val="00352AA4"/>
    <w:rsid w:val="00352ADD"/>
    <w:rsid w:val="00352FB5"/>
    <w:rsid w:val="0035390F"/>
    <w:rsid w:val="00353E2C"/>
    <w:rsid w:val="00354579"/>
    <w:rsid w:val="00356219"/>
    <w:rsid w:val="00356F00"/>
    <w:rsid w:val="00360673"/>
    <w:rsid w:val="00361B9C"/>
    <w:rsid w:val="00361C82"/>
    <w:rsid w:val="00363C76"/>
    <w:rsid w:val="00364411"/>
    <w:rsid w:val="00364E88"/>
    <w:rsid w:val="00365EAA"/>
    <w:rsid w:val="00365F57"/>
    <w:rsid w:val="003661F8"/>
    <w:rsid w:val="0036685A"/>
    <w:rsid w:val="00366CD2"/>
    <w:rsid w:val="00366E5A"/>
    <w:rsid w:val="00371148"/>
    <w:rsid w:val="00372CAD"/>
    <w:rsid w:val="00374869"/>
    <w:rsid w:val="00375BA0"/>
    <w:rsid w:val="0037640E"/>
    <w:rsid w:val="00377481"/>
    <w:rsid w:val="00377C96"/>
    <w:rsid w:val="00381F7A"/>
    <w:rsid w:val="003828F2"/>
    <w:rsid w:val="00384D75"/>
    <w:rsid w:val="00385965"/>
    <w:rsid w:val="00387535"/>
    <w:rsid w:val="003901A6"/>
    <w:rsid w:val="00392015"/>
    <w:rsid w:val="00392106"/>
    <w:rsid w:val="00393433"/>
    <w:rsid w:val="0039378D"/>
    <w:rsid w:val="00395681"/>
    <w:rsid w:val="00397A44"/>
    <w:rsid w:val="003A5689"/>
    <w:rsid w:val="003A5CAC"/>
    <w:rsid w:val="003A6B2F"/>
    <w:rsid w:val="003A7E95"/>
    <w:rsid w:val="003B1D00"/>
    <w:rsid w:val="003B4F13"/>
    <w:rsid w:val="003B5006"/>
    <w:rsid w:val="003B6835"/>
    <w:rsid w:val="003B6EBB"/>
    <w:rsid w:val="003B739C"/>
    <w:rsid w:val="003C179F"/>
    <w:rsid w:val="003C3F04"/>
    <w:rsid w:val="003C48E6"/>
    <w:rsid w:val="003C5650"/>
    <w:rsid w:val="003C5E97"/>
    <w:rsid w:val="003C6313"/>
    <w:rsid w:val="003C63C4"/>
    <w:rsid w:val="003C6FCF"/>
    <w:rsid w:val="003D0E1F"/>
    <w:rsid w:val="003D129E"/>
    <w:rsid w:val="003D1447"/>
    <w:rsid w:val="003D16E3"/>
    <w:rsid w:val="003D23F3"/>
    <w:rsid w:val="003D2581"/>
    <w:rsid w:val="003D3A0A"/>
    <w:rsid w:val="003D3D2D"/>
    <w:rsid w:val="003D4ECA"/>
    <w:rsid w:val="003D4FBB"/>
    <w:rsid w:val="003D5438"/>
    <w:rsid w:val="003D6715"/>
    <w:rsid w:val="003D78C9"/>
    <w:rsid w:val="003E09AB"/>
    <w:rsid w:val="003E55B2"/>
    <w:rsid w:val="003E7459"/>
    <w:rsid w:val="003F0829"/>
    <w:rsid w:val="003F1B93"/>
    <w:rsid w:val="003F4466"/>
    <w:rsid w:val="003F46CE"/>
    <w:rsid w:val="003F47FC"/>
    <w:rsid w:val="003F49F1"/>
    <w:rsid w:val="003F4CFC"/>
    <w:rsid w:val="003F6021"/>
    <w:rsid w:val="003F6FF0"/>
    <w:rsid w:val="004029E1"/>
    <w:rsid w:val="004030AC"/>
    <w:rsid w:val="00406BC0"/>
    <w:rsid w:val="004103FA"/>
    <w:rsid w:val="00410B3B"/>
    <w:rsid w:val="004118B1"/>
    <w:rsid w:val="0041191C"/>
    <w:rsid w:val="0041424D"/>
    <w:rsid w:val="00414E41"/>
    <w:rsid w:val="00416AFC"/>
    <w:rsid w:val="0041717F"/>
    <w:rsid w:val="00420B7C"/>
    <w:rsid w:val="0042112B"/>
    <w:rsid w:val="004223F0"/>
    <w:rsid w:val="004226ED"/>
    <w:rsid w:val="004228FA"/>
    <w:rsid w:val="00423D86"/>
    <w:rsid w:val="0042401F"/>
    <w:rsid w:val="00431282"/>
    <w:rsid w:val="0043180D"/>
    <w:rsid w:val="004329C4"/>
    <w:rsid w:val="00432EAC"/>
    <w:rsid w:val="00434FA3"/>
    <w:rsid w:val="00437351"/>
    <w:rsid w:val="00440536"/>
    <w:rsid w:val="00440A98"/>
    <w:rsid w:val="004414A5"/>
    <w:rsid w:val="0044153F"/>
    <w:rsid w:val="0044160B"/>
    <w:rsid w:val="0044269F"/>
    <w:rsid w:val="00442D9F"/>
    <w:rsid w:val="0044341D"/>
    <w:rsid w:val="004435EC"/>
    <w:rsid w:val="00444FC4"/>
    <w:rsid w:val="00445CCB"/>
    <w:rsid w:val="004463E9"/>
    <w:rsid w:val="0044700B"/>
    <w:rsid w:val="004504D2"/>
    <w:rsid w:val="00453CFF"/>
    <w:rsid w:val="004546AA"/>
    <w:rsid w:val="00455015"/>
    <w:rsid w:val="00456D5C"/>
    <w:rsid w:val="00457A52"/>
    <w:rsid w:val="00457F38"/>
    <w:rsid w:val="00460DB7"/>
    <w:rsid w:val="00464BE6"/>
    <w:rsid w:val="0046656E"/>
    <w:rsid w:val="00467171"/>
    <w:rsid w:val="00467C80"/>
    <w:rsid w:val="0047105F"/>
    <w:rsid w:val="00474052"/>
    <w:rsid w:val="004749A3"/>
    <w:rsid w:val="00477976"/>
    <w:rsid w:val="004809F6"/>
    <w:rsid w:val="00480ED0"/>
    <w:rsid w:val="00481FAE"/>
    <w:rsid w:val="00482CFE"/>
    <w:rsid w:val="00483879"/>
    <w:rsid w:val="00483D92"/>
    <w:rsid w:val="004842F8"/>
    <w:rsid w:val="004877BF"/>
    <w:rsid w:val="004877C8"/>
    <w:rsid w:val="00490172"/>
    <w:rsid w:val="004901D3"/>
    <w:rsid w:val="0049132E"/>
    <w:rsid w:val="00491766"/>
    <w:rsid w:val="00491A91"/>
    <w:rsid w:val="004930C9"/>
    <w:rsid w:val="0049501F"/>
    <w:rsid w:val="00495840"/>
    <w:rsid w:val="004A24DD"/>
    <w:rsid w:val="004A528F"/>
    <w:rsid w:val="004A6299"/>
    <w:rsid w:val="004B208D"/>
    <w:rsid w:val="004B22AF"/>
    <w:rsid w:val="004B3106"/>
    <w:rsid w:val="004B3BC7"/>
    <w:rsid w:val="004B5BFD"/>
    <w:rsid w:val="004B5EA4"/>
    <w:rsid w:val="004B77BD"/>
    <w:rsid w:val="004C2157"/>
    <w:rsid w:val="004C23F2"/>
    <w:rsid w:val="004C2724"/>
    <w:rsid w:val="004C4704"/>
    <w:rsid w:val="004C4F7A"/>
    <w:rsid w:val="004C531E"/>
    <w:rsid w:val="004C5716"/>
    <w:rsid w:val="004C6C90"/>
    <w:rsid w:val="004D09CB"/>
    <w:rsid w:val="004D0A6E"/>
    <w:rsid w:val="004D31B9"/>
    <w:rsid w:val="004D4711"/>
    <w:rsid w:val="004D56DD"/>
    <w:rsid w:val="004D7A7C"/>
    <w:rsid w:val="004D7C68"/>
    <w:rsid w:val="004E080B"/>
    <w:rsid w:val="004E0AD0"/>
    <w:rsid w:val="004E2287"/>
    <w:rsid w:val="004E24D6"/>
    <w:rsid w:val="004E38A3"/>
    <w:rsid w:val="004E39F0"/>
    <w:rsid w:val="004E3FD8"/>
    <w:rsid w:val="004E497C"/>
    <w:rsid w:val="004E4A03"/>
    <w:rsid w:val="004E4FD4"/>
    <w:rsid w:val="004E628A"/>
    <w:rsid w:val="004E6D4F"/>
    <w:rsid w:val="004E6D54"/>
    <w:rsid w:val="004E7578"/>
    <w:rsid w:val="004F0CD4"/>
    <w:rsid w:val="004F0F87"/>
    <w:rsid w:val="004F333C"/>
    <w:rsid w:val="004F5621"/>
    <w:rsid w:val="004F5DB7"/>
    <w:rsid w:val="004F6CCB"/>
    <w:rsid w:val="004F7664"/>
    <w:rsid w:val="005010F8"/>
    <w:rsid w:val="0050120C"/>
    <w:rsid w:val="005027E2"/>
    <w:rsid w:val="005037CD"/>
    <w:rsid w:val="00504795"/>
    <w:rsid w:val="005053D9"/>
    <w:rsid w:val="00505631"/>
    <w:rsid w:val="00505EAD"/>
    <w:rsid w:val="00511B4D"/>
    <w:rsid w:val="005142D2"/>
    <w:rsid w:val="0051450D"/>
    <w:rsid w:val="00514CBA"/>
    <w:rsid w:val="00514CD4"/>
    <w:rsid w:val="0051524E"/>
    <w:rsid w:val="005218A8"/>
    <w:rsid w:val="005233FC"/>
    <w:rsid w:val="0052630A"/>
    <w:rsid w:val="005267C3"/>
    <w:rsid w:val="005302BB"/>
    <w:rsid w:val="00530C71"/>
    <w:rsid w:val="0053164C"/>
    <w:rsid w:val="0053177A"/>
    <w:rsid w:val="00531A3F"/>
    <w:rsid w:val="00533EA1"/>
    <w:rsid w:val="00536698"/>
    <w:rsid w:val="00536AB2"/>
    <w:rsid w:val="00537111"/>
    <w:rsid w:val="0053724D"/>
    <w:rsid w:val="00537CAC"/>
    <w:rsid w:val="0054048C"/>
    <w:rsid w:val="00540CCB"/>
    <w:rsid w:val="00544344"/>
    <w:rsid w:val="005465C8"/>
    <w:rsid w:val="00547EDD"/>
    <w:rsid w:val="0055069F"/>
    <w:rsid w:val="00551D18"/>
    <w:rsid w:val="0055347E"/>
    <w:rsid w:val="00553E09"/>
    <w:rsid w:val="00554E54"/>
    <w:rsid w:val="00555AAF"/>
    <w:rsid w:val="00555FF7"/>
    <w:rsid w:val="0055734E"/>
    <w:rsid w:val="00561DCE"/>
    <w:rsid w:val="00564821"/>
    <w:rsid w:val="0056579C"/>
    <w:rsid w:val="00566378"/>
    <w:rsid w:val="00576A96"/>
    <w:rsid w:val="005771C3"/>
    <w:rsid w:val="00577B54"/>
    <w:rsid w:val="00581224"/>
    <w:rsid w:val="0058280D"/>
    <w:rsid w:val="00582EC5"/>
    <w:rsid w:val="005830BD"/>
    <w:rsid w:val="005835C1"/>
    <w:rsid w:val="005863B4"/>
    <w:rsid w:val="00590F6D"/>
    <w:rsid w:val="005912B5"/>
    <w:rsid w:val="0059261B"/>
    <w:rsid w:val="00592742"/>
    <w:rsid w:val="005943EF"/>
    <w:rsid w:val="005950A7"/>
    <w:rsid w:val="00595450"/>
    <w:rsid w:val="00595928"/>
    <w:rsid w:val="00596FD6"/>
    <w:rsid w:val="005A1ECF"/>
    <w:rsid w:val="005A5A6D"/>
    <w:rsid w:val="005A5ED7"/>
    <w:rsid w:val="005A6269"/>
    <w:rsid w:val="005B06A6"/>
    <w:rsid w:val="005B14D1"/>
    <w:rsid w:val="005B5D5A"/>
    <w:rsid w:val="005B721C"/>
    <w:rsid w:val="005C162D"/>
    <w:rsid w:val="005C1A41"/>
    <w:rsid w:val="005C1BA1"/>
    <w:rsid w:val="005C3999"/>
    <w:rsid w:val="005C3BDC"/>
    <w:rsid w:val="005C4565"/>
    <w:rsid w:val="005C49F8"/>
    <w:rsid w:val="005C7973"/>
    <w:rsid w:val="005D0BC1"/>
    <w:rsid w:val="005D1E30"/>
    <w:rsid w:val="005D3984"/>
    <w:rsid w:val="005D537F"/>
    <w:rsid w:val="005D5799"/>
    <w:rsid w:val="005D5C94"/>
    <w:rsid w:val="005E05CD"/>
    <w:rsid w:val="005E100A"/>
    <w:rsid w:val="005E20CD"/>
    <w:rsid w:val="005E2A46"/>
    <w:rsid w:val="005E329A"/>
    <w:rsid w:val="005E329B"/>
    <w:rsid w:val="005E3D8E"/>
    <w:rsid w:val="005E63DD"/>
    <w:rsid w:val="005F1122"/>
    <w:rsid w:val="005F22EC"/>
    <w:rsid w:val="005F2654"/>
    <w:rsid w:val="005F2E79"/>
    <w:rsid w:val="005F30B2"/>
    <w:rsid w:val="005F3537"/>
    <w:rsid w:val="005F39C7"/>
    <w:rsid w:val="005F7340"/>
    <w:rsid w:val="00601BE6"/>
    <w:rsid w:val="00602634"/>
    <w:rsid w:val="00604BAF"/>
    <w:rsid w:val="0060682C"/>
    <w:rsid w:val="00606AED"/>
    <w:rsid w:val="00606E0A"/>
    <w:rsid w:val="0060781C"/>
    <w:rsid w:val="00610DC9"/>
    <w:rsid w:val="00612175"/>
    <w:rsid w:val="00613375"/>
    <w:rsid w:val="0061572F"/>
    <w:rsid w:val="006161FB"/>
    <w:rsid w:val="00616836"/>
    <w:rsid w:val="00617B6A"/>
    <w:rsid w:val="006204F5"/>
    <w:rsid w:val="0062070C"/>
    <w:rsid w:val="006209C9"/>
    <w:rsid w:val="0062591E"/>
    <w:rsid w:val="006259C6"/>
    <w:rsid w:val="006261D9"/>
    <w:rsid w:val="00627C87"/>
    <w:rsid w:val="00631441"/>
    <w:rsid w:val="0063225A"/>
    <w:rsid w:val="006332BE"/>
    <w:rsid w:val="006343B5"/>
    <w:rsid w:val="00635928"/>
    <w:rsid w:val="00641030"/>
    <w:rsid w:val="00645D52"/>
    <w:rsid w:val="00646C9F"/>
    <w:rsid w:val="006479F8"/>
    <w:rsid w:val="00647A3B"/>
    <w:rsid w:val="0065133B"/>
    <w:rsid w:val="006519C8"/>
    <w:rsid w:val="00653D48"/>
    <w:rsid w:val="006556AC"/>
    <w:rsid w:val="006602F1"/>
    <w:rsid w:val="00660AC1"/>
    <w:rsid w:val="00662ADC"/>
    <w:rsid w:val="00665431"/>
    <w:rsid w:val="0066669B"/>
    <w:rsid w:val="00670ED4"/>
    <w:rsid w:val="00672928"/>
    <w:rsid w:val="00673A7E"/>
    <w:rsid w:val="00674A86"/>
    <w:rsid w:val="00676BE9"/>
    <w:rsid w:val="006820C7"/>
    <w:rsid w:val="0068579A"/>
    <w:rsid w:val="00685FAF"/>
    <w:rsid w:val="006921E5"/>
    <w:rsid w:val="00693045"/>
    <w:rsid w:val="006933C0"/>
    <w:rsid w:val="00693BFF"/>
    <w:rsid w:val="0069510F"/>
    <w:rsid w:val="00696C3D"/>
    <w:rsid w:val="006979EC"/>
    <w:rsid w:val="006A0DC6"/>
    <w:rsid w:val="006A17C6"/>
    <w:rsid w:val="006A488F"/>
    <w:rsid w:val="006A570D"/>
    <w:rsid w:val="006A5DD0"/>
    <w:rsid w:val="006A646A"/>
    <w:rsid w:val="006A69C8"/>
    <w:rsid w:val="006A737D"/>
    <w:rsid w:val="006A738C"/>
    <w:rsid w:val="006B083E"/>
    <w:rsid w:val="006B2F8F"/>
    <w:rsid w:val="006B3E7D"/>
    <w:rsid w:val="006B4421"/>
    <w:rsid w:val="006B4FC7"/>
    <w:rsid w:val="006B5DFC"/>
    <w:rsid w:val="006B69EA"/>
    <w:rsid w:val="006B715A"/>
    <w:rsid w:val="006C0E79"/>
    <w:rsid w:val="006C1931"/>
    <w:rsid w:val="006C1FBD"/>
    <w:rsid w:val="006C2C32"/>
    <w:rsid w:val="006C3DCA"/>
    <w:rsid w:val="006C3FF5"/>
    <w:rsid w:val="006C5DBC"/>
    <w:rsid w:val="006D00F8"/>
    <w:rsid w:val="006D0543"/>
    <w:rsid w:val="006D286B"/>
    <w:rsid w:val="006D4858"/>
    <w:rsid w:val="006D6163"/>
    <w:rsid w:val="006D61AD"/>
    <w:rsid w:val="006E1515"/>
    <w:rsid w:val="006E1699"/>
    <w:rsid w:val="006E17C5"/>
    <w:rsid w:val="006E2A84"/>
    <w:rsid w:val="006E2FEB"/>
    <w:rsid w:val="006E58B1"/>
    <w:rsid w:val="006E6898"/>
    <w:rsid w:val="006F01C4"/>
    <w:rsid w:val="006F0771"/>
    <w:rsid w:val="006F3F3F"/>
    <w:rsid w:val="006F423F"/>
    <w:rsid w:val="006F487B"/>
    <w:rsid w:val="006F740B"/>
    <w:rsid w:val="006F7525"/>
    <w:rsid w:val="00700944"/>
    <w:rsid w:val="00701F90"/>
    <w:rsid w:val="00702540"/>
    <w:rsid w:val="00703E44"/>
    <w:rsid w:val="007053A8"/>
    <w:rsid w:val="007077C1"/>
    <w:rsid w:val="00707802"/>
    <w:rsid w:val="00712CB5"/>
    <w:rsid w:val="00713BA9"/>
    <w:rsid w:val="007145A7"/>
    <w:rsid w:val="00715DF4"/>
    <w:rsid w:val="00716320"/>
    <w:rsid w:val="007174A9"/>
    <w:rsid w:val="00722081"/>
    <w:rsid w:val="00722829"/>
    <w:rsid w:val="00722832"/>
    <w:rsid w:val="00724279"/>
    <w:rsid w:val="00725F0A"/>
    <w:rsid w:val="00731150"/>
    <w:rsid w:val="00732997"/>
    <w:rsid w:val="00733E70"/>
    <w:rsid w:val="00735562"/>
    <w:rsid w:val="00742000"/>
    <w:rsid w:val="00742483"/>
    <w:rsid w:val="00743DA9"/>
    <w:rsid w:val="00744A41"/>
    <w:rsid w:val="0074535D"/>
    <w:rsid w:val="0074678F"/>
    <w:rsid w:val="007474D3"/>
    <w:rsid w:val="007504D1"/>
    <w:rsid w:val="00751CC8"/>
    <w:rsid w:val="00752D87"/>
    <w:rsid w:val="00753104"/>
    <w:rsid w:val="00755BF6"/>
    <w:rsid w:val="00761251"/>
    <w:rsid w:val="007627C1"/>
    <w:rsid w:val="00763E80"/>
    <w:rsid w:val="007644DE"/>
    <w:rsid w:val="007657D5"/>
    <w:rsid w:val="007668E3"/>
    <w:rsid w:val="007710BD"/>
    <w:rsid w:val="00771D28"/>
    <w:rsid w:val="00773C2B"/>
    <w:rsid w:val="007750F0"/>
    <w:rsid w:val="00780197"/>
    <w:rsid w:val="00780A41"/>
    <w:rsid w:val="00782256"/>
    <w:rsid w:val="007822BC"/>
    <w:rsid w:val="00782D07"/>
    <w:rsid w:val="007849F4"/>
    <w:rsid w:val="007935A5"/>
    <w:rsid w:val="00793E85"/>
    <w:rsid w:val="007946E6"/>
    <w:rsid w:val="00794787"/>
    <w:rsid w:val="00794993"/>
    <w:rsid w:val="00794FEC"/>
    <w:rsid w:val="00796E05"/>
    <w:rsid w:val="0079716A"/>
    <w:rsid w:val="00797A3C"/>
    <w:rsid w:val="00797DD2"/>
    <w:rsid w:val="007A0027"/>
    <w:rsid w:val="007A052F"/>
    <w:rsid w:val="007A1CD5"/>
    <w:rsid w:val="007A29FE"/>
    <w:rsid w:val="007A339F"/>
    <w:rsid w:val="007A37D8"/>
    <w:rsid w:val="007A4890"/>
    <w:rsid w:val="007A70A4"/>
    <w:rsid w:val="007B06C9"/>
    <w:rsid w:val="007B06E5"/>
    <w:rsid w:val="007B0AFB"/>
    <w:rsid w:val="007B19C0"/>
    <w:rsid w:val="007B2041"/>
    <w:rsid w:val="007B2CED"/>
    <w:rsid w:val="007B349A"/>
    <w:rsid w:val="007B5756"/>
    <w:rsid w:val="007B60F9"/>
    <w:rsid w:val="007B741E"/>
    <w:rsid w:val="007B7C8B"/>
    <w:rsid w:val="007C0DE7"/>
    <w:rsid w:val="007C16B8"/>
    <w:rsid w:val="007C2162"/>
    <w:rsid w:val="007C3D03"/>
    <w:rsid w:val="007C6955"/>
    <w:rsid w:val="007D09FE"/>
    <w:rsid w:val="007D14DE"/>
    <w:rsid w:val="007D1EFA"/>
    <w:rsid w:val="007D2C81"/>
    <w:rsid w:val="007D3DD8"/>
    <w:rsid w:val="007D5EA2"/>
    <w:rsid w:val="007D5FE4"/>
    <w:rsid w:val="007D7136"/>
    <w:rsid w:val="007E314D"/>
    <w:rsid w:val="007E4653"/>
    <w:rsid w:val="007E5C29"/>
    <w:rsid w:val="007F0A9B"/>
    <w:rsid w:val="007F0F33"/>
    <w:rsid w:val="007F150D"/>
    <w:rsid w:val="007F1A30"/>
    <w:rsid w:val="007F438E"/>
    <w:rsid w:val="007F4398"/>
    <w:rsid w:val="008024DE"/>
    <w:rsid w:val="008026B1"/>
    <w:rsid w:val="00802950"/>
    <w:rsid w:val="008036FF"/>
    <w:rsid w:val="0080378B"/>
    <w:rsid w:val="008044E5"/>
    <w:rsid w:val="00805F52"/>
    <w:rsid w:val="008063BF"/>
    <w:rsid w:val="00806DBE"/>
    <w:rsid w:val="00807233"/>
    <w:rsid w:val="0081155C"/>
    <w:rsid w:val="008119AC"/>
    <w:rsid w:val="008125A0"/>
    <w:rsid w:val="00814567"/>
    <w:rsid w:val="00814C3C"/>
    <w:rsid w:val="00816B19"/>
    <w:rsid w:val="00824F12"/>
    <w:rsid w:val="00826523"/>
    <w:rsid w:val="008266E9"/>
    <w:rsid w:val="00826814"/>
    <w:rsid w:val="0083162F"/>
    <w:rsid w:val="00831794"/>
    <w:rsid w:val="00831F86"/>
    <w:rsid w:val="008327A9"/>
    <w:rsid w:val="00833866"/>
    <w:rsid w:val="0083453C"/>
    <w:rsid w:val="00835A26"/>
    <w:rsid w:val="00841AFE"/>
    <w:rsid w:val="00843732"/>
    <w:rsid w:val="00846E5C"/>
    <w:rsid w:val="008513B8"/>
    <w:rsid w:val="00855E69"/>
    <w:rsid w:val="00855F25"/>
    <w:rsid w:val="00855F35"/>
    <w:rsid w:val="00855F4A"/>
    <w:rsid w:val="008560DE"/>
    <w:rsid w:val="008562FD"/>
    <w:rsid w:val="008574DB"/>
    <w:rsid w:val="00861F0B"/>
    <w:rsid w:val="00862483"/>
    <w:rsid w:val="00862C2A"/>
    <w:rsid w:val="00862D86"/>
    <w:rsid w:val="00862DD4"/>
    <w:rsid w:val="00864FEF"/>
    <w:rsid w:val="00866DA7"/>
    <w:rsid w:val="008716DA"/>
    <w:rsid w:val="008729F1"/>
    <w:rsid w:val="00877313"/>
    <w:rsid w:val="00880865"/>
    <w:rsid w:val="0088195E"/>
    <w:rsid w:val="00881C9A"/>
    <w:rsid w:val="00882B6E"/>
    <w:rsid w:val="00885104"/>
    <w:rsid w:val="0088525A"/>
    <w:rsid w:val="008868C4"/>
    <w:rsid w:val="00890FE1"/>
    <w:rsid w:val="00891BC9"/>
    <w:rsid w:val="0089229D"/>
    <w:rsid w:val="008A0D60"/>
    <w:rsid w:val="008A122D"/>
    <w:rsid w:val="008A1B8C"/>
    <w:rsid w:val="008A40BE"/>
    <w:rsid w:val="008A61E2"/>
    <w:rsid w:val="008B0173"/>
    <w:rsid w:val="008B091F"/>
    <w:rsid w:val="008B0F5E"/>
    <w:rsid w:val="008B3451"/>
    <w:rsid w:val="008B37AD"/>
    <w:rsid w:val="008B48E4"/>
    <w:rsid w:val="008B5FBA"/>
    <w:rsid w:val="008B6F5D"/>
    <w:rsid w:val="008C1387"/>
    <w:rsid w:val="008C1F5E"/>
    <w:rsid w:val="008C3A64"/>
    <w:rsid w:val="008C3DB7"/>
    <w:rsid w:val="008C682F"/>
    <w:rsid w:val="008D0A52"/>
    <w:rsid w:val="008D1874"/>
    <w:rsid w:val="008D4621"/>
    <w:rsid w:val="008D4ABE"/>
    <w:rsid w:val="008D4DA2"/>
    <w:rsid w:val="008D5518"/>
    <w:rsid w:val="008D6942"/>
    <w:rsid w:val="008E107F"/>
    <w:rsid w:val="008E1BA1"/>
    <w:rsid w:val="008E3D18"/>
    <w:rsid w:val="008E4D25"/>
    <w:rsid w:val="008E509B"/>
    <w:rsid w:val="008E59C8"/>
    <w:rsid w:val="008E69E6"/>
    <w:rsid w:val="008E79EE"/>
    <w:rsid w:val="008F10E9"/>
    <w:rsid w:val="008F140D"/>
    <w:rsid w:val="008F203A"/>
    <w:rsid w:val="008F2B1D"/>
    <w:rsid w:val="008F3581"/>
    <w:rsid w:val="008F4811"/>
    <w:rsid w:val="008F525A"/>
    <w:rsid w:val="008F6A49"/>
    <w:rsid w:val="00901641"/>
    <w:rsid w:val="0090234B"/>
    <w:rsid w:val="009026D4"/>
    <w:rsid w:val="0090329F"/>
    <w:rsid w:val="0090464B"/>
    <w:rsid w:val="00906762"/>
    <w:rsid w:val="00907002"/>
    <w:rsid w:val="00912CDB"/>
    <w:rsid w:val="00914302"/>
    <w:rsid w:val="00914641"/>
    <w:rsid w:val="00915069"/>
    <w:rsid w:val="009151BA"/>
    <w:rsid w:val="009154BC"/>
    <w:rsid w:val="00917078"/>
    <w:rsid w:val="009205CB"/>
    <w:rsid w:val="00920D91"/>
    <w:rsid w:val="009216F8"/>
    <w:rsid w:val="00925A98"/>
    <w:rsid w:val="00927272"/>
    <w:rsid w:val="0092763E"/>
    <w:rsid w:val="009277AF"/>
    <w:rsid w:val="009316A6"/>
    <w:rsid w:val="0093410D"/>
    <w:rsid w:val="0093422E"/>
    <w:rsid w:val="009359A7"/>
    <w:rsid w:val="00936114"/>
    <w:rsid w:val="00937DAB"/>
    <w:rsid w:val="009400E9"/>
    <w:rsid w:val="00940DF5"/>
    <w:rsid w:val="00940FF5"/>
    <w:rsid w:val="009415EC"/>
    <w:rsid w:val="009443AE"/>
    <w:rsid w:val="00945437"/>
    <w:rsid w:val="00945FDC"/>
    <w:rsid w:val="00946830"/>
    <w:rsid w:val="009500C5"/>
    <w:rsid w:val="009511C6"/>
    <w:rsid w:val="009511E9"/>
    <w:rsid w:val="00951935"/>
    <w:rsid w:val="0095724A"/>
    <w:rsid w:val="0095742B"/>
    <w:rsid w:val="00962079"/>
    <w:rsid w:val="00962779"/>
    <w:rsid w:val="00962897"/>
    <w:rsid w:val="00963581"/>
    <w:rsid w:val="00963DF4"/>
    <w:rsid w:val="009654EC"/>
    <w:rsid w:val="00965F7A"/>
    <w:rsid w:val="00970075"/>
    <w:rsid w:val="0097269E"/>
    <w:rsid w:val="00977012"/>
    <w:rsid w:val="0097718E"/>
    <w:rsid w:val="00977775"/>
    <w:rsid w:val="0098002F"/>
    <w:rsid w:val="00981B09"/>
    <w:rsid w:val="009858E7"/>
    <w:rsid w:val="00986369"/>
    <w:rsid w:val="009868D1"/>
    <w:rsid w:val="009918D9"/>
    <w:rsid w:val="00991A41"/>
    <w:rsid w:val="00991E33"/>
    <w:rsid w:val="009927A5"/>
    <w:rsid w:val="0099445B"/>
    <w:rsid w:val="00996D35"/>
    <w:rsid w:val="009978C0"/>
    <w:rsid w:val="00997995"/>
    <w:rsid w:val="009A0929"/>
    <w:rsid w:val="009A3031"/>
    <w:rsid w:val="009A392D"/>
    <w:rsid w:val="009A418B"/>
    <w:rsid w:val="009A66FF"/>
    <w:rsid w:val="009B5ABF"/>
    <w:rsid w:val="009B64E0"/>
    <w:rsid w:val="009C2560"/>
    <w:rsid w:val="009C4D40"/>
    <w:rsid w:val="009C5D59"/>
    <w:rsid w:val="009C614B"/>
    <w:rsid w:val="009C733C"/>
    <w:rsid w:val="009C75AB"/>
    <w:rsid w:val="009C7A6D"/>
    <w:rsid w:val="009D17C3"/>
    <w:rsid w:val="009D1CE3"/>
    <w:rsid w:val="009D2D3D"/>
    <w:rsid w:val="009D2F09"/>
    <w:rsid w:val="009D31AC"/>
    <w:rsid w:val="009D356D"/>
    <w:rsid w:val="009D47C2"/>
    <w:rsid w:val="009D5A01"/>
    <w:rsid w:val="009D5F26"/>
    <w:rsid w:val="009E16FE"/>
    <w:rsid w:val="009E1BC0"/>
    <w:rsid w:val="009E4B9E"/>
    <w:rsid w:val="009E51F8"/>
    <w:rsid w:val="009E7D1D"/>
    <w:rsid w:val="009F0CEB"/>
    <w:rsid w:val="009F1C93"/>
    <w:rsid w:val="009F2649"/>
    <w:rsid w:val="009F2707"/>
    <w:rsid w:val="009F2933"/>
    <w:rsid w:val="009F5CB4"/>
    <w:rsid w:val="00A00492"/>
    <w:rsid w:val="00A00C26"/>
    <w:rsid w:val="00A027B1"/>
    <w:rsid w:val="00A03E5F"/>
    <w:rsid w:val="00A05364"/>
    <w:rsid w:val="00A05473"/>
    <w:rsid w:val="00A074D7"/>
    <w:rsid w:val="00A10DF6"/>
    <w:rsid w:val="00A12BCC"/>
    <w:rsid w:val="00A12BD6"/>
    <w:rsid w:val="00A12CE7"/>
    <w:rsid w:val="00A145E1"/>
    <w:rsid w:val="00A15A5A"/>
    <w:rsid w:val="00A1691B"/>
    <w:rsid w:val="00A17CCE"/>
    <w:rsid w:val="00A17D23"/>
    <w:rsid w:val="00A20239"/>
    <w:rsid w:val="00A208E1"/>
    <w:rsid w:val="00A230F6"/>
    <w:rsid w:val="00A240A7"/>
    <w:rsid w:val="00A279A3"/>
    <w:rsid w:val="00A27C4A"/>
    <w:rsid w:val="00A27F77"/>
    <w:rsid w:val="00A32809"/>
    <w:rsid w:val="00A35CC5"/>
    <w:rsid w:val="00A35F48"/>
    <w:rsid w:val="00A366E7"/>
    <w:rsid w:val="00A373A7"/>
    <w:rsid w:val="00A3782B"/>
    <w:rsid w:val="00A40523"/>
    <w:rsid w:val="00A4068D"/>
    <w:rsid w:val="00A413F8"/>
    <w:rsid w:val="00A41B8B"/>
    <w:rsid w:val="00A44A95"/>
    <w:rsid w:val="00A46F0E"/>
    <w:rsid w:val="00A50BAB"/>
    <w:rsid w:val="00A51159"/>
    <w:rsid w:val="00A521AB"/>
    <w:rsid w:val="00A52C0A"/>
    <w:rsid w:val="00A53F8C"/>
    <w:rsid w:val="00A54418"/>
    <w:rsid w:val="00A55E5D"/>
    <w:rsid w:val="00A56CD0"/>
    <w:rsid w:val="00A56D03"/>
    <w:rsid w:val="00A61D19"/>
    <w:rsid w:val="00A61D3E"/>
    <w:rsid w:val="00A63B7C"/>
    <w:rsid w:val="00A645BA"/>
    <w:rsid w:val="00A646F7"/>
    <w:rsid w:val="00A67652"/>
    <w:rsid w:val="00A700B6"/>
    <w:rsid w:val="00A706CA"/>
    <w:rsid w:val="00A7220D"/>
    <w:rsid w:val="00A7643E"/>
    <w:rsid w:val="00A7753A"/>
    <w:rsid w:val="00A804C5"/>
    <w:rsid w:val="00A80B79"/>
    <w:rsid w:val="00A818EA"/>
    <w:rsid w:val="00A8228A"/>
    <w:rsid w:val="00A8236D"/>
    <w:rsid w:val="00A84294"/>
    <w:rsid w:val="00A84E9C"/>
    <w:rsid w:val="00A85C6E"/>
    <w:rsid w:val="00A8610E"/>
    <w:rsid w:val="00A86AE1"/>
    <w:rsid w:val="00A9054D"/>
    <w:rsid w:val="00A914AE"/>
    <w:rsid w:val="00A91E80"/>
    <w:rsid w:val="00A92753"/>
    <w:rsid w:val="00A93906"/>
    <w:rsid w:val="00A93EF0"/>
    <w:rsid w:val="00A94339"/>
    <w:rsid w:val="00A95EDC"/>
    <w:rsid w:val="00A9649E"/>
    <w:rsid w:val="00A970C3"/>
    <w:rsid w:val="00AA0175"/>
    <w:rsid w:val="00AA1341"/>
    <w:rsid w:val="00AA225A"/>
    <w:rsid w:val="00AA24FB"/>
    <w:rsid w:val="00AA34D5"/>
    <w:rsid w:val="00AA39C7"/>
    <w:rsid w:val="00AB0961"/>
    <w:rsid w:val="00AB1392"/>
    <w:rsid w:val="00AB16D0"/>
    <w:rsid w:val="00AB2562"/>
    <w:rsid w:val="00AB2C1B"/>
    <w:rsid w:val="00AB7657"/>
    <w:rsid w:val="00AB7687"/>
    <w:rsid w:val="00AB7EE1"/>
    <w:rsid w:val="00AC2DB0"/>
    <w:rsid w:val="00AC3BF2"/>
    <w:rsid w:val="00AC7445"/>
    <w:rsid w:val="00AD1774"/>
    <w:rsid w:val="00AD5483"/>
    <w:rsid w:val="00AD54B0"/>
    <w:rsid w:val="00AE2148"/>
    <w:rsid w:val="00AE21B4"/>
    <w:rsid w:val="00AE395A"/>
    <w:rsid w:val="00AE46E6"/>
    <w:rsid w:val="00AE4D21"/>
    <w:rsid w:val="00AE606C"/>
    <w:rsid w:val="00AF0249"/>
    <w:rsid w:val="00AF04A8"/>
    <w:rsid w:val="00AF150F"/>
    <w:rsid w:val="00AF1E24"/>
    <w:rsid w:val="00AF21D9"/>
    <w:rsid w:val="00AF41D8"/>
    <w:rsid w:val="00AF4737"/>
    <w:rsid w:val="00AF66BA"/>
    <w:rsid w:val="00AF6F5D"/>
    <w:rsid w:val="00AF70B5"/>
    <w:rsid w:val="00B02CE4"/>
    <w:rsid w:val="00B03820"/>
    <w:rsid w:val="00B0470A"/>
    <w:rsid w:val="00B0527B"/>
    <w:rsid w:val="00B066DB"/>
    <w:rsid w:val="00B073A2"/>
    <w:rsid w:val="00B0754F"/>
    <w:rsid w:val="00B07DD2"/>
    <w:rsid w:val="00B10325"/>
    <w:rsid w:val="00B111D7"/>
    <w:rsid w:val="00B12B96"/>
    <w:rsid w:val="00B146DA"/>
    <w:rsid w:val="00B17B4F"/>
    <w:rsid w:val="00B21D1D"/>
    <w:rsid w:val="00B220BC"/>
    <w:rsid w:val="00B2364D"/>
    <w:rsid w:val="00B2454E"/>
    <w:rsid w:val="00B24F94"/>
    <w:rsid w:val="00B25EE3"/>
    <w:rsid w:val="00B30DA1"/>
    <w:rsid w:val="00B31C2B"/>
    <w:rsid w:val="00B32816"/>
    <w:rsid w:val="00B32F3F"/>
    <w:rsid w:val="00B33848"/>
    <w:rsid w:val="00B36D88"/>
    <w:rsid w:val="00B40247"/>
    <w:rsid w:val="00B40708"/>
    <w:rsid w:val="00B43F0C"/>
    <w:rsid w:val="00B44E00"/>
    <w:rsid w:val="00B455DF"/>
    <w:rsid w:val="00B458CF"/>
    <w:rsid w:val="00B46E39"/>
    <w:rsid w:val="00B47003"/>
    <w:rsid w:val="00B474F2"/>
    <w:rsid w:val="00B5044B"/>
    <w:rsid w:val="00B525DC"/>
    <w:rsid w:val="00B52F7C"/>
    <w:rsid w:val="00B52FC2"/>
    <w:rsid w:val="00B53582"/>
    <w:rsid w:val="00B54463"/>
    <w:rsid w:val="00B546AC"/>
    <w:rsid w:val="00B6239D"/>
    <w:rsid w:val="00B62F90"/>
    <w:rsid w:val="00B66341"/>
    <w:rsid w:val="00B67613"/>
    <w:rsid w:val="00B67630"/>
    <w:rsid w:val="00B67A50"/>
    <w:rsid w:val="00B70B18"/>
    <w:rsid w:val="00B722DE"/>
    <w:rsid w:val="00B72551"/>
    <w:rsid w:val="00B727C3"/>
    <w:rsid w:val="00B729B6"/>
    <w:rsid w:val="00B72ABC"/>
    <w:rsid w:val="00B73275"/>
    <w:rsid w:val="00B8051A"/>
    <w:rsid w:val="00B80DDB"/>
    <w:rsid w:val="00B81EE1"/>
    <w:rsid w:val="00B835FF"/>
    <w:rsid w:val="00B839C5"/>
    <w:rsid w:val="00B840C0"/>
    <w:rsid w:val="00B927C3"/>
    <w:rsid w:val="00B9392D"/>
    <w:rsid w:val="00B9452C"/>
    <w:rsid w:val="00B94E19"/>
    <w:rsid w:val="00B95D6B"/>
    <w:rsid w:val="00BA2542"/>
    <w:rsid w:val="00BA3276"/>
    <w:rsid w:val="00BA3EF7"/>
    <w:rsid w:val="00BA42DD"/>
    <w:rsid w:val="00BA761E"/>
    <w:rsid w:val="00BB07BD"/>
    <w:rsid w:val="00BB148C"/>
    <w:rsid w:val="00BB3FBE"/>
    <w:rsid w:val="00BB68EB"/>
    <w:rsid w:val="00BB70F6"/>
    <w:rsid w:val="00BB7C37"/>
    <w:rsid w:val="00BB7EB1"/>
    <w:rsid w:val="00BC1EDD"/>
    <w:rsid w:val="00BC2CB6"/>
    <w:rsid w:val="00BC31F9"/>
    <w:rsid w:val="00BC3DE5"/>
    <w:rsid w:val="00BC4D2D"/>
    <w:rsid w:val="00BC558D"/>
    <w:rsid w:val="00BC603D"/>
    <w:rsid w:val="00BC71A5"/>
    <w:rsid w:val="00BC76C0"/>
    <w:rsid w:val="00BD06B6"/>
    <w:rsid w:val="00BD0FF2"/>
    <w:rsid w:val="00BD2B59"/>
    <w:rsid w:val="00BD45E5"/>
    <w:rsid w:val="00BD5E45"/>
    <w:rsid w:val="00BD7EC2"/>
    <w:rsid w:val="00BE04EA"/>
    <w:rsid w:val="00BE0911"/>
    <w:rsid w:val="00BE1F8A"/>
    <w:rsid w:val="00BE28C7"/>
    <w:rsid w:val="00BE2C73"/>
    <w:rsid w:val="00BE32D7"/>
    <w:rsid w:val="00BE3634"/>
    <w:rsid w:val="00BF09FA"/>
    <w:rsid w:val="00BF33C6"/>
    <w:rsid w:val="00BF4FDF"/>
    <w:rsid w:val="00BF513E"/>
    <w:rsid w:val="00BF5E6A"/>
    <w:rsid w:val="00BF67BF"/>
    <w:rsid w:val="00BF6BB2"/>
    <w:rsid w:val="00C00D21"/>
    <w:rsid w:val="00C010B4"/>
    <w:rsid w:val="00C03CE1"/>
    <w:rsid w:val="00C04ACB"/>
    <w:rsid w:val="00C05BEE"/>
    <w:rsid w:val="00C0743F"/>
    <w:rsid w:val="00C123A5"/>
    <w:rsid w:val="00C144AB"/>
    <w:rsid w:val="00C16AF3"/>
    <w:rsid w:val="00C21F20"/>
    <w:rsid w:val="00C2254D"/>
    <w:rsid w:val="00C22A2C"/>
    <w:rsid w:val="00C2673C"/>
    <w:rsid w:val="00C26E40"/>
    <w:rsid w:val="00C2705A"/>
    <w:rsid w:val="00C3016F"/>
    <w:rsid w:val="00C304D2"/>
    <w:rsid w:val="00C310A1"/>
    <w:rsid w:val="00C31922"/>
    <w:rsid w:val="00C32657"/>
    <w:rsid w:val="00C32EDF"/>
    <w:rsid w:val="00C3469D"/>
    <w:rsid w:val="00C357B4"/>
    <w:rsid w:val="00C35A8A"/>
    <w:rsid w:val="00C379DA"/>
    <w:rsid w:val="00C405FD"/>
    <w:rsid w:val="00C421F3"/>
    <w:rsid w:val="00C42573"/>
    <w:rsid w:val="00C42680"/>
    <w:rsid w:val="00C42964"/>
    <w:rsid w:val="00C46C02"/>
    <w:rsid w:val="00C4771A"/>
    <w:rsid w:val="00C5024A"/>
    <w:rsid w:val="00C517D6"/>
    <w:rsid w:val="00C5181F"/>
    <w:rsid w:val="00C51E2D"/>
    <w:rsid w:val="00C52FF9"/>
    <w:rsid w:val="00C55222"/>
    <w:rsid w:val="00C57107"/>
    <w:rsid w:val="00C60EA5"/>
    <w:rsid w:val="00C628BE"/>
    <w:rsid w:val="00C62C2D"/>
    <w:rsid w:val="00C62D65"/>
    <w:rsid w:val="00C6430B"/>
    <w:rsid w:val="00C64C7B"/>
    <w:rsid w:val="00C64C96"/>
    <w:rsid w:val="00C65DF9"/>
    <w:rsid w:val="00C666C7"/>
    <w:rsid w:val="00C7186D"/>
    <w:rsid w:val="00C72809"/>
    <w:rsid w:val="00C74395"/>
    <w:rsid w:val="00C74DD9"/>
    <w:rsid w:val="00C7552D"/>
    <w:rsid w:val="00C7567C"/>
    <w:rsid w:val="00C76BAE"/>
    <w:rsid w:val="00C8342A"/>
    <w:rsid w:val="00C8347F"/>
    <w:rsid w:val="00C84615"/>
    <w:rsid w:val="00C87333"/>
    <w:rsid w:val="00C90020"/>
    <w:rsid w:val="00C90315"/>
    <w:rsid w:val="00C91E33"/>
    <w:rsid w:val="00C9227C"/>
    <w:rsid w:val="00C9260B"/>
    <w:rsid w:val="00C92DF9"/>
    <w:rsid w:val="00C93812"/>
    <w:rsid w:val="00C946AE"/>
    <w:rsid w:val="00C9557D"/>
    <w:rsid w:val="00C95595"/>
    <w:rsid w:val="00C96E94"/>
    <w:rsid w:val="00CA0995"/>
    <w:rsid w:val="00CA2740"/>
    <w:rsid w:val="00CA2E1C"/>
    <w:rsid w:val="00CA3B29"/>
    <w:rsid w:val="00CA45E0"/>
    <w:rsid w:val="00CA5B39"/>
    <w:rsid w:val="00CA7FE6"/>
    <w:rsid w:val="00CB0AA5"/>
    <w:rsid w:val="00CB1424"/>
    <w:rsid w:val="00CB21A4"/>
    <w:rsid w:val="00CB275B"/>
    <w:rsid w:val="00CB2E46"/>
    <w:rsid w:val="00CB5330"/>
    <w:rsid w:val="00CB5A57"/>
    <w:rsid w:val="00CB65F5"/>
    <w:rsid w:val="00CC12E6"/>
    <w:rsid w:val="00CC2C13"/>
    <w:rsid w:val="00CC2E25"/>
    <w:rsid w:val="00CC43CB"/>
    <w:rsid w:val="00CC4BC0"/>
    <w:rsid w:val="00CC50FE"/>
    <w:rsid w:val="00CC6F6C"/>
    <w:rsid w:val="00CC7B9A"/>
    <w:rsid w:val="00CC7C64"/>
    <w:rsid w:val="00CD0B39"/>
    <w:rsid w:val="00CD0B47"/>
    <w:rsid w:val="00CD112E"/>
    <w:rsid w:val="00CD34DB"/>
    <w:rsid w:val="00CD379C"/>
    <w:rsid w:val="00CD3E23"/>
    <w:rsid w:val="00CD4E36"/>
    <w:rsid w:val="00CD5146"/>
    <w:rsid w:val="00CE128F"/>
    <w:rsid w:val="00CE15E5"/>
    <w:rsid w:val="00CE2EE7"/>
    <w:rsid w:val="00CE3F7C"/>
    <w:rsid w:val="00CF0A39"/>
    <w:rsid w:val="00CF1672"/>
    <w:rsid w:val="00CF21C5"/>
    <w:rsid w:val="00CF51BC"/>
    <w:rsid w:val="00CF5F1A"/>
    <w:rsid w:val="00D0066A"/>
    <w:rsid w:val="00D00D3D"/>
    <w:rsid w:val="00D010E8"/>
    <w:rsid w:val="00D011B2"/>
    <w:rsid w:val="00D01508"/>
    <w:rsid w:val="00D01513"/>
    <w:rsid w:val="00D02C04"/>
    <w:rsid w:val="00D02CDA"/>
    <w:rsid w:val="00D04777"/>
    <w:rsid w:val="00D05A12"/>
    <w:rsid w:val="00D138E8"/>
    <w:rsid w:val="00D154AD"/>
    <w:rsid w:val="00D161E7"/>
    <w:rsid w:val="00D1707F"/>
    <w:rsid w:val="00D20259"/>
    <w:rsid w:val="00D208BA"/>
    <w:rsid w:val="00D210F6"/>
    <w:rsid w:val="00D213E4"/>
    <w:rsid w:val="00D21668"/>
    <w:rsid w:val="00D216BC"/>
    <w:rsid w:val="00D23A8F"/>
    <w:rsid w:val="00D241D0"/>
    <w:rsid w:val="00D257FB"/>
    <w:rsid w:val="00D27992"/>
    <w:rsid w:val="00D33289"/>
    <w:rsid w:val="00D34C4F"/>
    <w:rsid w:val="00D375D0"/>
    <w:rsid w:val="00D3790A"/>
    <w:rsid w:val="00D42F8F"/>
    <w:rsid w:val="00D42FAE"/>
    <w:rsid w:val="00D43680"/>
    <w:rsid w:val="00D45ADF"/>
    <w:rsid w:val="00D50382"/>
    <w:rsid w:val="00D572CB"/>
    <w:rsid w:val="00D617AF"/>
    <w:rsid w:val="00D6182F"/>
    <w:rsid w:val="00D623AD"/>
    <w:rsid w:val="00D626F7"/>
    <w:rsid w:val="00D6305F"/>
    <w:rsid w:val="00D63E1D"/>
    <w:rsid w:val="00D664D0"/>
    <w:rsid w:val="00D67351"/>
    <w:rsid w:val="00D70748"/>
    <w:rsid w:val="00D70D10"/>
    <w:rsid w:val="00D727D7"/>
    <w:rsid w:val="00D728E1"/>
    <w:rsid w:val="00D75012"/>
    <w:rsid w:val="00D75D38"/>
    <w:rsid w:val="00D76353"/>
    <w:rsid w:val="00D76C8E"/>
    <w:rsid w:val="00D7732F"/>
    <w:rsid w:val="00D8113B"/>
    <w:rsid w:val="00D81A2D"/>
    <w:rsid w:val="00D83792"/>
    <w:rsid w:val="00D85D72"/>
    <w:rsid w:val="00D878CE"/>
    <w:rsid w:val="00D90C24"/>
    <w:rsid w:val="00D90DD1"/>
    <w:rsid w:val="00D919B5"/>
    <w:rsid w:val="00D91D7B"/>
    <w:rsid w:val="00D971F7"/>
    <w:rsid w:val="00D973C7"/>
    <w:rsid w:val="00DA07F1"/>
    <w:rsid w:val="00DA0E3D"/>
    <w:rsid w:val="00DA1039"/>
    <w:rsid w:val="00DA2E3C"/>
    <w:rsid w:val="00DA40CD"/>
    <w:rsid w:val="00DB0E62"/>
    <w:rsid w:val="00DB1958"/>
    <w:rsid w:val="00DB1D87"/>
    <w:rsid w:val="00DB44AD"/>
    <w:rsid w:val="00DB5A0A"/>
    <w:rsid w:val="00DB6BA5"/>
    <w:rsid w:val="00DB7051"/>
    <w:rsid w:val="00DB75EC"/>
    <w:rsid w:val="00DC0CA1"/>
    <w:rsid w:val="00DC179F"/>
    <w:rsid w:val="00DC190E"/>
    <w:rsid w:val="00DC22B2"/>
    <w:rsid w:val="00DC37AF"/>
    <w:rsid w:val="00DC3DEA"/>
    <w:rsid w:val="00DC409E"/>
    <w:rsid w:val="00DC5AEF"/>
    <w:rsid w:val="00DC63B6"/>
    <w:rsid w:val="00DC691F"/>
    <w:rsid w:val="00DC6A0A"/>
    <w:rsid w:val="00DC7287"/>
    <w:rsid w:val="00DD06F4"/>
    <w:rsid w:val="00DD1E47"/>
    <w:rsid w:val="00DD2858"/>
    <w:rsid w:val="00DD500F"/>
    <w:rsid w:val="00DD72B4"/>
    <w:rsid w:val="00DE1277"/>
    <w:rsid w:val="00DE3A90"/>
    <w:rsid w:val="00DE479E"/>
    <w:rsid w:val="00DE6C45"/>
    <w:rsid w:val="00DE7386"/>
    <w:rsid w:val="00DF2CC7"/>
    <w:rsid w:val="00DF3D4C"/>
    <w:rsid w:val="00DF464E"/>
    <w:rsid w:val="00DF4E5E"/>
    <w:rsid w:val="00DF53E4"/>
    <w:rsid w:val="00E00FCA"/>
    <w:rsid w:val="00E028C8"/>
    <w:rsid w:val="00E04548"/>
    <w:rsid w:val="00E06081"/>
    <w:rsid w:val="00E064A3"/>
    <w:rsid w:val="00E064A4"/>
    <w:rsid w:val="00E10FF1"/>
    <w:rsid w:val="00E11A8F"/>
    <w:rsid w:val="00E121A9"/>
    <w:rsid w:val="00E127C6"/>
    <w:rsid w:val="00E12876"/>
    <w:rsid w:val="00E136BC"/>
    <w:rsid w:val="00E138DE"/>
    <w:rsid w:val="00E147D0"/>
    <w:rsid w:val="00E16A46"/>
    <w:rsid w:val="00E20908"/>
    <w:rsid w:val="00E2136E"/>
    <w:rsid w:val="00E214E5"/>
    <w:rsid w:val="00E22A3D"/>
    <w:rsid w:val="00E2323C"/>
    <w:rsid w:val="00E2564C"/>
    <w:rsid w:val="00E25AF8"/>
    <w:rsid w:val="00E276F9"/>
    <w:rsid w:val="00E308E4"/>
    <w:rsid w:val="00E31A6A"/>
    <w:rsid w:val="00E32EF7"/>
    <w:rsid w:val="00E33345"/>
    <w:rsid w:val="00E34E58"/>
    <w:rsid w:val="00E37554"/>
    <w:rsid w:val="00E40C5B"/>
    <w:rsid w:val="00E40DA0"/>
    <w:rsid w:val="00E41A50"/>
    <w:rsid w:val="00E43BFF"/>
    <w:rsid w:val="00E43DAF"/>
    <w:rsid w:val="00E44F08"/>
    <w:rsid w:val="00E46BDF"/>
    <w:rsid w:val="00E4728D"/>
    <w:rsid w:val="00E507CC"/>
    <w:rsid w:val="00E50EEE"/>
    <w:rsid w:val="00E52A5D"/>
    <w:rsid w:val="00E52C72"/>
    <w:rsid w:val="00E53C6A"/>
    <w:rsid w:val="00E547DB"/>
    <w:rsid w:val="00E552A8"/>
    <w:rsid w:val="00E555BF"/>
    <w:rsid w:val="00E55F25"/>
    <w:rsid w:val="00E5654B"/>
    <w:rsid w:val="00E56B1D"/>
    <w:rsid w:val="00E57FA5"/>
    <w:rsid w:val="00E61949"/>
    <w:rsid w:val="00E62C85"/>
    <w:rsid w:val="00E6485A"/>
    <w:rsid w:val="00E65584"/>
    <w:rsid w:val="00E66DDD"/>
    <w:rsid w:val="00E674E9"/>
    <w:rsid w:val="00E70DCE"/>
    <w:rsid w:val="00E73E08"/>
    <w:rsid w:val="00E755A7"/>
    <w:rsid w:val="00E7729E"/>
    <w:rsid w:val="00E776F1"/>
    <w:rsid w:val="00E83BF8"/>
    <w:rsid w:val="00E83C98"/>
    <w:rsid w:val="00E85349"/>
    <w:rsid w:val="00E86307"/>
    <w:rsid w:val="00E8691D"/>
    <w:rsid w:val="00E908C5"/>
    <w:rsid w:val="00E96E00"/>
    <w:rsid w:val="00EA0B7C"/>
    <w:rsid w:val="00EA4074"/>
    <w:rsid w:val="00EA446A"/>
    <w:rsid w:val="00EA4615"/>
    <w:rsid w:val="00EA4C0E"/>
    <w:rsid w:val="00EA6C86"/>
    <w:rsid w:val="00EA7216"/>
    <w:rsid w:val="00EA7DC1"/>
    <w:rsid w:val="00EB1738"/>
    <w:rsid w:val="00EB1F4D"/>
    <w:rsid w:val="00EB2EC0"/>
    <w:rsid w:val="00EB33D3"/>
    <w:rsid w:val="00EB3F2E"/>
    <w:rsid w:val="00EB4D40"/>
    <w:rsid w:val="00EB51CF"/>
    <w:rsid w:val="00EB5681"/>
    <w:rsid w:val="00EB5BA2"/>
    <w:rsid w:val="00EB5C28"/>
    <w:rsid w:val="00EC2590"/>
    <w:rsid w:val="00EC325E"/>
    <w:rsid w:val="00EC33BF"/>
    <w:rsid w:val="00EC3534"/>
    <w:rsid w:val="00EC5BA0"/>
    <w:rsid w:val="00EC6034"/>
    <w:rsid w:val="00ED0645"/>
    <w:rsid w:val="00ED0B78"/>
    <w:rsid w:val="00ED16F1"/>
    <w:rsid w:val="00ED1FB4"/>
    <w:rsid w:val="00ED6EB2"/>
    <w:rsid w:val="00ED7667"/>
    <w:rsid w:val="00ED7E44"/>
    <w:rsid w:val="00EE0773"/>
    <w:rsid w:val="00EE2FFE"/>
    <w:rsid w:val="00EE3AFB"/>
    <w:rsid w:val="00EE50AF"/>
    <w:rsid w:val="00EF05DC"/>
    <w:rsid w:val="00EF0D19"/>
    <w:rsid w:val="00EF1577"/>
    <w:rsid w:val="00EF38A0"/>
    <w:rsid w:val="00EF3BF0"/>
    <w:rsid w:val="00EF3CAB"/>
    <w:rsid w:val="00EF4598"/>
    <w:rsid w:val="00EF49BE"/>
    <w:rsid w:val="00EF4EE9"/>
    <w:rsid w:val="00EF6BD4"/>
    <w:rsid w:val="00EF71C5"/>
    <w:rsid w:val="00EF7334"/>
    <w:rsid w:val="00EF77B3"/>
    <w:rsid w:val="00F0050F"/>
    <w:rsid w:val="00F012F0"/>
    <w:rsid w:val="00F01B18"/>
    <w:rsid w:val="00F02A47"/>
    <w:rsid w:val="00F03FD5"/>
    <w:rsid w:val="00F05C18"/>
    <w:rsid w:val="00F0722C"/>
    <w:rsid w:val="00F1105A"/>
    <w:rsid w:val="00F11EC7"/>
    <w:rsid w:val="00F13B06"/>
    <w:rsid w:val="00F14E23"/>
    <w:rsid w:val="00F157DD"/>
    <w:rsid w:val="00F15F90"/>
    <w:rsid w:val="00F21465"/>
    <w:rsid w:val="00F214D8"/>
    <w:rsid w:val="00F23236"/>
    <w:rsid w:val="00F23813"/>
    <w:rsid w:val="00F23C20"/>
    <w:rsid w:val="00F25CA7"/>
    <w:rsid w:val="00F261B1"/>
    <w:rsid w:val="00F306D4"/>
    <w:rsid w:val="00F30AFC"/>
    <w:rsid w:val="00F310DA"/>
    <w:rsid w:val="00F31AED"/>
    <w:rsid w:val="00F33227"/>
    <w:rsid w:val="00F3474A"/>
    <w:rsid w:val="00F409EE"/>
    <w:rsid w:val="00F4331E"/>
    <w:rsid w:val="00F43913"/>
    <w:rsid w:val="00F44151"/>
    <w:rsid w:val="00F5381D"/>
    <w:rsid w:val="00F55270"/>
    <w:rsid w:val="00F553F6"/>
    <w:rsid w:val="00F55572"/>
    <w:rsid w:val="00F5562B"/>
    <w:rsid w:val="00F5568F"/>
    <w:rsid w:val="00F56137"/>
    <w:rsid w:val="00F5622F"/>
    <w:rsid w:val="00F57761"/>
    <w:rsid w:val="00F60551"/>
    <w:rsid w:val="00F6065C"/>
    <w:rsid w:val="00F614D8"/>
    <w:rsid w:val="00F61C1D"/>
    <w:rsid w:val="00F61EB1"/>
    <w:rsid w:val="00F62C8B"/>
    <w:rsid w:val="00F62E79"/>
    <w:rsid w:val="00F62EE1"/>
    <w:rsid w:val="00F64C0C"/>
    <w:rsid w:val="00F66F01"/>
    <w:rsid w:val="00F71E29"/>
    <w:rsid w:val="00F72CDB"/>
    <w:rsid w:val="00F72F8B"/>
    <w:rsid w:val="00F73BDA"/>
    <w:rsid w:val="00F802D4"/>
    <w:rsid w:val="00F802E7"/>
    <w:rsid w:val="00F84E00"/>
    <w:rsid w:val="00F91982"/>
    <w:rsid w:val="00F91F39"/>
    <w:rsid w:val="00F93C09"/>
    <w:rsid w:val="00F94DAF"/>
    <w:rsid w:val="00F9667C"/>
    <w:rsid w:val="00F96BCB"/>
    <w:rsid w:val="00F96D27"/>
    <w:rsid w:val="00FA070F"/>
    <w:rsid w:val="00FA0D79"/>
    <w:rsid w:val="00FA2DA2"/>
    <w:rsid w:val="00FA311A"/>
    <w:rsid w:val="00FA45DF"/>
    <w:rsid w:val="00FA71F7"/>
    <w:rsid w:val="00FA7851"/>
    <w:rsid w:val="00FB116E"/>
    <w:rsid w:val="00FB16A8"/>
    <w:rsid w:val="00FB18E9"/>
    <w:rsid w:val="00FB3EF4"/>
    <w:rsid w:val="00FB5E0D"/>
    <w:rsid w:val="00FC144A"/>
    <w:rsid w:val="00FC1AAD"/>
    <w:rsid w:val="00FC2325"/>
    <w:rsid w:val="00FD1A80"/>
    <w:rsid w:val="00FD261B"/>
    <w:rsid w:val="00FD374C"/>
    <w:rsid w:val="00FD614F"/>
    <w:rsid w:val="00FD663B"/>
    <w:rsid w:val="00FD6792"/>
    <w:rsid w:val="00FD712E"/>
    <w:rsid w:val="00FE014D"/>
    <w:rsid w:val="00FE0B89"/>
    <w:rsid w:val="00FE0FE8"/>
    <w:rsid w:val="00FE2EC4"/>
    <w:rsid w:val="00FE46E8"/>
    <w:rsid w:val="00FE4EA5"/>
    <w:rsid w:val="00FE5A8E"/>
    <w:rsid w:val="00FE6E2F"/>
    <w:rsid w:val="00FF171E"/>
    <w:rsid w:val="00FF1C96"/>
    <w:rsid w:val="00FF1FB4"/>
    <w:rsid w:val="00FF31E8"/>
    <w:rsid w:val="00FF4C12"/>
    <w:rsid w:val="00FF52AB"/>
    <w:rsid w:val="00FF56AA"/>
    <w:rsid w:val="00FF64D3"/>
    <w:rsid w:val="00FF661E"/>
    <w:rsid w:val="00FF6D3F"/>
    <w:rsid w:val="00FF70C0"/>
    <w:rsid w:val="00FF7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E55FD"/>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rsid w:val="00EF1577"/>
  </w:style>
  <w:style w:type="paragraph" w:styleId="Titolo3">
    <w:name w:val="heading 3"/>
    <w:basedOn w:val="Normale"/>
    <w:link w:val="Titolo3Carattere"/>
    <w:uiPriority w:val="9"/>
    <w:qFormat/>
    <w:rsid w:val="00AE21B4"/>
    <w:pPr>
      <w:spacing w:before="100" w:beforeAutospacing="1" w:after="100" w:afterAutospacing="1" w:line="240" w:lineRule="auto"/>
      <w:outlineLvl w:val="2"/>
    </w:pPr>
    <w:rPr>
      <w:rFonts w:ascii="Times New Roman" w:eastAsia="Times New Roman" w:hAnsi="Times New Roman" w:cs="Times New Roman"/>
      <w:b/>
      <w:bCs/>
      <w:sz w:val="27"/>
      <w:szCs w:val="27"/>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e"/>
    <w:link w:val="RSCB01ARTAbstractChar"/>
    <w:qFormat/>
    <w:rsid w:val="00FA2DA2"/>
    <w:pPr>
      <w:spacing w:line="240" w:lineRule="exact"/>
      <w:jc w:val="both"/>
    </w:pPr>
    <w:rPr>
      <w:noProof/>
      <w:sz w:val="16"/>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Carpredefinitoparagrafo"/>
    <w:link w:val="RSCF02FootnotestoTitleAuthors"/>
    <w:rsid w:val="006556AC"/>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CF5F1A"/>
    <w:rPr>
      <w:rFonts w:cs="Times New Roman"/>
      <w:w w:val="105"/>
      <w:sz w:val="18"/>
      <w:szCs w:val="18"/>
    </w:rPr>
  </w:style>
  <w:style w:type="paragraph" w:customStyle="1" w:styleId="RSCB04AHeadingSection">
    <w:name w:val="RSC B04 A Heading (Section)"/>
    <w:basedOn w:val="Normale"/>
    <w:link w:val="RSCB04AHeadingSection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ARTAbstractChar">
    <w:name w:val="RSC B01 ART Abstract Char"/>
    <w:basedOn w:val="Carpredefinitopara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Carpredefinitopara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6556AC"/>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6556AC"/>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6556AC"/>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Carpredefinitopara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Carpredefinitoparagrafo"/>
    <w:link w:val="RSCB07BHeadingSub-Section-standalone"/>
    <w:rsid w:val="00EF6BD4"/>
    <w:rPr>
      <w:b/>
      <w:sz w:val="18"/>
    </w:rPr>
  </w:style>
  <w:style w:type="character" w:customStyle="1" w:styleId="RSCB08CHeadingIn-lineChar">
    <w:name w:val="RSC B08 C Heading (In-line) Char"/>
    <w:basedOn w:val="Carpredefinitopara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e"/>
    <w:next w:val="Normale"/>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e"/>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llegamentovisitato">
    <w:name w:val="FollowedHyperlink"/>
    <w:basedOn w:val="Carpredefinitoparagrafo"/>
    <w:uiPriority w:val="99"/>
    <w:semiHidden/>
    <w:unhideWhenUsed/>
    <w:rsid w:val="0024022C"/>
    <w:rPr>
      <w:color w:val="800080" w:themeColor="followedHyperlink"/>
      <w:u w:val="single"/>
    </w:rPr>
  </w:style>
  <w:style w:type="character" w:customStyle="1" w:styleId="Menzionenonrisolta1">
    <w:name w:val="Menzione non risolta1"/>
    <w:basedOn w:val="Carpredefinitoparagrafo"/>
    <w:uiPriority w:val="99"/>
    <w:semiHidden/>
    <w:unhideWhenUsed/>
    <w:rsid w:val="004F5621"/>
    <w:rPr>
      <w:color w:val="605E5C"/>
      <w:shd w:val="clear" w:color="auto" w:fill="E1DFDD"/>
    </w:rPr>
  </w:style>
  <w:style w:type="table" w:styleId="Tabellasemplice-2">
    <w:name w:val="Plain Table 2"/>
    <w:basedOn w:val="Tabellanormale"/>
    <w:uiPriority w:val="42"/>
    <w:rsid w:val="00E127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e"/>
    <w:link w:val="EndNoteBibliographyTitleCarattere"/>
    <w:rsid w:val="000434BB"/>
    <w:pPr>
      <w:spacing w:after="0"/>
      <w:jc w:val="center"/>
    </w:pPr>
    <w:rPr>
      <w:rFonts w:ascii="Calibri" w:hAnsi="Calibri" w:cs="Calibri"/>
      <w:noProof/>
      <w:sz w:val="18"/>
      <w:lang w:val="en-US"/>
    </w:rPr>
  </w:style>
  <w:style w:type="character" w:customStyle="1" w:styleId="EndNoteBibliographyTitleCarattere">
    <w:name w:val="EndNote Bibliography Title Carattere"/>
    <w:basedOn w:val="RSCB06BHeadingSub-SectionChar"/>
    <w:link w:val="EndNoteBibliographyTitle"/>
    <w:rsid w:val="000434BB"/>
    <w:rPr>
      <w:rFonts w:ascii="Calibri" w:hAnsi="Calibri" w:cs="Calibri"/>
      <w:b w:val="0"/>
      <w:noProof/>
      <w:sz w:val="18"/>
      <w:lang w:val="en-US"/>
    </w:rPr>
  </w:style>
  <w:style w:type="paragraph" w:customStyle="1" w:styleId="EndNoteBibliography">
    <w:name w:val="EndNote Bibliography"/>
    <w:basedOn w:val="Normale"/>
    <w:link w:val="EndNoteBibliographyCarattere"/>
    <w:rsid w:val="000434BB"/>
    <w:pPr>
      <w:spacing w:line="240" w:lineRule="auto"/>
      <w:jc w:val="both"/>
    </w:pPr>
    <w:rPr>
      <w:rFonts w:ascii="Calibri" w:hAnsi="Calibri" w:cs="Calibri"/>
      <w:noProof/>
      <w:sz w:val="18"/>
      <w:lang w:val="en-US"/>
    </w:rPr>
  </w:style>
  <w:style w:type="character" w:customStyle="1" w:styleId="EndNoteBibliographyCarattere">
    <w:name w:val="EndNote Bibliography Carattere"/>
    <w:basedOn w:val="RSCB06BHeadingSub-SectionChar"/>
    <w:link w:val="EndNoteBibliography"/>
    <w:rsid w:val="000434BB"/>
    <w:rPr>
      <w:rFonts w:ascii="Calibri" w:hAnsi="Calibri" w:cs="Calibri"/>
      <w:b w:val="0"/>
      <w:noProof/>
      <w:sz w:val="18"/>
      <w:lang w:val="en-US"/>
    </w:rPr>
  </w:style>
  <w:style w:type="character" w:customStyle="1" w:styleId="Titolo3Carattere">
    <w:name w:val="Titolo 3 Carattere"/>
    <w:basedOn w:val="Carpredefinitoparagrafo"/>
    <w:link w:val="Titolo3"/>
    <w:uiPriority w:val="9"/>
    <w:rsid w:val="00AE21B4"/>
    <w:rPr>
      <w:rFonts w:ascii="Times New Roman" w:eastAsia="Times New Roman" w:hAnsi="Times New Roman" w:cs="Times New Roman"/>
      <w:b/>
      <w:bCs/>
      <w:sz w:val="27"/>
      <w:szCs w:val="27"/>
      <w:lang w:val="it-IT" w:eastAsia="it-IT"/>
    </w:rPr>
  </w:style>
  <w:style w:type="character" w:styleId="Rimandocommento">
    <w:name w:val="annotation reference"/>
    <w:basedOn w:val="Carpredefinitoparagrafo"/>
    <w:uiPriority w:val="99"/>
    <w:semiHidden/>
    <w:unhideWhenUsed/>
    <w:rsid w:val="00AE21B4"/>
    <w:rPr>
      <w:sz w:val="16"/>
      <w:szCs w:val="16"/>
    </w:rPr>
  </w:style>
  <w:style w:type="paragraph" w:styleId="Testocommento">
    <w:name w:val="annotation text"/>
    <w:basedOn w:val="Normale"/>
    <w:link w:val="TestocommentoCarattere"/>
    <w:uiPriority w:val="99"/>
    <w:semiHidden/>
    <w:unhideWhenUsed/>
    <w:rsid w:val="00AE21B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E21B4"/>
    <w:rPr>
      <w:sz w:val="20"/>
      <w:szCs w:val="20"/>
    </w:rPr>
  </w:style>
  <w:style w:type="character" w:customStyle="1" w:styleId="media-delimiter">
    <w:name w:val="media-delimiter"/>
    <w:basedOn w:val="Carpredefinitoparagrafo"/>
    <w:rsid w:val="00AE21B4"/>
  </w:style>
  <w:style w:type="paragraph" w:styleId="Soggettocommento">
    <w:name w:val="annotation subject"/>
    <w:basedOn w:val="Testocommento"/>
    <w:next w:val="Testocommento"/>
    <w:link w:val="SoggettocommentoCarattere"/>
    <w:uiPriority w:val="99"/>
    <w:semiHidden/>
    <w:unhideWhenUsed/>
    <w:rsid w:val="00617B6A"/>
    <w:rPr>
      <w:b/>
      <w:bCs/>
    </w:rPr>
  </w:style>
  <w:style w:type="character" w:customStyle="1" w:styleId="SoggettocommentoCarattere">
    <w:name w:val="Soggetto commento Carattere"/>
    <w:basedOn w:val="TestocommentoCarattere"/>
    <w:link w:val="Soggettocommento"/>
    <w:uiPriority w:val="99"/>
    <w:semiHidden/>
    <w:rsid w:val="00617B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80260697">
      <w:bodyDiv w:val="1"/>
      <w:marLeft w:val="0"/>
      <w:marRight w:val="0"/>
      <w:marTop w:val="0"/>
      <w:marBottom w:val="0"/>
      <w:divBdr>
        <w:top w:val="none" w:sz="0" w:space="0" w:color="auto"/>
        <w:left w:val="none" w:sz="0" w:space="0" w:color="auto"/>
        <w:bottom w:val="none" w:sz="0" w:space="0" w:color="auto"/>
        <w:right w:val="none" w:sz="0" w:space="0" w:color="auto"/>
      </w:divBdr>
      <w:divsChild>
        <w:div w:id="9139283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8023091">
              <w:marLeft w:val="0"/>
              <w:marRight w:val="0"/>
              <w:marTop w:val="0"/>
              <w:marBottom w:val="0"/>
              <w:divBdr>
                <w:top w:val="none" w:sz="0" w:space="0" w:color="auto"/>
                <w:left w:val="none" w:sz="0" w:space="0" w:color="auto"/>
                <w:bottom w:val="none" w:sz="0" w:space="0" w:color="auto"/>
                <w:right w:val="none" w:sz="0" w:space="0" w:color="auto"/>
              </w:divBdr>
              <w:divsChild>
                <w:div w:id="756287788">
                  <w:marLeft w:val="0"/>
                  <w:marRight w:val="0"/>
                  <w:marTop w:val="0"/>
                  <w:marBottom w:val="0"/>
                  <w:divBdr>
                    <w:top w:val="none" w:sz="0" w:space="0" w:color="auto"/>
                    <w:left w:val="none" w:sz="0" w:space="0" w:color="auto"/>
                    <w:bottom w:val="none" w:sz="0" w:space="0" w:color="auto"/>
                    <w:right w:val="none" w:sz="0" w:space="0" w:color="auto"/>
                  </w:divBdr>
                  <w:divsChild>
                    <w:div w:id="1578317665">
                      <w:marLeft w:val="0"/>
                      <w:marRight w:val="0"/>
                      <w:marTop w:val="0"/>
                      <w:marBottom w:val="0"/>
                      <w:divBdr>
                        <w:top w:val="none" w:sz="0" w:space="0" w:color="auto"/>
                        <w:left w:val="none" w:sz="0" w:space="0" w:color="auto"/>
                        <w:bottom w:val="none" w:sz="0" w:space="0" w:color="auto"/>
                        <w:right w:val="none" w:sz="0" w:space="0" w:color="auto"/>
                      </w:divBdr>
                      <w:divsChild>
                        <w:div w:id="15194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12968880">
      <w:bodyDiv w:val="1"/>
      <w:marLeft w:val="0"/>
      <w:marRight w:val="0"/>
      <w:marTop w:val="0"/>
      <w:marBottom w:val="0"/>
      <w:divBdr>
        <w:top w:val="none" w:sz="0" w:space="0" w:color="auto"/>
        <w:left w:val="none" w:sz="0" w:space="0" w:color="auto"/>
        <w:bottom w:val="none" w:sz="0" w:space="0" w:color="auto"/>
        <w:right w:val="none" w:sz="0" w:space="0" w:color="auto"/>
      </w:divBdr>
      <w:divsChild>
        <w:div w:id="19353599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336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38036231">
      <w:bodyDiv w:val="1"/>
      <w:marLeft w:val="0"/>
      <w:marRight w:val="0"/>
      <w:marTop w:val="0"/>
      <w:marBottom w:val="0"/>
      <w:divBdr>
        <w:top w:val="none" w:sz="0" w:space="0" w:color="auto"/>
        <w:left w:val="none" w:sz="0" w:space="0" w:color="auto"/>
        <w:bottom w:val="none" w:sz="0" w:space="0" w:color="auto"/>
        <w:right w:val="none" w:sz="0" w:space="0" w:color="auto"/>
      </w:divBdr>
      <w:divsChild>
        <w:div w:id="8464771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76771">
              <w:marLeft w:val="0"/>
              <w:marRight w:val="0"/>
              <w:marTop w:val="0"/>
              <w:marBottom w:val="0"/>
              <w:divBdr>
                <w:top w:val="none" w:sz="0" w:space="0" w:color="auto"/>
                <w:left w:val="none" w:sz="0" w:space="0" w:color="auto"/>
                <w:bottom w:val="none" w:sz="0" w:space="0" w:color="auto"/>
                <w:right w:val="none" w:sz="0" w:space="0" w:color="auto"/>
              </w:divBdr>
              <w:divsChild>
                <w:div w:id="1462848664">
                  <w:marLeft w:val="0"/>
                  <w:marRight w:val="0"/>
                  <w:marTop w:val="0"/>
                  <w:marBottom w:val="0"/>
                  <w:divBdr>
                    <w:top w:val="none" w:sz="0" w:space="0" w:color="auto"/>
                    <w:left w:val="none" w:sz="0" w:space="0" w:color="auto"/>
                    <w:bottom w:val="none" w:sz="0" w:space="0" w:color="auto"/>
                    <w:right w:val="none" w:sz="0" w:space="0" w:color="auto"/>
                  </w:divBdr>
                  <w:divsChild>
                    <w:div w:id="835654026">
                      <w:marLeft w:val="0"/>
                      <w:marRight w:val="0"/>
                      <w:marTop w:val="0"/>
                      <w:marBottom w:val="0"/>
                      <w:divBdr>
                        <w:top w:val="none" w:sz="0" w:space="0" w:color="auto"/>
                        <w:left w:val="none" w:sz="0" w:space="0" w:color="auto"/>
                        <w:bottom w:val="none" w:sz="0" w:space="0" w:color="auto"/>
                        <w:right w:val="none" w:sz="0" w:space="0" w:color="auto"/>
                      </w:divBdr>
                      <w:divsChild>
                        <w:div w:id="189905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tiff"/><Relationship Id="rId25"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mailto:deposit@ccdc.cam.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tiff"/><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DD953474DC3D34F9A3653ADD185D098" ma:contentTypeVersion="4" ma:contentTypeDescription="Creare un nuovo documento." ma:contentTypeScope="" ma:versionID="7355ba9d9e972c17856c59566c75029a">
  <xsd:schema xmlns:xsd="http://www.w3.org/2001/XMLSchema" xmlns:xs="http://www.w3.org/2001/XMLSchema" xmlns:p="http://schemas.microsoft.com/office/2006/metadata/properties" xmlns:ns3="50c77291-3f03-4d00-8118-9a33c280495a" targetNamespace="http://schemas.microsoft.com/office/2006/metadata/properties" ma:root="true" ma:fieldsID="1871cbacd0480b5274038c928aa0f31d" ns3:_="">
    <xsd:import namespace="50c77291-3f03-4d00-8118-9a33c280495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77291-3f03-4d00-8118-9a33c28049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3D218-AECE-4B0B-B461-E4F8A0651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77291-3f03-4d00-8118-9a33c28049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111350-C479-4667-AE63-54AFB595A154}">
  <ds:schemaRefs>
    <ds:schemaRef ds:uri="http://schemas.microsoft.com/sharepoint/v3/contenttype/forms"/>
  </ds:schemaRefs>
</ds:datastoreItem>
</file>

<file path=customXml/itemProps3.xml><?xml version="1.0" encoding="utf-8"?>
<ds:datastoreItem xmlns:ds="http://schemas.openxmlformats.org/officeDocument/2006/customXml" ds:itemID="{6CE09812-C198-4484-B50F-E6E609297C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AE813B2-D28B-4154-BDAC-97AC4E23F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4280</Words>
  <Characters>81396</Characters>
  <Application>Microsoft Office Word</Application>
  <DocSecurity>0</DocSecurity>
  <Lines>678</Lines>
  <Paragraphs>190</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The Royal Society of Chemistry</Company>
  <LinksUpToDate>false</LinksUpToDate>
  <CharactersWithSpaces>9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Emanuele Priola</cp:lastModifiedBy>
  <cp:revision>3</cp:revision>
  <cp:lastPrinted>2022-01-15T17:22:00Z</cp:lastPrinted>
  <dcterms:created xsi:type="dcterms:W3CDTF">2022-01-28T19:26:00Z</dcterms:created>
  <dcterms:modified xsi:type="dcterms:W3CDTF">2022-03-0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D953474DC3D34F9A3653ADD185D098</vt:lpwstr>
  </property>
</Properties>
</file>